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F71AFB" w14:textId="0A3DCAD4" w:rsidR="00D753CA" w:rsidRDefault="00D753CA" w:rsidP="00D06BB5">
      <w:pPr>
        <w:jc w:val="center"/>
        <w:rPr>
          <w:rFonts w:cs="Times New Roman"/>
          <w:b/>
          <w:sz w:val="28"/>
        </w:rPr>
      </w:pPr>
    </w:p>
    <w:p w14:paraId="0A054BAC" w14:textId="77777777" w:rsidR="004224E4" w:rsidRDefault="004224E4" w:rsidP="00D06BB5">
      <w:pPr>
        <w:jc w:val="center"/>
        <w:rPr>
          <w:rFonts w:cs="Times New Roman"/>
          <w:b/>
          <w:sz w:val="28"/>
        </w:rPr>
      </w:pPr>
    </w:p>
    <w:p w14:paraId="1F471D65" w14:textId="77777777" w:rsidR="00801963" w:rsidRDefault="00801963" w:rsidP="00183D7E">
      <w:pPr>
        <w:spacing w:line="480" w:lineRule="auto"/>
        <w:jc w:val="center"/>
        <w:rPr>
          <w:rFonts w:cs="Times New Roman"/>
          <w:sz w:val="24"/>
        </w:rPr>
      </w:pPr>
    </w:p>
    <w:p w14:paraId="48DF3E88" w14:textId="77777777" w:rsidR="00801963" w:rsidRDefault="00801963" w:rsidP="00183D7E">
      <w:pPr>
        <w:spacing w:line="480" w:lineRule="auto"/>
        <w:jc w:val="center"/>
        <w:rPr>
          <w:rFonts w:cs="Times New Roman"/>
          <w:sz w:val="24"/>
        </w:rPr>
      </w:pPr>
    </w:p>
    <w:p w14:paraId="6AA4F5B5" w14:textId="77777777" w:rsidR="00EF4772" w:rsidRDefault="00EF4772" w:rsidP="00EF4772">
      <w:pPr>
        <w:spacing w:line="480" w:lineRule="auto"/>
        <w:jc w:val="center"/>
        <w:rPr>
          <w:rFonts w:cs="Times New Roman"/>
          <w:sz w:val="24"/>
        </w:rPr>
      </w:pPr>
      <w:r w:rsidRPr="0000542A">
        <w:rPr>
          <w:rFonts w:cs="Times New Roman"/>
          <w:sz w:val="24"/>
        </w:rPr>
        <w:t>Two Decades of Digital Interventions for Anxiety Disorders: A Systematic Review and Meta-Analysis</w:t>
      </w:r>
      <w:r>
        <w:rPr>
          <w:rFonts w:cs="Times New Roman"/>
          <w:sz w:val="24"/>
        </w:rPr>
        <w:t xml:space="preserve"> of Treatment Effectiveness</w:t>
      </w:r>
    </w:p>
    <w:p w14:paraId="55731AA9" w14:textId="77777777" w:rsidR="00EF4772" w:rsidRDefault="00EF4772" w:rsidP="00EF4772">
      <w:pPr>
        <w:spacing w:line="480" w:lineRule="auto"/>
        <w:jc w:val="center"/>
        <w:rPr>
          <w:rFonts w:cs="Times New Roman"/>
          <w:sz w:val="24"/>
        </w:rPr>
      </w:pPr>
    </w:p>
    <w:p w14:paraId="3BD2B38A" w14:textId="1C8AA721" w:rsidR="00EF4772" w:rsidRPr="009D78BC" w:rsidRDefault="00EF4772" w:rsidP="00EF4772">
      <w:pPr>
        <w:spacing w:line="480" w:lineRule="auto"/>
        <w:jc w:val="center"/>
        <w:rPr>
          <w:rFonts w:cs="Times New Roman"/>
        </w:rPr>
      </w:pPr>
      <w:r w:rsidRPr="009D78BC">
        <w:t xml:space="preserve">Darin Pauley </w:t>
      </w:r>
      <w:r w:rsidRPr="009D78BC">
        <w:rPr>
          <w:rFonts w:cs="Times New Roman"/>
          <w:vertAlign w:val="superscript"/>
        </w:rPr>
        <w:t>1,*</w:t>
      </w:r>
      <w:r w:rsidR="00624A66">
        <w:t>,</w:t>
      </w:r>
      <w:r w:rsidRPr="009D78BC">
        <w:t xml:space="preserve"> Pim Cuijpers </w:t>
      </w:r>
      <w:r w:rsidRPr="009D78BC">
        <w:rPr>
          <w:rFonts w:cs="Times New Roman"/>
          <w:vertAlign w:val="superscript"/>
        </w:rPr>
        <w:t>1,2</w:t>
      </w:r>
      <w:r w:rsidR="00624A66">
        <w:t>,</w:t>
      </w:r>
      <w:r>
        <w:t xml:space="preserve"> </w:t>
      </w:r>
      <w:r w:rsidRPr="009D78BC">
        <w:t xml:space="preserve">Davide Papola </w:t>
      </w:r>
      <w:r w:rsidRPr="009D78BC">
        <w:rPr>
          <w:vertAlign w:val="superscript"/>
        </w:rPr>
        <w:t>3</w:t>
      </w:r>
      <w:r w:rsidR="00624A66">
        <w:t>,</w:t>
      </w:r>
      <w:r w:rsidRPr="009D78BC">
        <w:t xml:space="preserve"> Clara Miguel </w:t>
      </w:r>
      <w:r w:rsidRPr="009D78BC">
        <w:rPr>
          <w:rFonts w:cs="Times New Roman"/>
          <w:vertAlign w:val="superscript"/>
        </w:rPr>
        <w:t>1</w:t>
      </w:r>
      <w:r w:rsidR="00624A66">
        <w:t>, and</w:t>
      </w:r>
      <w:r w:rsidRPr="009D78BC">
        <w:t xml:space="preserve"> </w:t>
      </w:r>
      <w:r w:rsidRPr="00BC4AA7">
        <w:t>Eirini Karyotaki</w:t>
      </w:r>
      <w:r>
        <w:t xml:space="preserve"> </w:t>
      </w:r>
      <w:r w:rsidRPr="00E50E94">
        <w:rPr>
          <w:vertAlign w:val="superscript"/>
        </w:rPr>
        <w:t>1,2,4</w:t>
      </w:r>
    </w:p>
    <w:p w14:paraId="0410F75B" w14:textId="77777777" w:rsidR="00EF4772" w:rsidRDefault="00EF4772" w:rsidP="00EF4772">
      <w:pPr>
        <w:spacing w:line="480" w:lineRule="auto"/>
        <w:jc w:val="center"/>
      </w:pPr>
      <w:r>
        <w:rPr>
          <w:rFonts w:cs="Times New Roman"/>
        </w:rPr>
        <w:t>¹</w:t>
      </w:r>
      <w:r w:rsidRPr="006C7C85">
        <w:t xml:space="preserve"> </w:t>
      </w:r>
      <w:r w:rsidRPr="00211622">
        <w:t>Department of Clinical, Neuro and Developmental Psychology</w:t>
      </w:r>
      <w:r>
        <w:t xml:space="preserve">, </w:t>
      </w:r>
      <w:r w:rsidRPr="00211622">
        <w:t>Amsterdam Public Health Research Institute,</w:t>
      </w:r>
      <w:r>
        <w:t xml:space="preserve"> </w:t>
      </w:r>
      <w:r w:rsidRPr="00211622">
        <w:t>Vrije Universiteit, Amsterdam, The Netherlands</w:t>
      </w:r>
      <w:r>
        <w:rPr>
          <w:rFonts w:cs="Times New Roman"/>
        </w:rPr>
        <w:t xml:space="preserve">; ² </w:t>
      </w:r>
      <w:r w:rsidRPr="00211622">
        <w:t>WHO Collaborating Centre for Research and Dissemination of Psychological Interventions</w:t>
      </w:r>
      <w:r>
        <w:t>;</w:t>
      </w:r>
      <w:r>
        <w:rPr>
          <w:rFonts w:cs="Times New Roman"/>
        </w:rPr>
        <w:t xml:space="preserve"> ³</w:t>
      </w:r>
      <w:r>
        <w:t xml:space="preserve"> </w:t>
      </w:r>
      <w:r w:rsidRPr="004A7DAF">
        <w:t>WHO Collaborating Centre for Research and Training in Mental Health and Service Evaluation, Department of Neuroscience, Biomedicine and Movement Science</w:t>
      </w:r>
      <w:r>
        <w:t>,</w:t>
      </w:r>
      <w:r w:rsidRPr="004A7DAF">
        <w:t xml:space="preserve"> Section of Psychiatry, University of Verona, Verona, Italy</w:t>
      </w:r>
      <w:r>
        <w:t xml:space="preserve">, </w:t>
      </w:r>
      <w:r>
        <w:rPr>
          <w:rFonts w:cs="Times New Roman"/>
        </w:rPr>
        <w:t>⁴</w:t>
      </w:r>
      <w:r>
        <w:t xml:space="preserve"> </w:t>
      </w:r>
      <w:r w:rsidRPr="000F2B3C">
        <w:t>Department of Global Health and Social Medicine, Harvard Medical School, USA, Boston, MA, United State</w:t>
      </w:r>
      <w:r>
        <w:t>s, * Corresponding Author</w:t>
      </w:r>
    </w:p>
    <w:p w14:paraId="4D748B37" w14:textId="77777777" w:rsidR="00F657A8" w:rsidRDefault="00F657A8" w:rsidP="00183D7E">
      <w:pPr>
        <w:spacing w:line="480" w:lineRule="auto"/>
        <w:jc w:val="center"/>
      </w:pPr>
    </w:p>
    <w:p w14:paraId="75477620" w14:textId="6735BD18" w:rsidR="00C158AB" w:rsidRDefault="00471830" w:rsidP="007278C0">
      <w:pPr>
        <w:spacing w:line="360" w:lineRule="auto"/>
        <w:jc w:val="center"/>
      </w:pPr>
      <w:r>
        <w:t>Other Supplemental Material</w:t>
      </w:r>
    </w:p>
    <w:p w14:paraId="1FE05F51" w14:textId="77777777" w:rsidR="00FB2757" w:rsidRDefault="00FB2757">
      <w:r>
        <w:br w:type="page"/>
      </w:r>
    </w:p>
    <w:p w14:paraId="7BADC851" w14:textId="77777777" w:rsidR="00ED421B" w:rsidRDefault="00ED421B" w:rsidP="00C3437F">
      <w:pPr>
        <w:spacing w:line="360" w:lineRule="auto"/>
      </w:pPr>
    </w:p>
    <w:p w14:paraId="02090B5D" w14:textId="4C919340" w:rsidR="00236C66" w:rsidRPr="00B07356" w:rsidRDefault="00B07356" w:rsidP="00B07356">
      <w:pPr>
        <w:spacing w:line="360" w:lineRule="auto"/>
        <w:jc w:val="center"/>
      </w:pPr>
      <w:r w:rsidRPr="00B07356">
        <w:t>Table of Contents</w:t>
      </w:r>
      <w:r>
        <w:t xml:space="preserve"> – Other Supplemental Material</w:t>
      </w:r>
    </w:p>
    <w:p w14:paraId="778C97F4" w14:textId="77777777" w:rsidR="00B07356" w:rsidRDefault="00B07356" w:rsidP="00236C66">
      <w:pPr>
        <w:pStyle w:val="ListParagraph"/>
        <w:numPr>
          <w:ilvl w:val="0"/>
          <w:numId w:val="23"/>
        </w:numPr>
        <w:spacing w:line="360" w:lineRule="auto"/>
      </w:pPr>
      <w:r w:rsidRPr="00B07356">
        <w:t>eAppendix 1. Search strings from PubMed</w:t>
      </w:r>
    </w:p>
    <w:p w14:paraId="1073F9F0" w14:textId="77777777" w:rsidR="00B07356" w:rsidRDefault="00B07356" w:rsidP="00236C66">
      <w:pPr>
        <w:pStyle w:val="ListParagraph"/>
        <w:numPr>
          <w:ilvl w:val="0"/>
          <w:numId w:val="23"/>
        </w:numPr>
        <w:spacing w:line="360" w:lineRule="auto"/>
      </w:pPr>
      <w:r w:rsidRPr="00B07356">
        <w:t>eAppendix 2. Pre-determined hierarchy of outcome instrument selection, per anxiety disorder</w:t>
      </w:r>
    </w:p>
    <w:p w14:paraId="49632E37" w14:textId="7CF0CFB0" w:rsidR="00B07356" w:rsidRDefault="00B07356" w:rsidP="00236C66">
      <w:pPr>
        <w:pStyle w:val="ListParagraph"/>
        <w:numPr>
          <w:ilvl w:val="0"/>
          <w:numId w:val="23"/>
        </w:numPr>
        <w:spacing w:line="360" w:lineRule="auto"/>
      </w:pPr>
      <w:r w:rsidRPr="00B07356">
        <w:t>eAppendix 3. Citations of studies included in the primary meta-analysis of digital interventions versus wait-list and care-as-usual control groups and supplemental analysis of digital interventions versus face-to-face treatment groups</w:t>
      </w:r>
    </w:p>
    <w:p w14:paraId="1662D500" w14:textId="77777777" w:rsidR="00B07356" w:rsidRDefault="00B07356" w:rsidP="00236C66">
      <w:pPr>
        <w:pStyle w:val="ListParagraph"/>
        <w:numPr>
          <w:ilvl w:val="0"/>
          <w:numId w:val="23"/>
        </w:numPr>
        <w:spacing w:line="360" w:lineRule="auto"/>
      </w:pPr>
      <w:r w:rsidRPr="00B07356">
        <w:t xml:space="preserve">eFigure 1. Funnel plot of standard error by Hedges’ g for publication bias examination </w:t>
      </w:r>
    </w:p>
    <w:p w14:paraId="40CCD8BB" w14:textId="15E5BACA" w:rsidR="00B07356" w:rsidRDefault="00B07356" w:rsidP="00B07356">
      <w:pPr>
        <w:pStyle w:val="ListParagraph"/>
        <w:numPr>
          <w:ilvl w:val="0"/>
          <w:numId w:val="23"/>
        </w:numPr>
      </w:pPr>
      <w:r>
        <w:t>eTable 1.  Characteristics of studies and results from supplemental analysis of digital interventions versus face-to-face treatment groups</w:t>
      </w:r>
    </w:p>
    <w:p w14:paraId="293B96C6" w14:textId="1E7D5E75" w:rsidR="00364659" w:rsidRDefault="00364659" w:rsidP="00B07356">
      <w:pPr>
        <w:pStyle w:val="ListParagraph"/>
        <w:numPr>
          <w:ilvl w:val="0"/>
          <w:numId w:val="23"/>
        </w:numPr>
      </w:pPr>
      <w:r>
        <w:t>eTable 2. Auxiliary sensitivity and subgroup analys</w:t>
      </w:r>
      <w:r w:rsidR="00587E36">
        <w:t>es</w:t>
      </w:r>
    </w:p>
    <w:p w14:paraId="68871C45" w14:textId="77777777" w:rsidR="006A009F" w:rsidRPr="00B142E7" w:rsidRDefault="006A009F" w:rsidP="009251DE">
      <w:pPr>
        <w:spacing w:line="360" w:lineRule="auto"/>
        <w:jc w:val="center"/>
      </w:pPr>
    </w:p>
    <w:p w14:paraId="02E20660" w14:textId="77777777" w:rsidR="00183D7E" w:rsidRDefault="00183D7E">
      <w:pPr>
        <w:rPr>
          <w:rFonts w:cs="Times New Roman"/>
          <w:b/>
        </w:rPr>
      </w:pPr>
      <w:r>
        <w:rPr>
          <w:rFonts w:cs="Times New Roman"/>
          <w:b/>
        </w:rPr>
        <w:br w:type="page"/>
      </w:r>
    </w:p>
    <w:p w14:paraId="2D10BC76" w14:textId="21166B50" w:rsidR="004F1DCE" w:rsidRDefault="004F1DCE" w:rsidP="008D14D0">
      <w:pPr>
        <w:jc w:val="center"/>
        <w:rPr>
          <w:rFonts w:cs="Times New Roman"/>
          <w:sz w:val="22"/>
        </w:rPr>
      </w:pPr>
      <w:r w:rsidRPr="00334ABE">
        <w:rPr>
          <w:rFonts w:cs="Times New Roman"/>
          <w:sz w:val="22"/>
        </w:rPr>
        <w:lastRenderedPageBreak/>
        <w:t>Other Supplementary Material</w:t>
      </w:r>
    </w:p>
    <w:p w14:paraId="213154AB" w14:textId="77777777" w:rsidR="008D14D0" w:rsidRPr="00334ABE" w:rsidRDefault="008D14D0" w:rsidP="008D14D0">
      <w:pPr>
        <w:jc w:val="center"/>
        <w:rPr>
          <w:rFonts w:cs="Times New Roman"/>
          <w:b/>
          <w:bCs/>
          <w:sz w:val="22"/>
        </w:rPr>
      </w:pPr>
    </w:p>
    <w:p w14:paraId="6355D65A" w14:textId="1956ABFD" w:rsidR="009B4739" w:rsidRPr="00334ABE" w:rsidRDefault="00C92957" w:rsidP="004F1DCE">
      <w:pPr>
        <w:spacing w:line="480" w:lineRule="auto"/>
        <w:rPr>
          <w:rFonts w:cs="Times New Roman"/>
          <w:sz w:val="22"/>
        </w:rPr>
      </w:pPr>
      <w:r w:rsidRPr="00334ABE">
        <w:rPr>
          <w:rFonts w:cs="Times New Roman"/>
          <w:b/>
          <w:bCs/>
          <w:sz w:val="22"/>
        </w:rPr>
        <w:t>eAppendix</w:t>
      </w:r>
      <w:r w:rsidR="00095154" w:rsidRPr="00334ABE">
        <w:rPr>
          <w:rFonts w:cs="Times New Roman"/>
          <w:b/>
          <w:bCs/>
          <w:sz w:val="22"/>
        </w:rPr>
        <w:t xml:space="preserve"> 1</w:t>
      </w:r>
      <w:r w:rsidR="009B4739" w:rsidRPr="00334ABE">
        <w:rPr>
          <w:rFonts w:cs="Times New Roman"/>
          <w:b/>
          <w:bCs/>
          <w:sz w:val="22"/>
        </w:rPr>
        <w:t xml:space="preserve">. </w:t>
      </w:r>
      <w:r w:rsidR="009B4739" w:rsidRPr="00334ABE">
        <w:rPr>
          <w:rFonts w:cs="Times New Roman"/>
          <w:sz w:val="22"/>
        </w:rPr>
        <w:t>Search strings from PubMed</w:t>
      </w:r>
    </w:p>
    <w:p w14:paraId="6F0D2EE8" w14:textId="77777777" w:rsidR="009B4739" w:rsidRPr="00334ABE" w:rsidRDefault="009B4739" w:rsidP="009B4739">
      <w:pPr>
        <w:autoSpaceDE w:val="0"/>
        <w:autoSpaceDN w:val="0"/>
        <w:adjustRightInd w:val="0"/>
        <w:rPr>
          <w:rFonts w:cs="Times New Roman"/>
          <w:sz w:val="22"/>
        </w:rPr>
      </w:pPr>
      <w:r w:rsidRPr="00334ABE">
        <w:rPr>
          <w:rFonts w:cs="Times New Roman"/>
          <w:sz w:val="22"/>
        </w:rPr>
        <w:t xml:space="preserve">Psychotherapy[MH] OR psychotherap*[All Fields] OR cbt[All Fields] OR "behavior therapies"[All Fields] OR "behavior therapy"[All Fields] OR "behavior therapeutic"[All Fields] OR "behavior therapeutical"[All Fields] OR "behavior therapeutics"[All Fields] OR "behavior therapeutist"[all Fields] OR "behavior therapeutists"[All Fields] OR "behavior treatment"[All Fields] OR "behavior treatments"[All Fields] OR "behaviors therapies"[All Fields] OR "behaviors therapy"[All Fields] OR "behaviors therapeutics"[All Fields] OR "behaviors therapeutic"[All Fields] OR "behaviors therapeutical"[All Fields] OR "behaviors therapeutist"[All Fields] OR "behaviors therapeutists"[All Fields] OR "behaviors treatment"[All Fields] OR "behaviors treatments"[All Fields] OR "behavioral therapies"[All Fields] OR "behavioral therapy"[All Fields] OR "behavioral therapeutics"[All Fields] OR "behavioral therapeutic"[All Fields] OR "behavioral therapeutical"[All Fields] OR "behavioral therapeutist"[All Fields] OR "behavioral therapeutists"[All Fields] OR "behavioral treatment"[All Fields] OR "behavioral treatments"[All Fields] OR "behaviour therapies"[All Fields] OR "behaviour therapy"[All Fields] OR "behaviour therapeutic"[All Fields] OR "behaviour therapeutical"[All Fields] OR "behaviour therapeutics"[All Fields] OR "behaviour therapeutist"[all Fields] OR "behaviour therapeutists"[All Fields] OR "behaviour treatment"[All Fields] OR "behaviour treatments"[All Fields] OR "behaviours therapies"[All Fields] OR "behaviours therapy"[All Fields] OR "behaviours therapeutics"[All Fields] OR "behaviours therapeutic"[All Fields] OR "behaviours therapeutical"[All Fields] OR "behaviours therapeutist"[All Fields] OR "behaviours therapeutists"[All Fields] OR "behaviours treatment"[All Fields] OR "behaviours treatments"[All Fields] OR "behavioural therapies"[All Fields] OR "behavioural therapy"[All Fields] OR "behavioural therapeutics"[All Fields] OR "behavioural therapeutic"[All Fields] OR "behavioural therapeutical"[All Fields] OR "behavioural therapeutist"[All Fields] OR "behavioural therapeutists"[All Fields] OR "behavioural treatment"[All Fields] OR "behavioural treatments"[All Fields] OR "cognition therapies"[All Fields] OR "cognition therapie"[All Fields] OR "cognition therapy"[All Fields] OR "cognition therapeutical"[All Fields] OR "cognition therapeutic"[All Fields] OR "cognition therapeutics"[All Fields] OR "cognition therapeutist"[All Fields] OR "cognition therapeutists"[All Fields] OR "cognition treatment"[All Fields] OR "cognition treatments"[All Fields] OR psychodynamic[All Fields] OR Psychoanalysis[MH] OR psychoanalysis[All Fields] OR psychoanalytic*[All Fields] OR counselling[All Fields] OR counseling[All Fields] OR Counseling[MH] OR "problem-solving"[All Fields] OR mindfulness[All Fields] OR (acceptance[All Fields] AND commitment[All Fields] ) OR "assertiveness training"[All Fields] OR "behavior activation"[All Fields] OR "behaviors activation"[All Fields] OR "behavioral activation"[All Fields]  OR "cognitive therapies"[All Fields] OR "cognitive therapy"[All Fields] OR "cognitive therapeutic"[All Fields] OR "cognitive therapeutics"[All Fields] OR "cognitive therapeutical"[All Fields] OR "cognitive therapeutist"[All Fields] OR "cognitive therapeutists"[All Fields] OR "cognitive treatment"[All Fields] OR "cognitive treatments"[All Fields] OR "cognitive restructuring"[All Fields] OR (("compassion-focused"[All Fields] OR "compassion-focussed"[All Fields]) AND (therapy[SH] OR therapies[All Fields] OR therapy[All Fields] OR therape*[All Fields]  OR therapis*[All Fields]OR Therapeutics [OR treatment*[All Fields])) OR ((therapy[SH] OR therapies[All Fields] OR therapy [All Fields] OR therape*[All Fields] OR therapis*[All Fields] OR Therapeutics[MH] OR treatment*[All Fields]) AND constructivist*[All Fields]) OR "metacognitive therapies"[All Fields] OR "metacognitive therapy"[All Fields] OR "metacognitive therapeutic"[All Fields] OR "metacognitive therapeutics"[All Fields] OR </w:t>
      </w:r>
      <w:r w:rsidRPr="00334ABE">
        <w:rPr>
          <w:rFonts w:cs="Times New Roman"/>
          <w:sz w:val="22"/>
        </w:rPr>
        <w:lastRenderedPageBreak/>
        <w:t>"metacognitive therapeutical"[All Fields] OR "metacognitive therapeutist"[All Fields] OR "metacognitive therapeutists"[All Fields] OR "metacognitive treatment"[All Fields] OR "metacognitive treatments"[All Fields] OR "meta-cognitive therapies"[All Fields] OR "meta-cognitive therapy"[All Fields] OR "meta-cognitive therapeutic"[All Fields]  OR "meta-cognitive therapeutics"[All Fields] OR "meta-cognitive therapeutical"[All Fields] OR "meta-cognitive therapeutist"[All Fields] OR "meta-cognitive therapeutists"[All Fields] OR "meta-cognitive treatment"[All Fields] OR "meta-cognitive treatments"[All Fields] OR "solution-focused therapies"[All Fields] OR "solution-focused therapy"[All Fields] OR "solution-focused therapeutic"[All Fields] OR "solution-focused therapeutics"[All Fields] OR "solution-focused therapeutical"[All Fields] OR "solution focused therapies"[All Fields] OR "solution focused therapy"[All Fields] OR "solution focused therapeutic"[All Fields] OR "solution focused therapeutics"[All Fields] OR "solution focused therapeutical"[All Fields]OR "solution-focussed therapies"[All Fields] OR "solution-focussed therapy"[All Fields] OR "solution-focussed therapeutic"[All Fields] OR "solution-focussed therapeutics"[All Fields] OR "solution-focussed therapeutical"[All Fields]OR "solution focussed therapies"[All Fields] OR "solution focussed therapy"[All Fields] OR "solution focussed therapeutic"[All Fields] OR "solution focussed therapeutics"[All Fields] OR "solution focussed therapeutical"[All Fields] OR "self-control therapies"[All Fields] OR "self-control therapy"[All Fields] OR "self-control therapeutics"[All Fields] OR "self-control therapeutical"[All Fields] OR "self-control therapeutic"[All Fields] OR "self-control training"[All Fields] OR "self-control trainings"[All Fields] OR "self control therapies"[All Fields] OR "self control therapy"[All Fields] OR "self control therapeutics"[All Fields] OR "self control therapeutical"[All Fields] OR "self control therapeutic"[All Fields] OR "self control training"[All Fields] OR "self control trainings"[All Fields] OR exposure[All Fields] OR relaxation[All Fields] OR EMDR[All Fields] OR ("eye movement" and desensiti*[All Fields]) OR "panic management"[All Fields] OR "response prevention"[All Fields] OR ERP[All Fields]</w:t>
      </w:r>
    </w:p>
    <w:p w14:paraId="67CD6FEB" w14:textId="77777777" w:rsidR="009B4739" w:rsidRPr="00334ABE" w:rsidRDefault="009B4739" w:rsidP="009B4739">
      <w:pPr>
        <w:autoSpaceDE w:val="0"/>
        <w:autoSpaceDN w:val="0"/>
        <w:adjustRightInd w:val="0"/>
        <w:rPr>
          <w:rFonts w:cs="Times New Roman"/>
          <w:sz w:val="22"/>
        </w:rPr>
      </w:pPr>
      <w:r w:rsidRPr="00334ABE">
        <w:rPr>
          <w:rFonts w:cs="Times New Roman"/>
          <w:sz w:val="22"/>
        </w:rPr>
        <w:t>AND</w:t>
      </w:r>
    </w:p>
    <w:p w14:paraId="4F4B6B1A" w14:textId="77777777" w:rsidR="009B4739" w:rsidRPr="005A0C67" w:rsidRDefault="009B4739" w:rsidP="009B4739">
      <w:pPr>
        <w:rPr>
          <w:rFonts w:cs="Times New Roman"/>
          <w:color w:val="353535"/>
        </w:rPr>
      </w:pPr>
      <w:r w:rsidRPr="00334ABE">
        <w:rPr>
          <w:rFonts w:cs="Times New Roman"/>
          <w:color w:val="353535"/>
          <w:sz w:val="22"/>
        </w:rPr>
        <w:t>"social anxiety"[All Fields] OR shy[All Fields] OR ("shyness"[MeSH Terms] OR "shyness"[All Fields]) OR "test anxiety"[All Fields] OR gad[All Fields] OR "generalized anxiety"[All Fields] OR "generalised anxiety"[All Fields] OR worry[All Fields] OR ("panic"[MeSH Terms] OR "panic"[All Fields]) OR (agoraphobi[All Fields] OR agoraphobia[All Fields] OR agoraphobia'[All Fields] OR agoraphobia's[All Fields] OR agoraphobias[All Fields] OR agoraphobic[All Fields] OR agoraphobic's[All Fields] OR agoraphobics[All Fields] OR agoraphobics'[All Fields] OR agoraphobie[All Fields] OR agoraphobien[All Fields]) OR "</w:t>
      </w:r>
      <w:r w:rsidRPr="00334ABE">
        <w:rPr>
          <w:rFonts w:cs="Times New Roman"/>
          <w:sz w:val="22"/>
        </w:rPr>
        <w:t>anxiety disorder</w:t>
      </w:r>
      <w:r w:rsidRPr="00334ABE">
        <w:rPr>
          <w:rFonts w:cs="Times New Roman"/>
          <w:color w:val="353535"/>
          <w:sz w:val="22"/>
        </w:rPr>
        <w:t>"[All Fields] OR "</w:t>
      </w:r>
      <w:r w:rsidRPr="00334ABE">
        <w:rPr>
          <w:rFonts w:cs="Times New Roman"/>
          <w:sz w:val="22"/>
        </w:rPr>
        <w:t>social phobia</w:t>
      </w:r>
      <w:r w:rsidRPr="00334ABE">
        <w:rPr>
          <w:rFonts w:cs="Times New Roman"/>
          <w:color w:val="353535"/>
          <w:sz w:val="22"/>
        </w:rPr>
        <w:t>"[All Fields] OR "</w:t>
      </w:r>
      <w:r w:rsidRPr="00334ABE">
        <w:rPr>
          <w:rFonts w:cs="Times New Roman"/>
          <w:sz w:val="22"/>
        </w:rPr>
        <w:t>social anxiety disorder</w:t>
      </w:r>
      <w:r w:rsidRPr="00334ABE">
        <w:rPr>
          <w:rFonts w:cs="Times New Roman"/>
          <w:color w:val="353535"/>
          <w:sz w:val="22"/>
        </w:rPr>
        <w:t xml:space="preserve">"[All Fields] </w:t>
      </w:r>
      <w:r w:rsidRPr="00334ABE">
        <w:rPr>
          <w:rFonts w:cs="Times New Roman"/>
          <w:sz w:val="22"/>
        </w:rPr>
        <w:t xml:space="preserve">OR </w:t>
      </w:r>
      <w:r w:rsidRPr="00334ABE">
        <w:rPr>
          <w:rFonts w:cs="Times New Roman"/>
          <w:color w:val="353535"/>
          <w:sz w:val="22"/>
        </w:rPr>
        <w:t>Arachnophobia[All Fields] OR Ophidiophobia[All Fields] OR Acrophobia[All Fields] OR Agoraphobia[All Fields] OR Cynophobia[All Fields] OR Claustrophobia[All Fields] OR Mysophobia[All Fields] OR Aerophobia[All Fields] OR Trypophobia[All Fields] OR Carcinophobia[All Fields] OR Thanatophobia[All Fields] OR Glossophobia[All Fields] OR Monophobia[All Fields] OR Ornithophobia[All Fields] OR Alektorophobia[All Fields] OR Trypanophobia[All Fields] OR Anthropophobia[All Fields] OR Aquaphobia[All Fields] OR Autophobia[All Fields] OR Hemophobia[All Fields] OR Xenophobia[All Fields] OR Ailurophobia[All Fields] OR</w:t>
      </w:r>
      <w:r w:rsidRPr="005A0C67">
        <w:rPr>
          <w:rFonts w:cs="Times New Roman"/>
          <w:color w:val="353535"/>
        </w:rPr>
        <w:t xml:space="preserve"> Nyctophobia[All Fields] OR Phobophobia[All Fields] OR Philophobia[All Fields] OR Triskaidekaphobia[All Fields] OR Emetophobia[All Fields] OR Entomophobia[All Fields] OR Zoophobia[All Fields] OR Scelerophobia[All Fields] OR Cibophobia[All Fields] OR Tokophobia[All Fields] OR Pseudodysphagia[All Fields] OR Gerascophobia[All Fields] OR Technophobia[All Fields] OR Ergophobia[All Fields] OR Coulrophobia [All Fields] OR Photophobia[All Fields] OR Numerophobia[All Fields] OR Taphophobia</w:t>
      </w:r>
    </w:p>
    <w:p w14:paraId="1B58B165" w14:textId="77777777" w:rsidR="009B4739" w:rsidRDefault="009B4739" w:rsidP="009B4739">
      <w:pPr>
        <w:rPr>
          <w:rFonts w:cs="Times New Roman"/>
        </w:rPr>
      </w:pPr>
      <w:r>
        <w:rPr>
          <w:rFonts w:cs="Times New Roman"/>
        </w:rPr>
        <w:br w:type="page"/>
      </w:r>
    </w:p>
    <w:p w14:paraId="5031EDF8" w14:textId="77777777" w:rsidR="008D14D0" w:rsidRDefault="008D14D0" w:rsidP="004254CE">
      <w:pPr>
        <w:rPr>
          <w:rFonts w:cs="Times New Roman"/>
          <w:b/>
          <w:bCs/>
          <w:sz w:val="22"/>
        </w:rPr>
      </w:pPr>
    </w:p>
    <w:p w14:paraId="56C98BB9" w14:textId="7C89DEB6" w:rsidR="004254CE" w:rsidRPr="008F2CEB" w:rsidRDefault="004254CE" w:rsidP="004254CE">
      <w:pPr>
        <w:rPr>
          <w:rFonts w:cs="Times New Roman"/>
          <w:b/>
          <w:bCs/>
          <w:sz w:val="22"/>
        </w:rPr>
      </w:pPr>
      <w:r w:rsidRPr="00334ABE">
        <w:rPr>
          <w:rFonts w:cs="Times New Roman"/>
          <w:b/>
          <w:bCs/>
          <w:sz w:val="22"/>
        </w:rPr>
        <w:t>eAppendix 2</w:t>
      </w:r>
      <w:r w:rsidRPr="00334ABE">
        <w:rPr>
          <w:rFonts w:cs="Times New Roman"/>
          <w:b/>
          <w:sz w:val="22"/>
        </w:rPr>
        <w:t xml:space="preserve">. </w:t>
      </w:r>
      <w:r w:rsidR="009F1CB0" w:rsidRPr="009F1CB0">
        <w:rPr>
          <w:rFonts w:cs="Times New Roman"/>
          <w:bCs/>
          <w:sz w:val="22"/>
        </w:rPr>
        <w:t>P</w:t>
      </w:r>
      <w:r w:rsidRPr="009F1CB0">
        <w:rPr>
          <w:rFonts w:cs="Times New Roman"/>
          <w:bCs/>
        </w:rPr>
        <w:t>r</w:t>
      </w:r>
      <w:r w:rsidRPr="00AE6DCE">
        <w:rPr>
          <w:rFonts w:cs="Times New Roman"/>
          <w:bCs/>
        </w:rPr>
        <w:t>e-</w:t>
      </w:r>
      <w:r>
        <w:rPr>
          <w:rFonts w:cs="Times New Roman"/>
          <w:bCs/>
        </w:rPr>
        <w:t>determined</w:t>
      </w:r>
      <w:r w:rsidRPr="00AE6DCE">
        <w:rPr>
          <w:rFonts w:cs="Times New Roman"/>
          <w:bCs/>
        </w:rPr>
        <w:t xml:space="preserve"> hierarchy of outcome instrument</w:t>
      </w:r>
      <w:r w:rsidR="009F1CB0">
        <w:rPr>
          <w:rFonts w:cs="Times New Roman"/>
          <w:bCs/>
        </w:rPr>
        <w:t xml:space="preserve"> selection, per anxiety disorder</w:t>
      </w:r>
    </w:p>
    <w:p w14:paraId="02E656FE" w14:textId="6A82E12D" w:rsidR="00E42F11" w:rsidRDefault="004254CE" w:rsidP="004254CE">
      <w:pPr>
        <w:rPr>
          <w:rFonts w:cs="Times New Roman"/>
          <w:sz w:val="22"/>
        </w:rPr>
      </w:pPr>
      <w:r w:rsidRPr="004254CE">
        <w:rPr>
          <w:rFonts w:cs="Times New Roman"/>
          <w:sz w:val="22"/>
        </w:rPr>
        <w:t>The following hierarchy was established to decide outcome measures of interest by study and primary diagnosis</w:t>
      </w:r>
      <w:r w:rsidR="00DB4468">
        <w:rPr>
          <w:rFonts w:cs="Times New Roman"/>
          <w:sz w:val="22"/>
        </w:rPr>
        <w:t xml:space="preserve"> </w:t>
      </w:r>
      <w:r w:rsidR="00DB4468">
        <w:rPr>
          <w:rFonts w:cs="Times New Roman"/>
          <w:sz w:val="22"/>
        </w:rPr>
        <w:t>(</w:t>
      </w:r>
      <w:r w:rsidR="00DB4468" w:rsidRPr="008520F7">
        <w:rPr>
          <w:rFonts w:cs="Times New Roman"/>
          <w:sz w:val="22"/>
        </w:rPr>
        <w:t>Brown, 1997; Chambless, Caputo, Bright, &amp; Gallagher, 1984; Dear et al., 2011; Khawaja, 2003; Mennin et al., 2002; Osman, Kopper, Barrios, Osman, &amp; Wade, 1997; Rutter &amp; Brown, 2017; Rytwinski et al., 2009; Shear et al., 2001)</w:t>
      </w:r>
      <w:r w:rsidRPr="004254CE">
        <w:rPr>
          <w:rFonts w:cs="Times New Roman"/>
          <w:sz w:val="22"/>
        </w:rPr>
        <w:t>: in GAD or mixed anxiety samples, outcome selection was prioritized by 1) Penn State Worry Questionnaire (PSWQ), 2) Generalized Anxiety Disorder-7 (GAD-7) and 3) Beck Anxiety Inventory (BAI); in PD/A samples, outcome selection was prioritized by 1) Panic Disorder Severity Scale, clinician or self-rated (PDSS, PDSS-SR), 2) Body Sensations Questionnaire (BSQ) and 3) Beck Anxiety Inventory (BAI); in SAD samples, outcome selection was prioritized by 1) Liebowitz Social Anxiety Scale, clinician or self-rated (LSAS, LSAS-SR), 2) Social Interaction Anxiety Scale (SIAS) and 3) Beck Anxiety Inventory (BAI); in Specific Phobia samples, the primary outcome measure as defined by the study was used.  If none of the outcomes in the pre-determined hierarchy were used in a given study, the primary outcome measure as defined by the study was used</w:t>
      </w:r>
      <w:r w:rsidR="00E42F11">
        <w:rPr>
          <w:rFonts w:cs="Times New Roman"/>
          <w:sz w:val="22"/>
        </w:rPr>
        <w:t>.</w:t>
      </w:r>
    </w:p>
    <w:p w14:paraId="3A055E2E" w14:textId="77777777" w:rsidR="00823CE3" w:rsidRDefault="00823CE3" w:rsidP="004254CE">
      <w:pPr>
        <w:rPr>
          <w:rFonts w:cs="Times New Roman"/>
          <w:sz w:val="22"/>
        </w:rPr>
      </w:pPr>
    </w:p>
    <w:p w14:paraId="30B08E8E" w14:textId="20216F58" w:rsidR="00874F51" w:rsidRPr="00356EFC" w:rsidRDefault="00D51D9A" w:rsidP="00823CE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356EFC">
        <w:rPr>
          <w:rFonts w:ascii="Times New Roman" w:hAnsi="Times New Roman" w:cs="Times New Roman"/>
        </w:rPr>
        <w:t>Brown, E. J. (1997). Validation of the Social Interaction Anxiety Scale and the Social Phobia Scale across the Anxiety Disorders. Psychological Assessment, 9(1), 21-27.</w:t>
      </w:r>
    </w:p>
    <w:p w14:paraId="3DB93AF1" w14:textId="0E263CC2" w:rsidR="00D51D9A" w:rsidRPr="00356EFC" w:rsidRDefault="00C415A5" w:rsidP="00823CE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356EFC">
        <w:rPr>
          <w:rFonts w:ascii="Times New Roman" w:hAnsi="Times New Roman" w:cs="Times New Roman"/>
        </w:rPr>
        <w:t>Chambless, D. L., Caputo, G. C., Bright, P., &amp; Gallagher, R. (1984). Assessment of fear of fear in agoraphobics: the body sensations questionnaire and the agoraphobic cognitions questionnaire. Journal of consulting and clinical psychology, 52(6), 1090-1097.</w:t>
      </w:r>
    </w:p>
    <w:p w14:paraId="6BF586A3" w14:textId="2656DB6D" w:rsidR="00356EFC" w:rsidRPr="00356EFC" w:rsidRDefault="00356EFC" w:rsidP="00823CE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356EFC">
        <w:rPr>
          <w:rFonts w:ascii="Times New Roman" w:hAnsi="Times New Roman" w:cs="Times New Roman"/>
        </w:rPr>
        <w:t>Dear, B. F., Titov, N., Sunderland, M., McMillan, D., Anderson, T., Lorian, C., &amp; Robinson, E. (2011). Psychometric comparison of the generalized anxiety disorder scale-7 and the Penn State Worry Questionnaire for measuring response during treatment of generalised anxiety disorder. Cognitive Behaviour Therapy, 40(3), 216-227. doi:10.1080/16506073.2011.582138</w:t>
      </w:r>
    </w:p>
    <w:p w14:paraId="37B5213E" w14:textId="0E55CF10" w:rsidR="004254CE" w:rsidRPr="005C0C59" w:rsidRDefault="0065541F" w:rsidP="00823CE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5C0C59">
        <w:rPr>
          <w:rFonts w:ascii="Times New Roman" w:hAnsi="Times New Roman" w:cs="Times New Roman"/>
        </w:rPr>
        <w:t>Khawaja, N. G. (2003). Revisiting the Factor Structure of the Agoraphobic Cognitions Questionnaire and Body Sensations Questionnaire: A Confirmatory Factor Analysis Study. Journal of Psychopathology and Behavioral Assessment, 25(1), 57-63. doi:10.1023/A:1022204104267</w:t>
      </w:r>
    </w:p>
    <w:p w14:paraId="572A0451" w14:textId="41CBEA07" w:rsidR="003B3D40" w:rsidRPr="005C0C59" w:rsidRDefault="003B3D40" w:rsidP="00823CE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5C0C59">
        <w:rPr>
          <w:rFonts w:ascii="Times New Roman" w:hAnsi="Times New Roman" w:cs="Times New Roman"/>
        </w:rPr>
        <w:t>Mennin, D. S., Fresco, D. M., Heimberg, R. G., Schneier, F. R., Davies, S. O., &amp; Liebowitz, M. R. (2002). Screening for social anxiety disorder in the clinical setting: using the Liebowitz Social Anxiety Scale. Journal of anxiety disorders, 16(6), 661-673.</w:t>
      </w:r>
    </w:p>
    <w:p w14:paraId="46DDE037" w14:textId="511D560F" w:rsidR="004F5003" w:rsidRPr="005C0C59" w:rsidRDefault="004F5003" w:rsidP="00823CE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5C0C59">
        <w:rPr>
          <w:rFonts w:ascii="Times New Roman" w:hAnsi="Times New Roman" w:cs="Times New Roman"/>
        </w:rPr>
        <w:t>Osman, A., Kopper, B. A., Barrios, F. X., Osman, J. R., &amp; Wade, T. (1997). The Beck Anxiety Inventory: reexamination of factor structure and psychometric properties. Journal of clinical psychology, 53(1), 7-14.</w:t>
      </w:r>
    </w:p>
    <w:p w14:paraId="4E38BCF7" w14:textId="77777777" w:rsidR="00AE6CF8" w:rsidRPr="005C0C59" w:rsidRDefault="00AE6CF8" w:rsidP="00823CE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5C0C59">
        <w:rPr>
          <w:rFonts w:ascii="Times New Roman" w:hAnsi="Times New Roman" w:cs="Times New Roman"/>
        </w:rPr>
        <w:t>Rutter, L. A., &amp; Brown, T. A. (2017). Psychometric Properties of the Generalized Anxiety Disorder Scale-7 (GAD-7) in Outpatients with Anxiety and Mood Disorders. Journal of Psychopathology and Behavioral Assessment, 39(1), 140-146. doi:10.1007/s10862-016-9571-9</w:t>
      </w:r>
    </w:p>
    <w:p w14:paraId="6D7B4C59" w14:textId="2A5A8C77" w:rsidR="00AE6CF8" w:rsidRPr="005C0C59" w:rsidRDefault="00AE6CF8" w:rsidP="00823CE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5C0C59">
        <w:rPr>
          <w:rFonts w:ascii="Times New Roman" w:hAnsi="Times New Roman" w:cs="Times New Roman"/>
        </w:rPr>
        <w:t>Rytwinski, N. K., Fresco, D. M., Heimberg, R. G., Coles, M. E., Liebowitz, M. R., Cissell, S., . . . Hofmann, S. G. (2009). Screening for social anxiety disorder with the self-report version of the Liebowitz Social Anxiety Scale. Depression and Anxiety, 26(1), 34-38. doi:10.1002/da.20503</w:t>
      </w:r>
    </w:p>
    <w:p w14:paraId="6ECB6DB2" w14:textId="5966C793" w:rsidR="005C0C59" w:rsidRPr="005C0C59" w:rsidRDefault="005C0C59" w:rsidP="00823CE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5C0C59">
        <w:rPr>
          <w:rFonts w:ascii="Times New Roman" w:hAnsi="Times New Roman" w:cs="Times New Roman"/>
        </w:rPr>
        <w:t>Shear, M. K., Rucci, P., Williams, J., Frank, E., Grochocinski, V., Vander Bilt, J., . . . Wang, T. (2001). Reliability and validity of the Panic Disorder Severity Scale: replication and extension. Journal of Psychiatric Research, 35(5), 293-296. doi:10.1016/S0022-3956(01)00028-0</w:t>
      </w:r>
    </w:p>
    <w:p w14:paraId="349A2737" w14:textId="7A86911B" w:rsidR="009B4739" w:rsidRPr="008F2CEB" w:rsidRDefault="009F1CB0" w:rsidP="009B4739">
      <w:pPr>
        <w:rPr>
          <w:rFonts w:cs="Times New Roman"/>
          <w:b/>
          <w:bCs/>
          <w:sz w:val="22"/>
        </w:rPr>
      </w:pPr>
      <w:bookmarkStart w:id="0" w:name="_Hlk61471182"/>
      <w:r>
        <w:rPr>
          <w:rFonts w:cs="Times New Roman"/>
          <w:b/>
          <w:bCs/>
          <w:sz w:val="22"/>
        </w:rPr>
        <w:br w:type="page"/>
      </w:r>
      <w:r w:rsidR="00095154" w:rsidRPr="00334ABE">
        <w:rPr>
          <w:rFonts w:cs="Times New Roman"/>
          <w:b/>
          <w:bCs/>
          <w:sz w:val="22"/>
        </w:rPr>
        <w:lastRenderedPageBreak/>
        <w:t xml:space="preserve">eAppendix </w:t>
      </w:r>
      <w:r w:rsidR="00804B3C">
        <w:rPr>
          <w:rFonts w:cs="Times New Roman"/>
          <w:b/>
          <w:bCs/>
          <w:sz w:val="22"/>
        </w:rPr>
        <w:t>3</w:t>
      </w:r>
      <w:r w:rsidR="009B4739" w:rsidRPr="00334ABE">
        <w:rPr>
          <w:rFonts w:cs="Times New Roman"/>
          <w:b/>
          <w:sz w:val="22"/>
        </w:rPr>
        <w:t xml:space="preserve">. </w:t>
      </w:r>
      <w:r w:rsidR="009B4739" w:rsidRPr="00334ABE">
        <w:rPr>
          <w:rFonts w:cs="Times New Roman"/>
          <w:sz w:val="22"/>
        </w:rPr>
        <w:t xml:space="preserve">Citations of studies included in </w:t>
      </w:r>
      <w:r w:rsidR="00814267" w:rsidRPr="00334ABE">
        <w:rPr>
          <w:rFonts w:cs="Times New Roman"/>
          <w:sz w:val="22"/>
        </w:rPr>
        <w:t>the meta-analysis</w:t>
      </w:r>
      <w:r w:rsidR="00AC60F4" w:rsidRPr="00334ABE">
        <w:rPr>
          <w:rFonts w:cs="Times New Roman"/>
          <w:sz w:val="22"/>
        </w:rPr>
        <w:t xml:space="preserve"> of digital interventions versus wait-list</w:t>
      </w:r>
      <w:r w:rsidR="006347B9" w:rsidRPr="00334ABE">
        <w:rPr>
          <w:rFonts w:cs="Times New Roman"/>
          <w:sz w:val="22"/>
        </w:rPr>
        <w:t xml:space="preserve"> and care-as-usual control groups</w:t>
      </w:r>
      <w:r w:rsidR="008A0C4C" w:rsidRPr="00334ABE">
        <w:rPr>
          <w:rFonts w:cs="Times New Roman"/>
          <w:sz w:val="22"/>
        </w:rPr>
        <w:t xml:space="preserve"> and supplemental analysis </w:t>
      </w:r>
      <w:r w:rsidR="00334ABE" w:rsidRPr="00334ABE">
        <w:rPr>
          <w:rFonts w:cs="Times New Roman"/>
          <w:sz w:val="22"/>
        </w:rPr>
        <w:t>of digital interventions versus face-to-face treatment groups.</w:t>
      </w:r>
    </w:p>
    <w:bookmarkEnd w:id="0"/>
    <w:p w14:paraId="2781990C" w14:textId="09CA5BF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(Allen et al., 2016; Andersson, Carlbring, &amp; Furmark, 2012; Andersson et al., 2006; Andersson, Paxling, et al., 2012; Andrews, 2011; Bell, Colhoun, Carter, &amp; Frampton, 2012; Berger, Boettcher, &amp; Caspar, 2014; Berger, Hohl, &amp; Caspar, 2009; </w:t>
      </w:r>
      <w:r w:rsidR="00393812">
        <w:rPr>
          <w:rFonts w:ascii="Times New Roman" w:hAnsi="Times New Roman" w:cs="Times New Roman"/>
        </w:rPr>
        <w:t xml:space="preserve">Berger et al., 2017; </w:t>
      </w:r>
      <w:r w:rsidRPr="00E046F1">
        <w:rPr>
          <w:rFonts w:ascii="Times New Roman" w:hAnsi="Times New Roman" w:cs="Times New Roman"/>
        </w:rPr>
        <w:t>Bergstrom et al., 2010; Boettcher et al., 2014; Botella et al., 2010; P. Carlbring et al., 2006; P. Carlbring et al., 2007; P. Carlbring et al., 2011; P. Carlbring et al., 2005; Per Carlbring, Westling, Ljungstrand, Ekselius, &amp; Andersson, 2001; Christensen et al., 2014; Ciuca, Berger, Crişan, &amp; Miclea, 2018; Dahlin et al., 2016; Dear et al., 2015; Furmark et al., 2009; Hedman et al., 2011; Ivanova et al., 2016; Johansson et al., 2017; Johnston, Titov, Andrews, Spence, &amp; Dear, 2011; Jones, Hadjistavropoulos, &amp; Soucy, 2016; Kählke et al., 2019; Kenardy et al., 2003; Kiropoulos et al., 2008; Klein, Richards, &amp; Austin, 2006; Kok, van Straten, Beekman, &amp; Cuijpers, 2014; Mathiasen, Riper, Ehlers, Valentin, &amp; Rosenberg, 2016; Newman, Kenardy, Herman, &amp; Taylor, 1997; Newman, Przeworski, Consoli, &amp; Taylor, 2014; Nordgren et al., 2014; Oromendia, Orrego, Bonillo, &amp; Molinuevo, 2016; Paxling et al., 2011; D. Richards et al., 2016; J. C. K. Richards, B.; Austin, D. W., 2006; Robinson et al., 2010; Ruwaard, Broeksteeg, Schrieken, Emmelkamp, &amp; Lange, 2010; Schroder, Jelinek, &amp; Moritz, 2017; Schulz et al., 2016; Silfvernagel et al., 2012; Stolz et al., 2018; N. Titov, Andrews, Choi, Schwencke, &amp; Mahoney, 2008; N. Titov, Andrews, Johnston, Robinson, &amp; Spence, 2010; N. Titov et al., 2009; Nickolai Titov, Andrews, &amp; Schwencke, 2008; N. Titov, Andrews, Schwencke, Drobny, &amp; Einstein, 2008; Tulbure et al., 2015; van Ballegooijen et al., 2013; Wims, Titov, Andrews, &amp; Choi, 2010)</w:t>
      </w:r>
    </w:p>
    <w:p w14:paraId="31D92E03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73C6FBF5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Allen, A. R., Newby, J. M., Mackenzie, A., Smith, J., Boulton, M., Loughnan, S. A., &amp; Andrews, G. (2016). Internet cognitive-behavioural treatment for panic disorder: randomised controlled trial and evidence of effectiveness in primary care. BJPsych Open, 2(2), 154-162. doi:10.1192/bjpo.bp.115.001826</w:t>
      </w:r>
    </w:p>
    <w:p w14:paraId="33BCE229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Andersson, G., Carlbring, P., &amp; Furmark, T. (2012). Therapist experience and knowledge acquisition in internet-delivered CBT for social anxiety disorder: a randomized controlled trial. PLoS ONE, 7(5), e37411. doi:10.1371/journal.pone.0037411</w:t>
      </w:r>
    </w:p>
    <w:p w14:paraId="703D17FB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Andersson, G., Carlbring, P., Holmstrom, A., Sparthan, E., Furmark, T., Nilsson-Ihrfelt, E., . . . </w:t>
      </w:r>
      <w:r w:rsidRPr="009E06A3">
        <w:rPr>
          <w:rFonts w:ascii="Times New Roman" w:hAnsi="Times New Roman" w:cs="Times New Roman"/>
        </w:rPr>
        <w:t xml:space="preserve">Ekselius, L. (2006). </w:t>
      </w:r>
      <w:r w:rsidRPr="00E046F1">
        <w:rPr>
          <w:rFonts w:ascii="Times New Roman" w:hAnsi="Times New Roman" w:cs="Times New Roman"/>
        </w:rPr>
        <w:t>Internet-based self-help with therapist feedback and in vivo group exposure for social phobia: a randomized controlled trial. J Consult Clin Psychol, 74(4), 677-686. doi:10.1037/0022-006x.74.4.677</w:t>
      </w:r>
    </w:p>
    <w:p w14:paraId="72CDF742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Andersson, G., Paxling, B., Roch-Norlund, P., Ostman, G., Norgren, A., Almlov, J., . . . </w:t>
      </w:r>
      <w:r w:rsidRPr="009E06A3">
        <w:rPr>
          <w:rFonts w:ascii="Times New Roman" w:hAnsi="Times New Roman" w:cs="Times New Roman"/>
        </w:rPr>
        <w:t xml:space="preserve">Silverberg, F. (2012). </w:t>
      </w:r>
      <w:r w:rsidRPr="00E046F1">
        <w:rPr>
          <w:rFonts w:ascii="Times New Roman" w:hAnsi="Times New Roman" w:cs="Times New Roman"/>
        </w:rPr>
        <w:t>Internet-based psychodynamic versus cognitive behavioral guided self-help for generalized anxiety disorder: a randomized controlled trial. Psychother Psychosom, 81(6), 344-355. doi:10.1159/000339371</w:t>
      </w:r>
    </w:p>
    <w:p w14:paraId="6293A193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Andrews, G. D., M.; Titov, N. (2011). Effectiveness randomized controlled trial of face to face versus Internet cognitive behaviour therapy for social phobia. Aust N Z J Psychiatry, 45(4), 337-340. doi:10.3109/00048674.2010.538840</w:t>
      </w:r>
    </w:p>
    <w:p w14:paraId="54AA7551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Bell, C. J., Colhoun, H. C., Carter, F. A., &amp; Frampton, C. M. (2012). Effectiveness of computerised cognitive behaviour therapy for anxiety disorders in secondary care. Aust N Z J Psychiatry, 46(7), 630-640. doi:10.1177/0004867412437345</w:t>
      </w:r>
    </w:p>
    <w:p w14:paraId="2A639A5D" w14:textId="293F2782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lastRenderedPageBreak/>
        <w:t xml:space="preserve">Berger, T., Boettcher, J., &amp; Caspar, F. (2014). Internet-based guided self-help for several anxiety disorders: a randomized controlled trial comparing a tailored with a standardized disorder-specific approach. Psychotherapy </w:t>
      </w:r>
      <w:r w:rsidR="009E06A3">
        <w:rPr>
          <w:rFonts w:ascii="Times New Roman" w:hAnsi="Times New Roman" w:cs="Times New Roman"/>
        </w:rPr>
        <w:fldChar w:fldCharType="begin"/>
      </w:r>
      <w:r w:rsidR="009E06A3">
        <w:rPr>
          <w:rFonts w:ascii="Times New Roman" w:hAnsi="Times New Roman" w:cs="Times New Roman"/>
        </w:rPr>
        <w:instrText xml:space="preserve"> ADDIN EN.CITE &lt;EndNote&gt;&lt;Cite ExcludeYear="1"&gt;&lt;Author&gt;Beck&lt;/Author&gt;&lt;Year&gt;1992&lt;/Year&gt;&lt;RecNum&gt;51&lt;/RecNum&gt;&lt;DisplayText&gt;(Beck et al.)&lt;/DisplayText&gt;&lt;record&gt;&lt;rec-number&gt;51&lt;/rec-number&gt;&lt;foreign-keys&gt;&lt;key app="EN" db-id="szsw0t5vnaa9aje5wvc50dt9aedx529rvzxx" timestamp="0"&gt;51&lt;/key&gt;&lt;/foreign-keys&gt;&lt;ref-type name="Journal Article"&gt;17&lt;/ref-type&gt;&lt;contributors&gt;&lt;authors&gt;&lt;author&gt;Beck, A. T.&lt;/author&gt;&lt;author&gt;Sokol, L.&lt;/author&gt;&lt;author&gt;Clark, D. A.&lt;/author&gt;&lt;author&gt;Berchick, R.&lt;/author&gt;&lt;author&gt;Wright, F.&lt;/author&gt;&lt;/authors&gt;&lt;/contributors&gt;&lt;auth-address&gt;Center for Cognitive Therapy, University of Pennsylvania Medical School, Philadelphia.&lt;/auth-address&gt;&lt;titles&gt;&lt;title&gt;A crossover study of focused cognitive therapy for panic disorder&lt;/title&gt;&lt;secondary-title&gt;Am J Psychiatry&lt;/secondary-title&gt;&lt;alt-title&gt;The American journal of psychiatry&lt;/alt-title&gt;&lt;/titles&gt;&lt;alt-periodical&gt;&lt;full-title&gt;The American Journal of Psychiatry&lt;/full-title&gt;&lt;/alt-periodical&gt;&lt;pages&gt;778-83&lt;/pages&gt;&lt;volume&gt;149&lt;/volume&gt;&lt;number&gt;6&lt;/number&gt;&lt;edition&gt;1992/06/01&lt;/edition&gt;&lt;keywords&gt;&lt;keyword&gt;Adolescent&lt;/keyword&gt;&lt;keyword&gt;Adult&lt;/keyword&gt;&lt;keyword&gt;Aged&lt;/keyword&gt;&lt;keyword&gt;Ambulatory Care&lt;/keyword&gt;&lt;keyword&gt;*Cognitive Behavioral Therapy&lt;/keyword&gt;&lt;keyword&gt;Depressive Disorder/diagnosis/therapy&lt;/keyword&gt;&lt;keyword&gt;Follow-Up Studies&lt;/keyword&gt;&lt;keyword&gt;Humans&lt;/keyword&gt;&lt;keyword&gt;Middle Aged&lt;/keyword&gt;&lt;keyword&gt;Panic Disorder/psychology/*therapy&lt;/keyword&gt;&lt;keyword&gt;Person-Centered Psychotherapy&lt;/keyword&gt;&lt;keyword&gt;Personality Inventory&lt;/keyword&gt;&lt;keyword&gt;Psychiatric Status Rating Scales&lt;/keyword&gt;&lt;keyword&gt;Psychotherapy, Brief&lt;/keyword&gt;&lt;/keywords&gt;&lt;dates&gt;&lt;year&gt;1992&lt;/year&gt;&lt;pub-dates&gt;&lt;date&gt;Jun&lt;/date&gt;&lt;/pub-dates&gt;&lt;/dates&gt;&lt;isbn&gt;0002-953X (Print)&amp;#xD;0002-953x&lt;/isbn&gt;&lt;accession-num&gt;1590494&lt;/accession-num&gt;&lt;urls&gt;&lt;/urls&gt;&lt;electronic-resource-num&gt;10.1176/ajp.149.6.778&lt;/electronic-resource-num&gt;&lt;remote-database-provider&gt;NLM&lt;/remote-database-provider&gt;&lt;language&gt;eng&lt;/language&gt;&lt;/record&gt;&lt;/Cite&gt;&lt;/EndNote&gt;</w:instrText>
      </w:r>
      <w:r w:rsidR="009E06A3">
        <w:rPr>
          <w:rFonts w:ascii="Times New Roman" w:hAnsi="Times New Roman" w:cs="Times New Roman"/>
        </w:rPr>
        <w:fldChar w:fldCharType="separate"/>
      </w:r>
      <w:r w:rsidR="009E06A3">
        <w:rPr>
          <w:rFonts w:ascii="Times New Roman" w:hAnsi="Times New Roman" w:cs="Times New Roman"/>
        </w:rPr>
        <w:t>(</w:t>
      </w:r>
      <w:hyperlink w:anchor="_ENREF_9" w:tooltip="Beck, 1992 #51" w:history="1">
        <w:r w:rsidR="00B54506">
          <w:rPr>
            <w:rFonts w:ascii="Times New Roman" w:hAnsi="Times New Roman" w:cs="Times New Roman"/>
          </w:rPr>
          <w:t>Beck et al.</w:t>
        </w:r>
      </w:hyperlink>
      <w:r w:rsidR="009E06A3">
        <w:rPr>
          <w:rFonts w:ascii="Times New Roman" w:hAnsi="Times New Roman" w:cs="Times New Roman"/>
        </w:rPr>
        <w:t>)</w:t>
      </w:r>
      <w:r w:rsidR="009E06A3">
        <w:rPr>
          <w:rFonts w:ascii="Times New Roman" w:hAnsi="Times New Roman" w:cs="Times New Roman"/>
        </w:rPr>
        <w:fldChar w:fldCharType="end"/>
      </w:r>
      <w:r w:rsidRPr="00E046F1">
        <w:rPr>
          <w:rFonts w:ascii="Times New Roman" w:hAnsi="Times New Roman" w:cs="Times New Roman"/>
        </w:rPr>
        <w:t>, 51(2), 207-219. doi:10.1037/a0032527</w:t>
      </w:r>
    </w:p>
    <w:p w14:paraId="4A25B7E1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Berger, T., Hohl, E., &amp; Caspar, F. (2009). Internet-based treatment for social phobia: a randomized controlled trial. J Clin Psychol, 65(10), 1021-1035. doi:10.1002/jclp.20603</w:t>
      </w:r>
    </w:p>
    <w:p w14:paraId="02C76E2F" w14:textId="77777777" w:rsidR="00073041" w:rsidRDefault="0007304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73041">
        <w:rPr>
          <w:rFonts w:ascii="Times New Roman" w:hAnsi="Times New Roman" w:cs="Times New Roman"/>
        </w:rPr>
        <w:t>Berger, T., Urech, A., Krieger, T., Stolz, T., Schulz, A., Vincent, A., . . . Meyer, B. (2017). Effects of a transdiagnostic unguided Internet intervention ('velibra') for anxiety disorders in primary care: results of a randomized controlled trial. Psychol Med, 47(1), 67-80. doi:10.1017/s0033291716002270</w:t>
      </w:r>
    </w:p>
    <w:p w14:paraId="240C0144" w14:textId="7DCED4D2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Bergstrom, J., Andersson, G., Ljotsson, B., Ruck, C., Andreewitch, S., Karlsson, A., . . . </w:t>
      </w:r>
      <w:r w:rsidRPr="009E06A3">
        <w:rPr>
          <w:rFonts w:ascii="Times New Roman" w:hAnsi="Times New Roman" w:cs="Times New Roman"/>
        </w:rPr>
        <w:t xml:space="preserve">Lindefors, N. (2010). </w:t>
      </w:r>
      <w:r w:rsidRPr="00E046F1">
        <w:rPr>
          <w:rFonts w:ascii="Times New Roman" w:hAnsi="Times New Roman" w:cs="Times New Roman"/>
        </w:rPr>
        <w:t>Internet-versus group-administered cognitive behaviour therapy for panic disorder in a psychiatric setting: a randomised trial. BMC Psychiatry, 10, 54. doi:10.1186/1471-244x-10-54</w:t>
      </w:r>
    </w:p>
    <w:p w14:paraId="7B994EF6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  <w:lang w:val="es-ES"/>
        </w:rPr>
      </w:pPr>
      <w:r w:rsidRPr="00E046F1">
        <w:rPr>
          <w:rFonts w:ascii="Times New Roman" w:hAnsi="Times New Roman" w:cs="Times New Roman"/>
        </w:rPr>
        <w:t xml:space="preserve">Boettcher, J., Astrom, V., Pahlsson, D., Schenstrom, O., Andersson, G., &amp; Carlbring, P. (2014). Internet-based mindfulness treatment for anxiety disorders: a randomized controlled trial. </w:t>
      </w:r>
      <w:r w:rsidRPr="00E046F1">
        <w:rPr>
          <w:rFonts w:ascii="Times New Roman" w:hAnsi="Times New Roman" w:cs="Times New Roman"/>
          <w:lang w:val="es-ES"/>
        </w:rPr>
        <w:t>Behav Ther, 45(2), 241-253. doi:10.1016/j.beth.2013.11.003</w:t>
      </w:r>
    </w:p>
    <w:p w14:paraId="43773B96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  <w:lang w:val="es-ES"/>
        </w:rPr>
        <w:t xml:space="preserve">Botella, C., Gallego, M. J., Garcia-Palacios, A., Guillen, V., Banos, R. M., Quero, S., &amp; Alcaniz, M. (2010). </w:t>
      </w:r>
      <w:r w:rsidRPr="00E046F1">
        <w:rPr>
          <w:rFonts w:ascii="Times New Roman" w:hAnsi="Times New Roman" w:cs="Times New Roman"/>
        </w:rPr>
        <w:t>An Internet-based self-help treatment for fear of public speaking: a controlled trial. Cyberpsychol Behav Soc Netw, 13(4), 407-421. doi:10.1089/cyber.2009.0224</w:t>
      </w:r>
    </w:p>
    <w:p w14:paraId="5035CC06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Carlbring, P., Bohman, S., Brunt, S., Buhrman, M., Westling, B. E., Ekselius, L., &amp; Andersson, G. (2006). Remote treatment of panic disorder: a randomized trial of internet-based cognitive behavior therapy supplemented with telephone calls. Am J Psychiatry, 163(12), 2119-2125. doi:10.1176/ajp.2006.163.12.2119</w:t>
      </w:r>
    </w:p>
    <w:p w14:paraId="3AE0D68D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Carlbring, P., Gunnarsdottir, M., Hedensjo, L., Andersson, G., Ekselius, L., &amp; Furmark, T. (2007). Treatment of social phobia: randomised trial of internet-delivered cognitive-behavioural therapy with telephone support. Br J Psychiatry, 190, 123-128. doi:10.1192/bjp.bp.105.020107</w:t>
      </w:r>
    </w:p>
    <w:p w14:paraId="5E93A6ED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Carlbring, P., Maurin, L., Törngren, C., Linna, E., Eriksson, T., Sparthan, E., . . . </w:t>
      </w:r>
      <w:r w:rsidRPr="009E06A3">
        <w:rPr>
          <w:rFonts w:ascii="Times New Roman" w:hAnsi="Times New Roman" w:cs="Times New Roman"/>
        </w:rPr>
        <w:t xml:space="preserve">Andersson, G. (2011). </w:t>
      </w:r>
      <w:r w:rsidRPr="00E046F1">
        <w:rPr>
          <w:rFonts w:ascii="Times New Roman" w:hAnsi="Times New Roman" w:cs="Times New Roman"/>
        </w:rPr>
        <w:t>Individually-tailored, Internet-based treatment for anxiety disorders: A randomized controlled trial. Behaviour Research and Therapy, 49(1), 18-24. doi:10.1016/j.brat.2010.10.002</w:t>
      </w:r>
    </w:p>
    <w:p w14:paraId="6177CBC8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Carlbring, P., Nilsson-Ihrfelt, E., Waara, J., Kollenstam, C., Buhrman, M., Kaldo, V., . . . </w:t>
      </w:r>
      <w:r w:rsidRPr="009E06A3">
        <w:rPr>
          <w:rFonts w:ascii="Times New Roman" w:hAnsi="Times New Roman" w:cs="Times New Roman"/>
        </w:rPr>
        <w:t xml:space="preserve">Andersson, G. (2005). </w:t>
      </w:r>
      <w:r w:rsidRPr="00E046F1">
        <w:rPr>
          <w:rFonts w:ascii="Times New Roman" w:hAnsi="Times New Roman" w:cs="Times New Roman"/>
        </w:rPr>
        <w:t>Treatment of panic disorder: live therapy vs. self-help via the Internet. Behav Res Ther, 43(10), 1321-1333. doi:10.1016/j.brat.2004.10.002</w:t>
      </w:r>
    </w:p>
    <w:p w14:paraId="4BD190E5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Carlbring, P., Westling, B. E., Ljungstrand, P., Ekselius, L., &amp; Andersson, G. (2001). Treatment of panic disorder via the Internet: A randomized trial of a self-help program. Behavior therapy, 32(4), 751-764. doi:10.1016/S0005-7894(01)80019-8</w:t>
      </w:r>
    </w:p>
    <w:p w14:paraId="41B087D8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Christensen, H., Batterham, P., Mackinnon, A., Griffiths, K. M., Kalia Hehir, K., Kenardy, J., . . . </w:t>
      </w:r>
      <w:r w:rsidRPr="009E06A3">
        <w:rPr>
          <w:rFonts w:ascii="Times New Roman" w:hAnsi="Times New Roman" w:cs="Times New Roman"/>
        </w:rPr>
        <w:t xml:space="preserve">Bennett, K. (2014). </w:t>
      </w:r>
      <w:r w:rsidRPr="00E046F1">
        <w:rPr>
          <w:rFonts w:ascii="Times New Roman" w:hAnsi="Times New Roman" w:cs="Times New Roman"/>
        </w:rPr>
        <w:t>Prevention of generalized anxiety disorder using a web intervention, iChill: randomized controlled trial. J Med Internet Res, 16(9), e199. doi:10.2196/jmir.3507</w:t>
      </w:r>
    </w:p>
    <w:p w14:paraId="2C583D77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Ciuca, A. M., Berger, T., Crişan, L. G., &amp; Miclea, M. (2018). Internet-based treatment for panic disorder: A three-arm randomized controlled trial comparing guided (via real-time video sessions) with unguided self-help treatment and a waitlist control. PAXPD study results. Journal of anxiety disorders, 56, 43-55. doi:10.1016/j.janxdis.2018.03.009</w:t>
      </w:r>
    </w:p>
    <w:p w14:paraId="503AC975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lastRenderedPageBreak/>
        <w:t>Dahlin, M., Andersson, G., Magnusson, K., Johansson, T., Sjogren, J., Hakansson, A., . . . Carlbring, P. (2016). Internet-delivered acceptance-based behaviour therapy for generalized anxiety disorder: A randomized controlled trial. Behav Res Ther, 77, 86-95. doi:10.1016/j.brat.2015.12.007</w:t>
      </w:r>
    </w:p>
    <w:p w14:paraId="7A4F756D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Dear, B. F., Zou, J. B., Ali, S., Lorian, C. N., Johnston, L., Sheehan, J., . . . </w:t>
      </w:r>
      <w:r w:rsidRPr="009E06A3">
        <w:rPr>
          <w:rFonts w:ascii="Times New Roman" w:hAnsi="Times New Roman" w:cs="Times New Roman"/>
        </w:rPr>
        <w:t xml:space="preserve">Titov, N. (2015). </w:t>
      </w:r>
      <w:r w:rsidRPr="00E046F1">
        <w:rPr>
          <w:rFonts w:ascii="Times New Roman" w:hAnsi="Times New Roman" w:cs="Times New Roman"/>
        </w:rPr>
        <w:t>Clinical and Cost-Effectiveness of Therapist-Guided Internet-Delivered Cognitive Behavior Therapy for Older Adults With Symptoms of Anxiety: A Randomized Controlled Trial. Behavior therapy, 46(2), 206-217. doi:10.1016/j.beth.2014.09.007</w:t>
      </w:r>
    </w:p>
    <w:p w14:paraId="5558D454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Furmark, T., Carlbring, P., Hedman, E., Sonnenstein, A., Clevberger, P., Bohman, B., . . . </w:t>
      </w:r>
      <w:r w:rsidRPr="009E06A3">
        <w:rPr>
          <w:rFonts w:ascii="Times New Roman" w:hAnsi="Times New Roman" w:cs="Times New Roman"/>
        </w:rPr>
        <w:t xml:space="preserve">Andersson, G. (2009). </w:t>
      </w:r>
      <w:r w:rsidRPr="00E046F1">
        <w:rPr>
          <w:rFonts w:ascii="Times New Roman" w:hAnsi="Times New Roman" w:cs="Times New Roman"/>
        </w:rPr>
        <w:t>Guided and unguided self-help for social anxiety disorder: randomised controlled trial. Br J Psychiatry, 195(5), 440-447. doi:10.1192/bjp.bp.108.060996</w:t>
      </w:r>
    </w:p>
    <w:p w14:paraId="4BD66C90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Hedman, E., Andersson, G., Ljotsson, B., Andersson, E., Ruck, C., Mortberg, E., &amp; Lindefors, N. (2011). Internet-based cognitive behavior therapy vs. cognitive behavioral group therapy for social anxiety disorder: a randomized controlled non-inferiority trial. PLoS ONE, 6(3), e18001. doi:10.1371/journal.pone.0018001</w:t>
      </w:r>
    </w:p>
    <w:p w14:paraId="7C0FA62D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Ivanova, E., Lindner, P., Ly, K. H., Dahlin, M., Vernmark, K., Andersson, G., &amp; Carlbring, P. (2016). Guided and unguided Acceptance and Commitment Therapy for social anxiety disorder and/or panic disorder provided via the Internet and a smartphone application: A randomized controlled trial. J Anxiety Disord, 44, 27-35. doi:10.1016/j.janxdis.2016.09.012</w:t>
      </w:r>
    </w:p>
    <w:p w14:paraId="7F6712B1" w14:textId="5E92824D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Johansson, R., Hesslow, T., Ljotsson, B., Jansson, A., Jonsson, L., Fardig, S., . . . Andersson, G. (2017). Internet-based affect-focused psychodynamic therapy for social anxiety disorder: A randomized controlled trial with 2-year follow-up. Psychotherapy </w:t>
      </w:r>
      <w:r w:rsidR="009E06A3">
        <w:rPr>
          <w:rFonts w:ascii="Times New Roman" w:hAnsi="Times New Roman" w:cs="Times New Roman"/>
        </w:rPr>
        <w:fldChar w:fldCharType="begin"/>
      </w:r>
      <w:r w:rsidR="009E06A3">
        <w:rPr>
          <w:rFonts w:ascii="Times New Roman" w:hAnsi="Times New Roman" w:cs="Times New Roman"/>
        </w:rPr>
        <w:instrText xml:space="preserve"> ADDIN EN.CITE &lt;EndNote&gt;&lt;Cite ExcludeYear="1"&gt;&lt;Author&gt;Beck&lt;/Author&gt;&lt;Year&gt;1992&lt;/Year&gt;&lt;RecNum&gt;51&lt;/RecNum&gt;&lt;DisplayText&gt;(Beck et al.)&lt;/DisplayText&gt;&lt;record&gt;&lt;rec-number&gt;51&lt;/rec-number&gt;&lt;foreign-keys&gt;&lt;key app="EN" db-id="szsw0t5vnaa9aje5wvc50dt9aedx529rvzxx" timestamp="0"&gt;51&lt;/key&gt;&lt;/foreign-keys&gt;&lt;ref-type name="Journal Article"&gt;17&lt;/ref-type&gt;&lt;contributors&gt;&lt;authors&gt;&lt;author&gt;Beck, A. T.&lt;/author&gt;&lt;author&gt;Sokol, L.&lt;/author&gt;&lt;author&gt;Clark, D. A.&lt;/author&gt;&lt;author&gt;Berchick, R.&lt;/author&gt;&lt;author&gt;Wright, F.&lt;/author&gt;&lt;/authors&gt;&lt;/contributors&gt;&lt;auth-address&gt;Center for Cognitive Therapy, University of Pennsylvania Medical School, Philadelphia.&lt;/auth-address&gt;&lt;titles&gt;&lt;title&gt;A crossover study of focused cognitive therapy for panic disorder&lt;/title&gt;&lt;secondary-title&gt;Am J Psychiatry&lt;/secondary-title&gt;&lt;alt-title&gt;The American journal of psychiatry&lt;/alt-title&gt;&lt;/titles&gt;&lt;alt-periodical&gt;&lt;full-title&gt;The American Journal of Psychiatry&lt;/full-title&gt;&lt;/alt-periodical&gt;&lt;pages&gt;778-83&lt;/pages&gt;&lt;volume&gt;149&lt;/volume&gt;&lt;number&gt;6&lt;/number&gt;&lt;edition&gt;1992/06/01&lt;/edition&gt;&lt;keywords&gt;&lt;keyword&gt;Adolescent&lt;/keyword&gt;&lt;keyword&gt;Adult&lt;/keyword&gt;&lt;keyword&gt;Aged&lt;/keyword&gt;&lt;keyword&gt;Ambulatory Care&lt;/keyword&gt;&lt;keyword&gt;*Cognitive Behavioral Therapy&lt;/keyword&gt;&lt;keyword&gt;Depressive Disorder/diagnosis/therapy&lt;/keyword&gt;&lt;keyword&gt;Follow-Up Studies&lt;/keyword&gt;&lt;keyword&gt;Humans&lt;/keyword&gt;&lt;keyword&gt;Middle Aged&lt;/keyword&gt;&lt;keyword&gt;Panic Disorder/psychology/*therapy&lt;/keyword&gt;&lt;keyword&gt;Person-Centered Psychotherapy&lt;/keyword&gt;&lt;keyword&gt;Personality Inventory&lt;/keyword&gt;&lt;keyword&gt;Psychiatric Status Rating Scales&lt;/keyword&gt;&lt;keyword&gt;Psychotherapy, Brief&lt;/keyword&gt;&lt;/keywords&gt;&lt;dates&gt;&lt;year&gt;1992&lt;/year&gt;&lt;pub-dates&gt;&lt;date&gt;Jun&lt;/date&gt;&lt;/pub-dates&gt;&lt;/dates&gt;&lt;isbn&gt;0002-953X (Print)&amp;#xD;0002-953x&lt;/isbn&gt;&lt;accession-num&gt;1590494&lt;/accession-num&gt;&lt;urls&gt;&lt;/urls&gt;&lt;electronic-resource-num&gt;10.1176/ajp.149.6.778&lt;/electronic-resource-num&gt;&lt;remote-database-provider&gt;NLM&lt;/remote-database-provider&gt;&lt;language&gt;eng&lt;/language&gt;&lt;/record&gt;&lt;/Cite&gt;&lt;/EndNote&gt;</w:instrText>
      </w:r>
      <w:r w:rsidR="009E06A3">
        <w:rPr>
          <w:rFonts w:ascii="Times New Roman" w:hAnsi="Times New Roman" w:cs="Times New Roman"/>
        </w:rPr>
        <w:fldChar w:fldCharType="separate"/>
      </w:r>
      <w:r w:rsidR="009E06A3">
        <w:rPr>
          <w:rFonts w:ascii="Times New Roman" w:hAnsi="Times New Roman" w:cs="Times New Roman"/>
        </w:rPr>
        <w:t>(</w:t>
      </w:r>
      <w:hyperlink w:anchor="_ENREF_9" w:tooltip="Beck, 1992 #51" w:history="1">
        <w:r w:rsidR="00B54506">
          <w:rPr>
            <w:rFonts w:ascii="Times New Roman" w:hAnsi="Times New Roman" w:cs="Times New Roman"/>
          </w:rPr>
          <w:t>Beck et al.</w:t>
        </w:r>
      </w:hyperlink>
      <w:r w:rsidR="009E06A3">
        <w:rPr>
          <w:rFonts w:ascii="Times New Roman" w:hAnsi="Times New Roman" w:cs="Times New Roman"/>
        </w:rPr>
        <w:t>)</w:t>
      </w:r>
      <w:r w:rsidR="009E06A3">
        <w:rPr>
          <w:rFonts w:ascii="Times New Roman" w:hAnsi="Times New Roman" w:cs="Times New Roman"/>
        </w:rPr>
        <w:fldChar w:fldCharType="end"/>
      </w:r>
      <w:r w:rsidRPr="00E046F1">
        <w:rPr>
          <w:rFonts w:ascii="Times New Roman" w:hAnsi="Times New Roman" w:cs="Times New Roman"/>
        </w:rPr>
        <w:t>, 54(4), 351-360. doi:10.1037/pst0000147</w:t>
      </w:r>
    </w:p>
    <w:p w14:paraId="3045045E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  <w:lang w:val="fr-FR"/>
        </w:rPr>
      </w:pPr>
      <w:r w:rsidRPr="00E046F1">
        <w:rPr>
          <w:rFonts w:ascii="Times New Roman" w:hAnsi="Times New Roman" w:cs="Times New Roman"/>
        </w:rPr>
        <w:t xml:space="preserve">Johnston, L., Titov, N., Andrews, G., Spence, J., &amp; Dear, B. F. (2011). A RCT of a transdiagnostic internet-delivered treatment for three anxiety disorders: examination of support roles and disorder-specific outcomes. </w:t>
      </w:r>
      <w:r w:rsidRPr="00E046F1">
        <w:rPr>
          <w:rFonts w:ascii="Times New Roman" w:hAnsi="Times New Roman" w:cs="Times New Roman"/>
          <w:lang w:val="fr-FR"/>
        </w:rPr>
        <w:t>PLoS ONE, 6(11), e28079. doi:10.1371/journal.pone.0028079</w:t>
      </w:r>
    </w:p>
    <w:p w14:paraId="62C54B8F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  <w:lang w:val="fr-FR"/>
        </w:rPr>
        <w:t xml:space="preserve">Jones, S. L., Hadjistavropoulos, H. D., &amp; Soucy, J. N. (2016). </w:t>
      </w:r>
      <w:r w:rsidRPr="00E046F1">
        <w:rPr>
          <w:rFonts w:ascii="Times New Roman" w:hAnsi="Times New Roman" w:cs="Times New Roman"/>
        </w:rPr>
        <w:t>A randomized controlled trial of guided internet-delivered cognitive behaviour therapy for older adults with generalized anxiety. J Anxiety Disord, 37, 1-9. doi:10.1016/j.janxdis.2015.10.006</w:t>
      </w:r>
    </w:p>
    <w:p w14:paraId="45F09CBE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Kählke, F., Berger, T., Schulz, A., Baumeister, H., Berking, M., Auerbach, R. P., . . . Ebert, D. D. (2019). Efficacy of an unguided internet-based self-help intervention for social anxiety disorder in university students: A randomized controlled trial. International Journal of Methods in Psychiatric Research, 28(2), e1766. doi:10.1002/mpr.1766</w:t>
      </w:r>
    </w:p>
    <w:p w14:paraId="3AB9FF2A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Kenardy, J. A., Dow, M. G., Johnston, D. W., Newman, M. G., Thomson, A., &amp; Taylor, C. B. (2003). A comparison of delivery methods of cognitive-behavioral therapy for panic disorder: an international multicenter trial. J Consult Clin Psychol, 71(6), 1068-1075. doi:10.1037/0022-006x.71.6.1068</w:t>
      </w:r>
    </w:p>
    <w:p w14:paraId="0C7EB571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Kiropoulos, L. A., Klein, B., Austin, D. W., Gilson, K., Pier, C., Mitchell, J., &amp; Ciechomski, L. (2008). Is internet-based CBT for panic disorder and agoraphobia as effective as face-to-face CBT? J Anxiety Disord, 22(8), 1273-1284. doi:10.1016/j.janxdis.2008.01.008</w:t>
      </w:r>
    </w:p>
    <w:p w14:paraId="740378F4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Klein, B., Richards, J. C., &amp; Austin, D. W. (2006). Efficacy of internet therapy for panic disorder. J Behav Ther Exp Psychiatry, 37(3), 213-238. doi:10.1016/j.jbtep.2005.07.001</w:t>
      </w:r>
    </w:p>
    <w:p w14:paraId="44441EBA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lastRenderedPageBreak/>
        <w:t>Kok, R. N., van Straten, A., Beekman, A. T., &amp; Cuijpers, P. (2014). Short-term effectiveness of web-based guided self-help for phobic outpatients: randomized controlled trial. J Med Internet Res, 16(9), e226. doi:10.2196/jmir.3429</w:t>
      </w:r>
    </w:p>
    <w:p w14:paraId="045BA99B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Mathiasen, K., Riper, H., Ehlers, L. H., Valentin, J. B., &amp; Rosenberg, N. K. (2016). Internet-based CBT for social phobia and panic disorder in a specialised anxiety clinic in routine care: Results of a pilot randomised controlled trial. Internet Interventions, 4, 92-98. doi:10.1016/j.invent.2016.03.001</w:t>
      </w:r>
    </w:p>
    <w:p w14:paraId="4B863F3A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  <w:lang w:val="fr-FR"/>
        </w:rPr>
      </w:pPr>
      <w:r w:rsidRPr="00E046F1">
        <w:rPr>
          <w:rFonts w:ascii="Times New Roman" w:hAnsi="Times New Roman" w:cs="Times New Roman"/>
        </w:rPr>
        <w:t xml:space="preserve">Newman, M. G., Kenardy, J., Herman, S., &amp; Taylor, C. B. (1997). Comparison of palmtop-computer-assisted brief cognitive-behavioral treatment to cognitive-behavioral treatment for panic disorder. </w:t>
      </w:r>
      <w:r w:rsidRPr="00E046F1">
        <w:rPr>
          <w:rFonts w:ascii="Times New Roman" w:hAnsi="Times New Roman" w:cs="Times New Roman"/>
          <w:lang w:val="fr-FR"/>
        </w:rPr>
        <w:t xml:space="preserve">J Consult Clin Psychol, 65(1), 178-183. </w:t>
      </w:r>
    </w:p>
    <w:p w14:paraId="78347C71" w14:textId="78FC27DA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  <w:lang w:val="fr-FR"/>
        </w:rPr>
        <w:t xml:space="preserve">Newman, M. G., Przeworski, A., Consoli, A. J., &amp; Taylor, C. B. (2014). </w:t>
      </w:r>
      <w:r w:rsidRPr="00E046F1">
        <w:rPr>
          <w:rFonts w:ascii="Times New Roman" w:hAnsi="Times New Roman" w:cs="Times New Roman"/>
        </w:rPr>
        <w:t xml:space="preserve">A randomized controlled trial of ecological momentary intervention plus brief group therapy for generalized anxiety disorder. Psychotherapy </w:t>
      </w:r>
      <w:r w:rsidR="009E06A3">
        <w:rPr>
          <w:rFonts w:ascii="Times New Roman" w:hAnsi="Times New Roman" w:cs="Times New Roman"/>
        </w:rPr>
        <w:fldChar w:fldCharType="begin"/>
      </w:r>
      <w:r w:rsidR="009E06A3">
        <w:rPr>
          <w:rFonts w:ascii="Times New Roman" w:hAnsi="Times New Roman" w:cs="Times New Roman"/>
        </w:rPr>
        <w:instrText xml:space="preserve"> ADDIN EN.CITE &lt;EndNote&gt;&lt;Cite ExcludeYear="1"&gt;&lt;Author&gt;Beck&lt;/Author&gt;&lt;Year&gt;1992&lt;/Year&gt;&lt;RecNum&gt;51&lt;/RecNum&gt;&lt;DisplayText&gt;(Beck et al.)&lt;/DisplayText&gt;&lt;record&gt;&lt;rec-number&gt;51&lt;/rec-number&gt;&lt;foreign-keys&gt;&lt;key app="EN" db-id="szsw0t5vnaa9aje5wvc50dt9aedx529rvzxx" timestamp="0"&gt;51&lt;/key&gt;&lt;/foreign-keys&gt;&lt;ref-type name="Journal Article"&gt;17&lt;/ref-type&gt;&lt;contributors&gt;&lt;authors&gt;&lt;author&gt;Beck, A. T.&lt;/author&gt;&lt;author&gt;Sokol, L.&lt;/author&gt;&lt;author&gt;Clark, D. A.&lt;/author&gt;&lt;author&gt;Berchick, R.&lt;/author&gt;&lt;author&gt;Wright, F.&lt;/author&gt;&lt;/authors&gt;&lt;/contributors&gt;&lt;auth-address&gt;Center for Cognitive Therapy, University of Pennsylvania Medical School, Philadelphia.&lt;/auth-address&gt;&lt;titles&gt;&lt;title&gt;A crossover study of focused cognitive therapy for panic disorder&lt;/title&gt;&lt;secondary-title&gt;Am J Psychiatry&lt;/secondary-title&gt;&lt;alt-title&gt;The American journal of psychiatry&lt;/alt-title&gt;&lt;/titles&gt;&lt;alt-periodical&gt;&lt;full-title&gt;The American Journal of Psychiatry&lt;/full-title&gt;&lt;/alt-periodical&gt;&lt;pages&gt;778-83&lt;/pages&gt;&lt;volume&gt;149&lt;/volume&gt;&lt;number&gt;6&lt;/number&gt;&lt;edition&gt;1992/06/01&lt;/edition&gt;&lt;keywords&gt;&lt;keyword&gt;Adolescent&lt;/keyword&gt;&lt;keyword&gt;Adult&lt;/keyword&gt;&lt;keyword&gt;Aged&lt;/keyword&gt;&lt;keyword&gt;Ambulatory Care&lt;/keyword&gt;&lt;keyword&gt;*Cognitive Behavioral Therapy&lt;/keyword&gt;&lt;keyword&gt;Depressive Disorder/diagnosis/therapy&lt;/keyword&gt;&lt;keyword&gt;Follow-Up Studies&lt;/keyword&gt;&lt;keyword&gt;Humans&lt;/keyword&gt;&lt;keyword&gt;Middle Aged&lt;/keyword&gt;&lt;keyword&gt;Panic Disorder/psychology/*therapy&lt;/keyword&gt;&lt;keyword&gt;Person-Centered Psychotherapy&lt;/keyword&gt;&lt;keyword&gt;Personality Inventory&lt;/keyword&gt;&lt;keyword&gt;Psychiatric Status Rating Scales&lt;/keyword&gt;&lt;keyword&gt;Psychotherapy, Brief&lt;/keyword&gt;&lt;/keywords&gt;&lt;dates&gt;&lt;year&gt;1992&lt;/year&gt;&lt;pub-dates&gt;&lt;date&gt;Jun&lt;/date&gt;&lt;/pub-dates&gt;&lt;/dates&gt;&lt;isbn&gt;0002-953X (Print)&amp;#xD;0002-953x&lt;/isbn&gt;&lt;accession-num&gt;1590494&lt;/accession-num&gt;&lt;urls&gt;&lt;/urls&gt;&lt;electronic-resource-num&gt;10.1176/ajp.149.6.778&lt;/electronic-resource-num&gt;&lt;remote-database-provider&gt;NLM&lt;/remote-database-provider&gt;&lt;language&gt;eng&lt;/language&gt;&lt;/record&gt;&lt;/Cite&gt;&lt;/EndNote&gt;</w:instrText>
      </w:r>
      <w:r w:rsidR="009E06A3">
        <w:rPr>
          <w:rFonts w:ascii="Times New Roman" w:hAnsi="Times New Roman" w:cs="Times New Roman"/>
        </w:rPr>
        <w:fldChar w:fldCharType="separate"/>
      </w:r>
      <w:r w:rsidR="009E06A3">
        <w:rPr>
          <w:rFonts w:ascii="Times New Roman" w:hAnsi="Times New Roman" w:cs="Times New Roman"/>
        </w:rPr>
        <w:t>(</w:t>
      </w:r>
      <w:hyperlink w:anchor="_ENREF_9" w:tooltip="Beck, 1992 #51" w:history="1">
        <w:r w:rsidR="00B54506">
          <w:rPr>
            <w:rFonts w:ascii="Times New Roman" w:hAnsi="Times New Roman" w:cs="Times New Roman"/>
          </w:rPr>
          <w:t>Beck et al.</w:t>
        </w:r>
      </w:hyperlink>
      <w:r w:rsidR="009E06A3">
        <w:rPr>
          <w:rFonts w:ascii="Times New Roman" w:hAnsi="Times New Roman" w:cs="Times New Roman"/>
        </w:rPr>
        <w:t>)</w:t>
      </w:r>
      <w:r w:rsidR="009E06A3">
        <w:rPr>
          <w:rFonts w:ascii="Times New Roman" w:hAnsi="Times New Roman" w:cs="Times New Roman"/>
        </w:rPr>
        <w:fldChar w:fldCharType="end"/>
      </w:r>
      <w:r w:rsidRPr="00E046F1">
        <w:rPr>
          <w:rFonts w:ascii="Times New Roman" w:hAnsi="Times New Roman" w:cs="Times New Roman"/>
        </w:rPr>
        <w:t>, 51(2), 198-206. doi:10.1037/a0032519</w:t>
      </w:r>
    </w:p>
    <w:p w14:paraId="1096FC3B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Nordgren, L. B., Hedman, E., Etienne, J., Bodin, J., Kadowaki, A., Eriksson, S., . . . Carlbring, P. (2014). Effectiveness and cost-effectiveness of individually tailored Internet-delivered cognitive behavior therapy for anxiety disorders in a primary care population: a randomized controlled trial. Behav Res Ther, 59, 1-11. doi:10.1016/j.brat.2014.05.007</w:t>
      </w:r>
    </w:p>
    <w:p w14:paraId="0B571C9C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Oromendia, P., Orrego, J., Bonillo, A., &amp; Molinuevo, B. (2016). Internet-based self-help treatment for panic disorder: a randomized controlled trial comparing mandatory versus optional complementary psychological support. Cogn Behav Ther, 45(4), 270-286. doi:10.1080/16506073.2016.1163615</w:t>
      </w:r>
    </w:p>
    <w:p w14:paraId="27F1307D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Paxling, B., Almlov, J., Dahlin, M., Carlbring, P., Breitholtz, E., Eriksson, T., &amp; Andersson, G. (2011). Guided internet-delivered cognitive behavior therapy for generalized anxiety disorder: a randomized controlled trial. Cogn Behav Ther, 40(3), 159-173. doi:10.1080/16506073.2011.576699</w:t>
      </w:r>
    </w:p>
    <w:p w14:paraId="6ADDFE81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  <w:lang w:val="fr-FR"/>
        </w:rPr>
      </w:pPr>
      <w:r w:rsidRPr="00E046F1">
        <w:rPr>
          <w:rFonts w:ascii="Times New Roman" w:hAnsi="Times New Roman" w:cs="Times New Roman"/>
        </w:rPr>
        <w:t xml:space="preserve">Richards, D., Timulak, L., Rashleigh, C., McLoughlin, O., Colla, A., Joyce, C., . . . Anderson-Gibbons, M. (2016). Effectiveness of an internet-delivered intervention for generalized anxiety disorder in routine care: A randomised controlled trial in a student population. </w:t>
      </w:r>
      <w:r w:rsidRPr="00E046F1">
        <w:rPr>
          <w:rFonts w:ascii="Times New Roman" w:hAnsi="Times New Roman" w:cs="Times New Roman"/>
          <w:lang w:val="fr-FR"/>
        </w:rPr>
        <w:t>Internet Interventions, 6, 80-88. doi:10.1016/j.invent.2016.10.003</w:t>
      </w:r>
    </w:p>
    <w:p w14:paraId="6179858F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  <w:lang w:val="fr-FR"/>
        </w:rPr>
        <w:t xml:space="preserve">Richards, J. C. K., B.; Austin, D. W. (2006). </w:t>
      </w:r>
      <w:r w:rsidRPr="00E046F1">
        <w:rPr>
          <w:rFonts w:ascii="Times New Roman" w:hAnsi="Times New Roman" w:cs="Times New Roman"/>
        </w:rPr>
        <w:t>Internet cognitive behavioural therapy for panic disorder: does the inclusion of stress management information improve end-state functioning? Clinical Psychologist, 10(1), 2‐15. Retrieved from https://www.cochranelibrary.com/central/doi/10.1002/central/CN-00595687/full</w:t>
      </w:r>
    </w:p>
    <w:p w14:paraId="0E05B1F8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Robinson, E., Titov, N., Andrews, G., McIntyre, K., Schwencke, G., &amp; Solley, K. (2010). Internet treatment for generalized anxiety disorder: a randomized controlled trial comparing clinician vs. technician assistance. PLoS ONE, 5(6), e10942. doi:10.1371/journal.pone.0010942</w:t>
      </w:r>
    </w:p>
    <w:p w14:paraId="0B89239B" w14:textId="77777777" w:rsidR="00E046F1" w:rsidRPr="009E06A3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Ruwaard, J., Broeksteeg, J., Schrieken, B., Emmelkamp, P., &amp; Lange, A. (2010). Web-based therapist-assisted cognitive behavioral treatment of panic symptoms: a randomized controlled trial with a three-year follow-up. </w:t>
      </w:r>
      <w:r w:rsidRPr="009E06A3">
        <w:rPr>
          <w:rFonts w:ascii="Times New Roman" w:hAnsi="Times New Roman" w:cs="Times New Roman"/>
        </w:rPr>
        <w:t>J Anxiety Disord, 24(4), 387-396. doi:10.1016/j.janxdis.2010.01.010</w:t>
      </w:r>
    </w:p>
    <w:p w14:paraId="2727A0BD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Schroder, J., Jelinek, L., &amp; Moritz, S. (2017). A randomized controlled trial of a transdiagnostic Internet intervention for individuals with panic and phobias - One size fits all. J Behav Ther Exp Psychiatry, 54, 17-24. doi:10.1016/j.jbtep.2016.05.002</w:t>
      </w:r>
    </w:p>
    <w:p w14:paraId="364E4BAD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lastRenderedPageBreak/>
        <w:t>Schulz, A., Stolz, T., Vincent, A., Krieger, T., Andersson, G., &amp; Berger, T. (2016). A sorrow shared is a sorrow halved? A three-arm randomized controlled trial comparing internet-based clinician-guided individual versus group treatment for social anxiety disorder. Behav Res Ther, 84, 14-26. doi:10.1016/j.brat.2016.07.001</w:t>
      </w:r>
    </w:p>
    <w:p w14:paraId="74B9FD97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Silfvernagel, K., Carlbring, P., Kabo, J., Edstrom, S., Eriksson, J., Manson, L., &amp; Andersson, G. (2012). Individually tailored internet-based treatment for young adults and adults with panic attacks: randomized controlled trial. J Med Internet Res, 14(3), e65. doi:10.2196/jmir.1853</w:t>
      </w:r>
    </w:p>
    <w:p w14:paraId="1E429094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Stolz, T., Schulz, A., Krieger, T., Vincent, A., Urech, A., Moser, C., . . . Berger, T. (2018). A mobile App for social anxiety disorder: A three-arm randomized controlled trial comparing mobile and PC-based guided self-help interventions. Journal of consulting and clinical psychology, 86(6), 493-504. doi:10.1037/ccp0000301</w:t>
      </w:r>
    </w:p>
    <w:p w14:paraId="7AB14804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Titov, N., Andrews, G., Choi, I., Schwencke, G., &amp; Mahoney, A. (2008). Shyness 3: randomized controlled trial of guided versus unguided Internet-based CBT for social phobia. Aust N Z J Psychiatry, 42(12), 1030-1040. doi:10.1080/00048670802512107</w:t>
      </w:r>
    </w:p>
    <w:p w14:paraId="7E24C1E0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Titov, N., Andrews, G., Johnston, L., Robinson, E., &amp; Spence, J. (2010). Transdiagnostic Internet treatment for anxiety disorders: A randomized controlled trial. Behav Res Ther, 48(9), 890-899. doi:10.1016/j.brat.2010.05.014</w:t>
      </w:r>
    </w:p>
    <w:p w14:paraId="632EBB77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Titov, N., Andrews, G., Robinson, E., Schwencke, G., Johnston, L., Solley, K., &amp; Choi, I. (2009). Clinician-assisted Internet-based treatment is effective for generalized anxiety disorder: Randomized controlled trial. Australian and New Zealand Journal of Psychiatry, 43(10), 905-912. doi:10.1080/00048670903179269</w:t>
      </w:r>
    </w:p>
    <w:p w14:paraId="12DA9F45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Titov, N., Andrews, G., &amp; Schwencke, G. (2008). Shyness 2: treating social phobia online: replication and extension. Australian and New Zealand Journal of Psychiatry, 42(7), 595-605. doi:10.1080/00048670802119820</w:t>
      </w:r>
    </w:p>
    <w:p w14:paraId="681CE824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Titov, N., Andrews, G., Schwencke, G., Drobny, J., &amp; Einstein, D. (2008). Shyness 1: distance treatment of social phobia over the Internet. The Australian and New Zealand journal of psychiatry, 42(7), 585-594. doi:10.1080/00048670802119762</w:t>
      </w:r>
    </w:p>
    <w:p w14:paraId="38029142" w14:textId="77777777" w:rsidR="00E046F1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>Tulbure, B. T., Szentagotai, A., David, O., Stefan, S., Mansson, K. N., David, D., &amp; Andersson, G. (2015). Internet-delivered cognitive-behavioral therapy for social anxiety disorder in Romania: a randomized controlled trial. PLoS ONE, 10(5), e0123997. doi:10.1371/journal.pone.0123997</w:t>
      </w:r>
    </w:p>
    <w:p w14:paraId="558B6532" w14:textId="77777777" w:rsidR="00E046F1" w:rsidRPr="009E06A3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van Ballegooijen, W., Riper, H., Klein, B., Ebert, D. D., Kramer, J., Meulenbeek, P., &amp; Cuijpers, P. (2013). An Internet-based guided self-help intervention for panic symptoms: randomized controlled trial. </w:t>
      </w:r>
      <w:r w:rsidRPr="009E06A3">
        <w:rPr>
          <w:rFonts w:ascii="Times New Roman" w:hAnsi="Times New Roman" w:cs="Times New Roman"/>
        </w:rPr>
        <w:t>Journal of Medical Internet Research, 15(7), e154. doi:10.2196/jmir.2362</w:t>
      </w:r>
    </w:p>
    <w:p w14:paraId="009CBF71" w14:textId="5FB60F4C" w:rsidR="0075308B" w:rsidRPr="00E046F1" w:rsidRDefault="00E046F1" w:rsidP="00E046F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046F1">
        <w:rPr>
          <w:rFonts w:ascii="Times New Roman" w:hAnsi="Times New Roman" w:cs="Times New Roman"/>
        </w:rPr>
        <w:t xml:space="preserve">Wims, E., Titov, N., Andrews, G., &amp; Choi, I. (2010). Clinician-assisted Internet-based treatment is effective for panic: A randomized controlled trial. </w:t>
      </w:r>
      <w:r w:rsidRPr="003D294A">
        <w:rPr>
          <w:rFonts w:ascii="Times New Roman" w:hAnsi="Times New Roman" w:cs="Times New Roman"/>
        </w:rPr>
        <w:t>Aust N Z J Psychiatry, 44(7), 599-607. doi:10.3109/00048671003614171</w:t>
      </w:r>
    </w:p>
    <w:p w14:paraId="43E541E4" w14:textId="77777777" w:rsidR="002354C8" w:rsidRDefault="002354C8">
      <w:pPr>
        <w:rPr>
          <w:rFonts w:cs="Times New Roman"/>
          <w:b/>
          <w:bCs/>
          <w:sz w:val="22"/>
        </w:rPr>
      </w:pPr>
      <w:r>
        <w:rPr>
          <w:rFonts w:cs="Times New Roman"/>
          <w:b/>
          <w:bCs/>
          <w:sz w:val="22"/>
        </w:rPr>
        <w:br w:type="page"/>
      </w:r>
    </w:p>
    <w:p w14:paraId="472D467C" w14:textId="3EC558D6" w:rsidR="00A65C08" w:rsidRDefault="00630EB0" w:rsidP="00A65C08">
      <w:pPr>
        <w:spacing w:line="480" w:lineRule="auto"/>
        <w:rPr>
          <w:rFonts w:cs="Times New Roman"/>
        </w:rPr>
      </w:pPr>
      <w:r>
        <w:rPr>
          <w:noProof/>
        </w:rPr>
        <w:lastRenderedPageBreak/>
        <w:drawing>
          <wp:anchor distT="0" distB="0" distL="114300" distR="114300" simplePos="0" relativeHeight="251696128" behindDoc="0" locked="0" layoutInCell="1" allowOverlap="1" wp14:anchorId="303B6EED" wp14:editId="33EDD280">
            <wp:simplePos x="0" y="0"/>
            <wp:positionH relativeFrom="margin">
              <wp:align>center</wp:align>
            </wp:positionH>
            <wp:positionV relativeFrom="paragraph">
              <wp:posOffset>466725</wp:posOffset>
            </wp:positionV>
            <wp:extent cx="6403340" cy="3752215"/>
            <wp:effectExtent l="0" t="0" r="0" b="635"/>
            <wp:wrapTopAndBottom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3340" cy="37522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Start w:id="1" w:name="_Hlk61872882"/>
      <w:r w:rsidR="00A65C08">
        <w:rPr>
          <w:rFonts w:cs="Times New Roman"/>
        </w:rPr>
        <w:t xml:space="preserve">eFigure 1. Funnel plot of standard error by </w:t>
      </w:r>
      <w:r w:rsidR="004254CE">
        <w:rPr>
          <w:rFonts w:cs="Times New Roman"/>
        </w:rPr>
        <w:t>Hedges’</w:t>
      </w:r>
      <w:r w:rsidR="00A65C08">
        <w:rPr>
          <w:rFonts w:cs="Times New Roman"/>
        </w:rPr>
        <w:t xml:space="preserve"> g for p</w:t>
      </w:r>
      <w:r w:rsidR="00A65C08" w:rsidRPr="00752818">
        <w:rPr>
          <w:rFonts w:cs="Times New Roman"/>
        </w:rPr>
        <w:t>ublication bias</w:t>
      </w:r>
      <w:r w:rsidR="00A65C08">
        <w:rPr>
          <w:rFonts w:cs="Times New Roman"/>
        </w:rPr>
        <w:t xml:space="preserve"> examination</w:t>
      </w:r>
      <w:bookmarkEnd w:id="1"/>
    </w:p>
    <w:p w14:paraId="3AD39C6C" w14:textId="67D3ADF4" w:rsidR="00A65C08" w:rsidRDefault="00A65C08">
      <w:r>
        <w:br w:type="page"/>
      </w:r>
    </w:p>
    <w:p w14:paraId="06E9FA16" w14:textId="578CCDAB" w:rsidR="0075308B" w:rsidRPr="008F2CEB" w:rsidRDefault="002354C8" w:rsidP="0075308B">
      <w:pPr>
        <w:rPr>
          <w:rFonts w:cs="Times New Roman"/>
          <w:b/>
          <w:bCs/>
          <w:sz w:val="22"/>
        </w:rPr>
      </w:pPr>
      <w:r>
        <w:lastRenderedPageBreak/>
        <w:t>eTable 1.  Character</w:t>
      </w:r>
      <w:r w:rsidR="00A65C08">
        <w:t>istics of studies and results from supplemental analysis of digital interventions versus face-to-face treatment groups.</w:t>
      </w:r>
    </w:p>
    <w:tbl>
      <w:tblPr>
        <w:tblW w:w="10649" w:type="dxa"/>
        <w:jc w:val="center"/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451"/>
        <w:gridCol w:w="1763"/>
        <w:gridCol w:w="1080"/>
        <w:gridCol w:w="1170"/>
        <w:gridCol w:w="900"/>
        <w:gridCol w:w="630"/>
        <w:gridCol w:w="900"/>
        <w:gridCol w:w="630"/>
        <w:gridCol w:w="505"/>
        <w:gridCol w:w="810"/>
        <w:gridCol w:w="636"/>
        <w:gridCol w:w="174"/>
      </w:tblGrid>
      <w:tr w:rsidR="00EE04C6" w:rsidRPr="00EE04C6" w14:paraId="27E6AE4F" w14:textId="77777777" w:rsidTr="00D35C6D">
        <w:trPr>
          <w:gridAfter w:val="1"/>
          <w:wAfter w:w="174" w:type="dxa"/>
          <w:trHeight w:val="270"/>
          <w:jc w:val="center"/>
        </w:trPr>
        <w:tc>
          <w:tcPr>
            <w:tcW w:w="10475" w:type="dxa"/>
            <w:gridSpan w:val="11"/>
            <w:tcBorders>
              <w:top w:val="nil"/>
              <w:left w:val="nil"/>
              <w:bottom w:val="nil"/>
            </w:tcBorders>
            <w:shd w:val="clear" w:color="000000" w:fill="FFFFFF"/>
          </w:tcPr>
          <w:p w14:paraId="543C49C3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eTable 1.</w:t>
            </w:r>
          </w:p>
        </w:tc>
      </w:tr>
      <w:tr w:rsidR="00EE04C6" w:rsidRPr="00EE04C6" w14:paraId="0FC00579" w14:textId="77777777" w:rsidTr="00D35C6D">
        <w:trPr>
          <w:trHeight w:val="270"/>
          <w:jc w:val="center"/>
        </w:trPr>
        <w:tc>
          <w:tcPr>
            <w:tcW w:w="10649" w:type="dxa"/>
            <w:gridSpan w:val="12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57B9D8D3" w14:textId="77777777" w:rsidR="00EE04C6" w:rsidRPr="00EE04C6" w:rsidRDefault="00EE04C6" w:rsidP="00EE04C6">
            <w:pPr>
              <w:tabs>
                <w:tab w:val="left" w:pos="2070"/>
              </w:tabs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Characteristics and effect sizes of studies included the supplemental meta-analysis comparing digital and face-to-face interventions</w:t>
            </w:r>
          </w:p>
        </w:tc>
      </w:tr>
      <w:tr w:rsidR="00EE04C6" w:rsidRPr="00EE04C6" w14:paraId="1C051269" w14:textId="77777777" w:rsidTr="00D35C6D">
        <w:trPr>
          <w:trHeight w:val="555"/>
          <w:jc w:val="center"/>
        </w:trPr>
        <w:tc>
          <w:tcPr>
            <w:tcW w:w="14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49EBF3C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Study</w:t>
            </w:r>
          </w:p>
        </w:tc>
        <w:tc>
          <w:tcPr>
            <w:tcW w:w="17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91B3730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Treatment Comparison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42116D6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Primary Diagnosis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475E6E3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Treatment Support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A274F76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Outcome Measure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1200FCD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N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60AEC35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Hedges' g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C14AB0F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NNT</w:t>
            </w:r>
          </w:p>
        </w:tc>
        <w:tc>
          <w:tcPr>
            <w:tcW w:w="5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FF33750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kern w:val="28"/>
                <w:sz w:val="16"/>
                <w:szCs w:val="16"/>
                <w:lang w:val="en-CA" w:eastAsia="en-CA"/>
              </w:rPr>
              <w:t>RoB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09DE23C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Recruit. Setting</w:t>
            </w:r>
          </w:p>
        </w:tc>
        <w:tc>
          <w:tcPr>
            <w:tcW w:w="8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3FD0067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Cont. of Study</w:t>
            </w:r>
          </w:p>
        </w:tc>
      </w:tr>
      <w:tr w:rsidR="00EE04C6" w:rsidRPr="00EE04C6" w14:paraId="202FE18A" w14:textId="77777777" w:rsidTr="00D35C6D">
        <w:trPr>
          <w:trHeight w:val="252"/>
          <w:jc w:val="center"/>
        </w:trPr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A01952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ewman (2014)</w:t>
            </w:r>
          </w:p>
        </w:tc>
        <w:tc>
          <w:tcPr>
            <w:tcW w:w="1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F803BA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CBT-G vs. F-F CBT-G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EB3E578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GA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76D97A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uide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1EF98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SQ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D15EA0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281A1B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.13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7E72EC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3.5</w:t>
            </w:r>
          </w:p>
        </w:tc>
        <w:tc>
          <w:tcPr>
            <w:tcW w:w="5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10B9DE7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kern w:val="28"/>
                <w:sz w:val="16"/>
                <w:szCs w:val="16"/>
                <w:lang w:val="en-CA" w:eastAsia="en-CA"/>
              </w:rPr>
              <w:t>S.C.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B57C68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mm.</w:t>
            </w:r>
          </w:p>
        </w:tc>
        <w:tc>
          <w:tcPr>
            <w:tcW w:w="8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E72ABA6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Oceania</w:t>
            </w:r>
          </w:p>
        </w:tc>
      </w:tr>
      <w:tr w:rsidR="00EE04C6" w:rsidRPr="00EE04C6" w14:paraId="63484EE4" w14:textId="77777777" w:rsidTr="00D35C6D">
        <w:trPr>
          <w:trHeight w:val="252"/>
          <w:jc w:val="center"/>
        </w:trPr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EC23A0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ergstrom (2010)</w:t>
            </w:r>
          </w:p>
        </w:tc>
        <w:tc>
          <w:tcPr>
            <w:tcW w:w="1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1FAFAD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iCBT vs. F-F CBT-G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A37807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PD / 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40B23C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uide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026DDA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DSS-SR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3D3E07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1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8179DF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2D25FF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5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F177423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kern w:val="28"/>
                <w:sz w:val="16"/>
                <w:szCs w:val="16"/>
                <w:lang w:val="en-CA" w:eastAsia="en-CA"/>
              </w:rPr>
              <w:t>S.C.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CF4E03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lin.</w:t>
            </w:r>
          </w:p>
        </w:tc>
        <w:tc>
          <w:tcPr>
            <w:tcW w:w="8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8F0A721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Europe</w:t>
            </w:r>
          </w:p>
        </w:tc>
      </w:tr>
      <w:tr w:rsidR="00EE04C6" w:rsidRPr="00EE04C6" w14:paraId="530C32A0" w14:textId="77777777" w:rsidTr="00D35C6D">
        <w:trPr>
          <w:trHeight w:val="252"/>
          <w:jc w:val="center"/>
        </w:trPr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07599E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arlbring (2005)</w:t>
            </w:r>
          </w:p>
        </w:tc>
        <w:tc>
          <w:tcPr>
            <w:tcW w:w="1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05E59A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iCBT vs. F-F CB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4631AA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PD / 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EC362D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uide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E73A02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SQ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A93A84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36A0FB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0.05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CAC4E1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5.7</w:t>
            </w:r>
          </w:p>
        </w:tc>
        <w:tc>
          <w:tcPr>
            <w:tcW w:w="5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CEFC3C8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kern w:val="28"/>
                <w:sz w:val="16"/>
                <w:szCs w:val="16"/>
                <w:lang w:val="en-CA" w:eastAsia="en-CA"/>
              </w:rPr>
              <w:t>S.C.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36938A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mm.</w:t>
            </w:r>
          </w:p>
        </w:tc>
        <w:tc>
          <w:tcPr>
            <w:tcW w:w="8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9C704B4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Europe</w:t>
            </w:r>
          </w:p>
        </w:tc>
      </w:tr>
      <w:tr w:rsidR="00EE04C6" w:rsidRPr="00EE04C6" w14:paraId="1B6A085D" w14:textId="77777777" w:rsidTr="00D35C6D">
        <w:trPr>
          <w:trHeight w:val="252"/>
          <w:jc w:val="center"/>
        </w:trPr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FEF7AC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Kenardy (2003)</w:t>
            </w:r>
          </w:p>
        </w:tc>
        <w:tc>
          <w:tcPr>
            <w:tcW w:w="1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704943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CBT vs. F-F CB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B78FFD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PD / 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1BD877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uide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4C3B4C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SQ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8BCC4A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29327C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.4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82A5C6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.7</w:t>
            </w:r>
          </w:p>
        </w:tc>
        <w:tc>
          <w:tcPr>
            <w:tcW w:w="5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E1E77E4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kern w:val="28"/>
                <w:sz w:val="16"/>
                <w:szCs w:val="16"/>
                <w:lang w:val="en-CA" w:eastAsia="en-CA"/>
              </w:rPr>
              <w:t>S.C.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EA534D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lin.</w:t>
            </w:r>
          </w:p>
        </w:tc>
        <w:tc>
          <w:tcPr>
            <w:tcW w:w="8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58A72FC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ix</w:t>
            </w:r>
          </w:p>
        </w:tc>
      </w:tr>
      <w:tr w:rsidR="00EE04C6" w:rsidRPr="00EE04C6" w14:paraId="3973121C" w14:textId="77777777" w:rsidTr="00D35C6D">
        <w:trPr>
          <w:trHeight w:val="252"/>
          <w:jc w:val="center"/>
        </w:trPr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CF90F4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Kiropoulos (2008)</w:t>
            </w:r>
          </w:p>
        </w:tc>
        <w:tc>
          <w:tcPr>
            <w:tcW w:w="1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8D12F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iCBT vs. F-F CB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7DCB2C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PD / 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81B51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uide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6CE570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DSS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AAF2EB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8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361DAE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1D5CDF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4.7</w:t>
            </w:r>
          </w:p>
        </w:tc>
        <w:tc>
          <w:tcPr>
            <w:tcW w:w="5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A80CDDA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kern w:val="28"/>
                <w:sz w:val="16"/>
                <w:szCs w:val="16"/>
                <w:lang w:val="en-CA" w:eastAsia="en-CA"/>
              </w:rPr>
              <w:t>Low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65DAF7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mm.</w:t>
            </w:r>
          </w:p>
        </w:tc>
        <w:tc>
          <w:tcPr>
            <w:tcW w:w="8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08E2D78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Oceania</w:t>
            </w:r>
          </w:p>
        </w:tc>
      </w:tr>
      <w:tr w:rsidR="00EE04C6" w:rsidRPr="00EE04C6" w14:paraId="3F3EE22C" w14:textId="77777777" w:rsidTr="00D35C6D">
        <w:trPr>
          <w:trHeight w:val="252"/>
          <w:jc w:val="center"/>
        </w:trPr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8A9AE2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ewman (1997)</w:t>
            </w:r>
          </w:p>
        </w:tc>
        <w:tc>
          <w:tcPr>
            <w:tcW w:w="1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649A5A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CBT vs. F-F CB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826F20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PD / 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EDDEFE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uide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906ADF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Q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60DA7D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AA9FFD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C877B0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66.7</w:t>
            </w:r>
          </w:p>
        </w:tc>
        <w:tc>
          <w:tcPr>
            <w:tcW w:w="5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4A47F6C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kern w:val="28"/>
                <w:sz w:val="16"/>
                <w:szCs w:val="16"/>
                <w:lang w:val="en-CA" w:eastAsia="en-CA"/>
              </w:rPr>
              <w:t>S.C.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B8F5AD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mm.</w:t>
            </w:r>
          </w:p>
        </w:tc>
        <w:tc>
          <w:tcPr>
            <w:tcW w:w="8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3B5C478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Oceania</w:t>
            </w:r>
          </w:p>
        </w:tc>
      </w:tr>
      <w:tr w:rsidR="00EE04C6" w:rsidRPr="00EE04C6" w14:paraId="2A246914" w14:textId="77777777" w:rsidTr="00D35C6D">
        <w:trPr>
          <w:trHeight w:val="252"/>
          <w:jc w:val="center"/>
        </w:trPr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777CC3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ndrews (2011)</w:t>
            </w:r>
          </w:p>
        </w:tc>
        <w:tc>
          <w:tcPr>
            <w:tcW w:w="1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FA2953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iCBT vs. F-F CB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0FF886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SA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BDD5F7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uide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C641CB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IAS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D6D326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6F40CE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0.0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15FD2C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66.7</w:t>
            </w:r>
          </w:p>
        </w:tc>
        <w:tc>
          <w:tcPr>
            <w:tcW w:w="5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99E4EC2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kern w:val="28"/>
                <w:sz w:val="16"/>
                <w:szCs w:val="16"/>
                <w:lang w:val="en-CA" w:eastAsia="en-CA"/>
              </w:rPr>
              <w:t>S.C.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405725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lin.</w:t>
            </w:r>
          </w:p>
        </w:tc>
        <w:tc>
          <w:tcPr>
            <w:tcW w:w="8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45C0B26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Oceania</w:t>
            </w:r>
          </w:p>
        </w:tc>
      </w:tr>
      <w:tr w:rsidR="00EE04C6" w:rsidRPr="00EE04C6" w14:paraId="0026AEAF" w14:textId="77777777" w:rsidTr="00D35C6D">
        <w:trPr>
          <w:trHeight w:val="252"/>
          <w:jc w:val="center"/>
        </w:trPr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DFE78D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otella (2010)</w:t>
            </w:r>
          </w:p>
        </w:tc>
        <w:tc>
          <w:tcPr>
            <w:tcW w:w="1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C2EA69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iCBT vs. F-F CB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A77DFB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SA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98FD18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unguide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3265C0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FN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763D09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9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104447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858F8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2.5</w:t>
            </w:r>
          </w:p>
        </w:tc>
        <w:tc>
          <w:tcPr>
            <w:tcW w:w="5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81A01A0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kern w:val="28"/>
                <w:sz w:val="16"/>
                <w:szCs w:val="16"/>
                <w:lang w:val="en-CA" w:eastAsia="en-CA"/>
              </w:rPr>
              <w:t>S.C.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BD47AB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mm.</w:t>
            </w:r>
          </w:p>
        </w:tc>
        <w:tc>
          <w:tcPr>
            <w:tcW w:w="8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0733E38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Europe</w:t>
            </w:r>
          </w:p>
        </w:tc>
      </w:tr>
      <w:tr w:rsidR="00EE04C6" w:rsidRPr="00EE04C6" w14:paraId="10B81EB3" w14:textId="77777777" w:rsidTr="00D35C6D">
        <w:trPr>
          <w:trHeight w:val="252"/>
          <w:jc w:val="center"/>
        </w:trPr>
        <w:tc>
          <w:tcPr>
            <w:tcW w:w="14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0815DC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Hedman (2011)</w:t>
            </w:r>
          </w:p>
        </w:tc>
        <w:tc>
          <w:tcPr>
            <w:tcW w:w="17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3B9228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iCBT vs. F-F CBT-G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462ECB6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sz w:val="16"/>
                <w:szCs w:val="16"/>
              </w:rPr>
              <w:t>SAD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1FD655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uided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6E8160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LSAS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661B84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3A500C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.4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1DC5F0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.5</w:t>
            </w:r>
          </w:p>
        </w:tc>
        <w:tc>
          <w:tcPr>
            <w:tcW w:w="5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D3F390A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kern w:val="28"/>
                <w:sz w:val="16"/>
                <w:szCs w:val="16"/>
                <w:lang w:val="en-CA" w:eastAsia="en-CA"/>
              </w:rPr>
              <w:t>Low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7C1EF5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lin.</w:t>
            </w:r>
          </w:p>
        </w:tc>
        <w:tc>
          <w:tcPr>
            <w:tcW w:w="81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DBC6D41" w14:textId="77777777" w:rsidR="00EE04C6" w:rsidRPr="00EE04C6" w:rsidRDefault="00EE04C6" w:rsidP="00EE0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Europe</w:t>
            </w:r>
          </w:p>
        </w:tc>
      </w:tr>
      <w:tr w:rsidR="00EE04C6" w:rsidRPr="00EE04C6" w14:paraId="459433DD" w14:textId="77777777" w:rsidTr="00D35C6D">
        <w:trPr>
          <w:trHeight w:val="1952"/>
          <w:jc w:val="center"/>
        </w:trPr>
        <w:tc>
          <w:tcPr>
            <w:tcW w:w="10649" w:type="dxa"/>
            <w:gridSpan w:val="1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27E6277" w14:textId="77777777" w:rsidR="00EE04C6" w:rsidRPr="00EE04C6" w:rsidRDefault="00EE04C6" w:rsidP="00EE04C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EE04C6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Note</w:t>
            </w:r>
            <w:r w:rsidRPr="00EE04C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: iCBT: internet delivered cognitive behavioral therapy; cCBT-G: computer delivered cognitive behavioral therapy group format delivered; cCBT: computer delivered cognitive behavioral therapy; F-F CBT-G: face to face cognitive behavioral therapy group format delivered; F-F CBT: face to face cognitive behavioral therapy individual format delivered; Guided: content support provided by trained/para-professional; Unguided: no content support provided; N: total sample analyzed by intention to treat; Hedges' g: effect size between treatment and control according to Hedges' g formula; Negative Hedges' g: favoring face-to-face treatment; NNT: number needed to treat; RoB: Risk of Bias by category of low, some concern (S.C.) or high; Comm.: open, public, voluntary recruitment; Clin.: clinical referral to study from a medical professional for  recruiment method; Europe: continental Europe; Oceania: continent including studies from Australia and or New Zealand; Mix: sample from multiple international regions (Scotland, Australia); BSQ: Body Sensations Questionnaire; PDSS-SR: Panic Disorder Severity Scale – Self-Rated; PDSS: Panic Disorder Severity Scale; FQ: Fear Questionnaire; LSAS: Liebowitz Social Anxiety Scale; BFNE: Brief Fear of Negative Evaluation; PD / A: panid disorder with or without agoraphobia; SAD: social anxiety disorder; GAD: generalized anxiety disorder</w:t>
            </w:r>
          </w:p>
        </w:tc>
      </w:tr>
    </w:tbl>
    <w:p w14:paraId="5549A597" w14:textId="61AC10DE" w:rsidR="003052ED" w:rsidRDefault="003052ED" w:rsidP="00AD508F">
      <w:pPr>
        <w:rPr>
          <w:noProof/>
        </w:rPr>
      </w:pPr>
    </w:p>
    <w:p w14:paraId="21100B7D" w14:textId="33A339DB" w:rsidR="003052ED" w:rsidRDefault="003052ED">
      <w:pPr>
        <w:rPr>
          <w:noProof/>
        </w:rPr>
      </w:pPr>
      <w:r>
        <w:rPr>
          <w:noProof/>
        </w:rPr>
        <w:br w:type="page"/>
      </w:r>
    </w:p>
    <w:p w14:paraId="542FA7CA" w14:textId="48BC5269" w:rsidR="003D2D6E" w:rsidRPr="008F2CEB" w:rsidRDefault="003D2D6E" w:rsidP="003D2D6E">
      <w:pPr>
        <w:rPr>
          <w:rFonts w:cs="Times New Roman"/>
          <w:b/>
          <w:bCs/>
          <w:sz w:val="22"/>
        </w:rPr>
      </w:pPr>
      <w:r>
        <w:lastRenderedPageBreak/>
        <w:t xml:space="preserve">eTable </w:t>
      </w:r>
      <w:r>
        <w:t>2</w:t>
      </w:r>
      <w:r>
        <w:t xml:space="preserve">.  </w:t>
      </w:r>
      <w:r w:rsidRPr="003D2D6E">
        <w:t>Auxiliary sensitivity and subgroup analyses</w:t>
      </w:r>
    </w:p>
    <w:tbl>
      <w:tblPr>
        <w:tblW w:w="8564" w:type="dxa"/>
        <w:jc w:val="center"/>
        <w:tblLayout w:type="fixed"/>
        <w:tblLook w:val="04A0" w:firstRow="1" w:lastRow="0" w:firstColumn="1" w:lastColumn="0" w:noHBand="0" w:noVBand="1"/>
      </w:tblPr>
      <w:tblGrid>
        <w:gridCol w:w="2534"/>
        <w:gridCol w:w="1037"/>
        <w:gridCol w:w="835"/>
        <w:gridCol w:w="749"/>
        <w:gridCol w:w="1080"/>
        <w:gridCol w:w="810"/>
        <w:gridCol w:w="270"/>
        <w:gridCol w:w="799"/>
        <w:gridCol w:w="450"/>
      </w:tblGrid>
      <w:tr w:rsidR="00061CD7" w:rsidRPr="00340B30" w14:paraId="1F7464FD" w14:textId="77777777" w:rsidTr="00987EAA">
        <w:trPr>
          <w:trHeight w:val="453"/>
          <w:jc w:val="center"/>
        </w:trPr>
        <w:tc>
          <w:tcPr>
            <w:tcW w:w="8564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6F7CBD3B" w14:textId="5D6AF2FD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e</w:t>
            </w:r>
            <w:r w:rsidRPr="00340B30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Table 2.</w:t>
            </w: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  </w:t>
            </w:r>
          </w:p>
        </w:tc>
      </w:tr>
      <w:tr w:rsidR="00061CD7" w:rsidRPr="00340B30" w14:paraId="406A01F1" w14:textId="77777777" w:rsidTr="00987EAA">
        <w:trPr>
          <w:trHeight w:val="453"/>
          <w:jc w:val="center"/>
        </w:trPr>
        <w:tc>
          <w:tcPr>
            <w:tcW w:w="8564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14" w:type="dxa"/>
              <w:right w:w="14" w:type="dxa"/>
            </w:tcMar>
            <w:vAlign w:val="center"/>
            <w:hideMark/>
          </w:tcPr>
          <w:p w14:paraId="4F530EC2" w14:textId="4A45AE12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Auxiliary </w:t>
            </w:r>
            <w:r w:rsidR="00E94DD4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sensitivity </w:t>
            </w:r>
            <w:r w:rsidR="00756F3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and </w:t>
            </w:r>
            <w:r w:rsidR="00756F3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subgroup 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nalyses</w:t>
            </w:r>
          </w:p>
        </w:tc>
      </w:tr>
      <w:tr w:rsidR="00061CD7" w:rsidRPr="00340B30" w14:paraId="59AECDEB" w14:textId="77777777" w:rsidTr="00987EAA">
        <w:trPr>
          <w:trHeight w:val="515"/>
          <w:jc w:val="center"/>
        </w:trPr>
        <w:tc>
          <w:tcPr>
            <w:tcW w:w="25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14" w:type="dxa"/>
              <w:right w:w="14" w:type="dxa"/>
            </w:tcMar>
            <w:hideMark/>
          </w:tcPr>
          <w:p w14:paraId="3DD94FBF" w14:textId="5931FDFB" w:rsidR="00061CD7" w:rsidRPr="00340B30" w:rsidRDefault="00DD2FF8" w:rsidP="00987EAA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Sensitivity and s</w:t>
            </w:r>
            <w:r w:rsidR="00061CD7" w:rsidRPr="00340B30">
              <w:rPr>
                <w:rFonts w:ascii="Arial" w:eastAsia="Times New Roman" w:hAnsi="Arial" w:cs="Arial"/>
                <w:sz w:val="16"/>
                <w:szCs w:val="16"/>
              </w:rPr>
              <w:t>ubg</w:t>
            </w:r>
            <w:r w:rsidR="00061CD7">
              <w:rPr>
                <w:rFonts w:ascii="Arial" w:eastAsia="Times New Roman" w:hAnsi="Arial" w:cs="Arial"/>
                <w:sz w:val="16"/>
                <w:szCs w:val="16"/>
              </w:rPr>
              <w:t>r</w:t>
            </w:r>
            <w:r w:rsidR="00061CD7" w:rsidRPr="00340B30">
              <w:rPr>
                <w:rFonts w:ascii="Arial" w:eastAsia="Times New Roman" w:hAnsi="Arial" w:cs="Arial"/>
                <w:sz w:val="16"/>
                <w:szCs w:val="16"/>
              </w:rPr>
              <w:t>oup categorizations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9" w:type="dxa"/>
              <w:right w:w="29" w:type="dxa"/>
            </w:tcMar>
            <w:hideMark/>
          </w:tcPr>
          <w:p w14:paraId="54D51A04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Number of Comparisons</w:t>
            </w:r>
          </w:p>
        </w:tc>
        <w:tc>
          <w:tcPr>
            <w:tcW w:w="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9" w:type="dxa"/>
              <w:right w:w="29" w:type="dxa"/>
            </w:tcMar>
            <w:hideMark/>
          </w:tcPr>
          <w:p w14:paraId="0E53FE2C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Number of Subjects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9" w:type="dxa"/>
              <w:right w:w="29" w:type="dxa"/>
            </w:tcMar>
            <w:hideMark/>
          </w:tcPr>
          <w:p w14:paraId="474A94FB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Hedges' g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9" w:type="dxa"/>
              <w:right w:w="29" w:type="dxa"/>
            </w:tcMar>
            <w:hideMark/>
          </w:tcPr>
          <w:p w14:paraId="13424777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95% CI (g)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9" w:type="dxa"/>
              <w:right w:w="29" w:type="dxa"/>
            </w:tcMar>
            <w:hideMark/>
          </w:tcPr>
          <w:p w14:paraId="70BC5161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p-value</w:t>
            </w:r>
          </w:p>
        </w:tc>
        <w:tc>
          <w:tcPr>
            <w:tcW w:w="2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9" w:type="dxa"/>
              <w:right w:w="29" w:type="dxa"/>
            </w:tcMar>
            <w:hideMark/>
          </w:tcPr>
          <w:p w14:paraId="038AFC70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I²</w:t>
            </w:r>
          </w:p>
        </w:tc>
        <w:tc>
          <w:tcPr>
            <w:tcW w:w="7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9" w:type="dxa"/>
              <w:right w:w="29" w:type="dxa"/>
            </w:tcMar>
            <w:hideMark/>
          </w:tcPr>
          <w:p w14:paraId="06031475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95% CI (I²)</w:t>
            </w: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9" w:type="dxa"/>
              <w:right w:w="29" w:type="dxa"/>
            </w:tcMar>
            <w:hideMark/>
          </w:tcPr>
          <w:p w14:paraId="3F346FB8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NNT</w:t>
            </w:r>
          </w:p>
        </w:tc>
      </w:tr>
      <w:tr w:rsidR="00061CD7" w:rsidRPr="00340B30" w14:paraId="064715C9" w14:textId="77777777" w:rsidTr="00987EAA">
        <w:trPr>
          <w:trHeight w:val="252"/>
          <w:jc w:val="center"/>
        </w:trPr>
        <w:tc>
          <w:tcPr>
            <w:tcW w:w="25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21E95AD" w14:textId="04631788" w:rsidR="00061CD7" w:rsidRPr="00340B30" w:rsidRDefault="00214711" w:rsidP="00987EAA">
            <w:pPr>
              <w:spacing w:after="0" w:line="24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u w:val="single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u w:val="single"/>
              </w:rPr>
              <w:t>Sensitivity</w:t>
            </w:r>
            <w:r w:rsidR="00061CD7" w:rsidRPr="00340B30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u w:val="single"/>
              </w:rPr>
              <w:t xml:space="preserve"> Analys</w:t>
            </w:r>
            <w:r w:rsidR="00FF6F42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u w:val="single"/>
              </w:rPr>
              <w:t>e</w:t>
            </w:r>
            <w:r w:rsidR="00061CD7" w:rsidRPr="00340B30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u w:val="single"/>
              </w:rPr>
              <w:t>s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60D781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38388B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DE0DAE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BF963E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F38DAF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8F3F27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768712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289774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</w:tr>
      <w:tr w:rsidR="002E6478" w:rsidRPr="00340B30" w14:paraId="547E159C" w14:textId="77777777" w:rsidTr="00987EAA">
        <w:trPr>
          <w:trHeight w:val="252"/>
          <w:jc w:val="center"/>
        </w:trPr>
        <w:tc>
          <w:tcPr>
            <w:tcW w:w="25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701B6EEC" w14:textId="102838B5" w:rsidR="002E6478" w:rsidRPr="00340B30" w:rsidRDefault="002E6478" w:rsidP="002E6478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Without Berger et al., 2017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677B48B2" w14:textId="1DD96503" w:rsidR="002E6478" w:rsidRPr="00340B30" w:rsidRDefault="002E6478" w:rsidP="002E64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52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7FA0C354" w14:textId="306C3DB5" w:rsidR="002E6478" w:rsidRPr="00340B30" w:rsidRDefault="002E6478" w:rsidP="002E64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 xml:space="preserve">4,819 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5727895" w14:textId="552E9AB9" w:rsidR="002E6478" w:rsidRPr="00340B30" w:rsidRDefault="002E6478" w:rsidP="002E64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0.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388CAC4" w14:textId="2E542A1E" w:rsidR="002E6478" w:rsidRPr="00340B30" w:rsidRDefault="002E6478" w:rsidP="002E64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(0.68 - 0.94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1D7847D" w14:textId="5C131C8A" w:rsidR="002E6478" w:rsidRPr="00340B30" w:rsidRDefault="002E6478" w:rsidP="002E64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4028D98" w14:textId="3BF19F4D" w:rsidR="002E6478" w:rsidRPr="00340B30" w:rsidRDefault="002E6478" w:rsidP="002E64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76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00FEE66D" w14:textId="24D016E0" w:rsidR="002E6478" w:rsidRPr="00340B30" w:rsidRDefault="002E6478" w:rsidP="002E64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68-81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4DDA8DC8" w14:textId="4E794B6A" w:rsidR="002E6478" w:rsidRPr="00340B30" w:rsidRDefault="002E6478" w:rsidP="002E64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2.3</w:t>
            </w:r>
          </w:p>
        </w:tc>
      </w:tr>
      <w:tr w:rsidR="00756F3D" w:rsidRPr="00340B30" w14:paraId="6018B37E" w14:textId="77777777" w:rsidTr="00987EAA">
        <w:trPr>
          <w:trHeight w:val="252"/>
          <w:jc w:val="center"/>
        </w:trPr>
        <w:tc>
          <w:tcPr>
            <w:tcW w:w="25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040FF2D1" w14:textId="6DB4A504" w:rsidR="00756F3D" w:rsidRPr="00340B30" w:rsidRDefault="00756F3D" w:rsidP="00756F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With Berger et al., 2017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72E2FA0A" w14:textId="74558658" w:rsidR="00756F3D" w:rsidRPr="00340B30" w:rsidRDefault="00756F3D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53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089F41BB" w14:textId="47D17D83" w:rsidR="00756F3D" w:rsidRPr="00340B30" w:rsidRDefault="00756F3D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4,95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60A94C38" w14:textId="19127493" w:rsidR="00756F3D" w:rsidRPr="00340B30" w:rsidRDefault="00756F3D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0.8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9DDDD67" w14:textId="7A55463A" w:rsidR="00756F3D" w:rsidRPr="00340B30" w:rsidRDefault="00756F3D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(0.68 - 0.9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3</w:t>
            </w: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F83A930" w14:textId="62377C56" w:rsidR="00756F3D" w:rsidRPr="00340B30" w:rsidRDefault="00756F3D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68FE5813" w14:textId="5EAACFC1" w:rsidR="00756F3D" w:rsidRPr="00340B30" w:rsidRDefault="00756F3D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7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5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0085AF3E" w14:textId="0FCFF4AF" w:rsidR="00756F3D" w:rsidRPr="00340B30" w:rsidRDefault="00756F3D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68-8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3A084F0" w14:textId="3B3BE35F" w:rsidR="00756F3D" w:rsidRPr="00340B30" w:rsidRDefault="00756F3D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2.3</w:t>
            </w:r>
          </w:p>
        </w:tc>
      </w:tr>
      <w:tr w:rsidR="00830BDA" w:rsidRPr="00340B30" w14:paraId="3B89A3CB" w14:textId="77777777" w:rsidTr="00987EAA">
        <w:trPr>
          <w:trHeight w:val="252"/>
          <w:jc w:val="center"/>
        </w:trPr>
        <w:tc>
          <w:tcPr>
            <w:tcW w:w="25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</w:tcPr>
          <w:p w14:paraId="008EFDC2" w14:textId="664A9908" w:rsidR="00830BDA" w:rsidRDefault="007C289A" w:rsidP="00756F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Without Med</w:t>
            </w:r>
            <w:r w:rsidR="001C3B1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. 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nd Treat</w:t>
            </w:r>
            <w:r w:rsidR="001C3B1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 History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</w:tcPr>
          <w:p w14:paraId="08A99E79" w14:textId="494C052E" w:rsidR="00830BDA" w:rsidRDefault="00115392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4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</w:tcPr>
          <w:p w14:paraId="6E3134C3" w14:textId="48DC0E1C" w:rsidR="00830BDA" w:rsidRDefault="00E151D6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4,37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</w:tcPr>
          <w:p w14:paraId="70C21A01" w14:textId="6228B7CE" w:rsidR="00830BDA" w:rsidRPr="00340B30" w:rsidRDefault="00115392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0.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</w:tcPr>
          <w:p w14:paraId="616C9604" w14:textId="2C8CFB32" w:rsidR="00830BDA" w:rsidRPr="00340B30" w:rsidRDefault="00115392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 xml:space="preserve">(0.68 </w:t>
            </w:r>
            <w:r w:rsidR="00D03296">
              <w:rPr>
                <w:rFonts w:ascii="Arial" w:eastAsia="Times New Roman" w:hAnsi="Arial" w:cs="Arial"/>
                <w:sz w:val="16"/>
                <w:szCs w:val="16"/>
              </w:rPr>
              <w:t>-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 xml:space="preserve"> 0.95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</w:tcPr>
          <w:p w14:paraId="1DC408D2" w14:textId="2DF27885" w:rsidR="00830BDA" w:rsidRPr="00340B30" w:rsidRDefault="00115392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- 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</w:tcPr>
          <w:p w14:paraId="04933350" w14:textId="718CB13C" w:rsidR="00830BDA" w:rsidRPr="00340B30" w:rsidRDefault="00115392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74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</w:tcPr>
          <w:p w14:paraId="1E24416E" w14:textId="60DD65F1" w:rsidR="00830BDA" w:rsidRPr="00340B30" w:rsidRDefault="00C12837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65-80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</w:tcPr>
          <w:p w14:paraId="6FEEE9BB" w14:textId="1542DD35" w:rsidR="00830BDA" w:rsidRPr="00340B30" w:rsidRDefault="00C12837" w:rsidP="00756F3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2.3</w:t>
            </w:r>
          </w:p>
        </w:tc>
      </w:tr>
      <w:tr w:rsidR="00061CD7" w:rsidRPr="00340B30" w14:paraId="7DC8A048" w14:textId="77777777" w:rsidTr="00987EAA">
        <w:trPr>
          <w:trHeight w:val="327"/>
          <w:jc w:val="center"/>
        </w:trPr>
        <w:tc>
          <w:tcPr>
            <w:tcW w:w="25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EAAD8FB" w14:textId="39046381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u w:val="single"/>
              </w:rPr>
            </w:pPr>
            <w:r w:rsidRPr="00340B30">
              <w:rPr>
                <w:rFonts w:ascii="Arial" w:eastAsia="Times New Roman" w:hAnsi="Arial" w:cs="Arial"/>
                <w:b/>
                <w:bCs/>
                <w:sz w:val="16"/>
                <w:szCs w:val="16"/>
                <w:u w:val="single"/>
              </w:rPr>
              <w:t>Sub</w:t>
            </w:r>
            <w:r>
              <w:rPr>
                <w:rFonts w:ascii="Arial" w:eastAsia="Times New Roman" w:hAnsi="Arial" w:cs="Arial"/>
                <w:b/>
                <w:bCs/>
                <w:sz w:val="16"/>
                <w:szCs w:val="16"/>
                <w:u w:val="single"/>
              </w:rPr>
              <w:t>g</w:t>
            </w:r>
            <w:r w:rsidRPr="00340B30">
              <w:rPr>
                <w:rFonts w:ascii="Arial" w:eastAsia="Times New Roman" w:hAnsi="Arial" w:cs="Arial"/>
                <w:b/>
                <w:bCs/>
                <w:sz w:val="16"/>
                <w:szCs w:val="16"/>
                <w:u w:val="single"/>
              </w:rPr>
              <w:t>roup Analys</w:t>
            </w:r>
            <w:r w:rsidR="00214711">
              <w:rPr>
                <w:rFonts w:ascii="Arial" w:eastAsia="Times New Roman" w:hAnsi="Arial" w:cs="Arial"/>
                <w:b/>
                <w:bCs/>
                <w:sz w:val="16"/>
                <w:szCs w:val="16"/>
                <w:u w:val="single"/>
              </w:rPr>
              <w:t>is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6B52DC10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64D14B92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4C4D0052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4112334A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72466E21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12FBD670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625E3045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26EC000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</w:tr>
      <w:tr w:rsidR="00061CD7" w:rsidRPr="00340B30" w14:paraId="5A3FA275" w14:textId="77777777" w:rsidTr="00987EAA">
        <w:trPr>
          <w:trHeight w:val="363"/>
          <w:jc w:val="center"/>
        </w:trPr>
        <w:tc>
          <w:tcPr>
            <w:tcW w:w="25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14B9D3A9" w14:textId="7FC2C6B8" w:rsidR="00061CD7" w:rsidRPr="00340B30" w:rsidRDefault="00214711" w:rsidP="00987EA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Wait-list Control Category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37F9A448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7F20263C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0F67C1F6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1A88BF14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0B172B66" w14:textId="22388FB2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0.</w:t>
            </w:r>
            <w:r w:rsidR="00A61DCD">
              <w:rPr>
                <w:rFonts w:ascii="Arial" w:eastAsia="Times New Roman" w:hAnsi="Arial" w:cs="Arial"/>
                <w:sz w:val="16"/>
                <w:szCs w:val="16"/>
              </w:rPr>
              <w:t>131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12E8A653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02416F76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35DA2EA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</w:tr>
      <w:tr w:rsidR="00061CD7" w:rsidRPr="00340B30" w14:paraId="2002A2FA" w14:textId="77777777" w:rsidTr="00987EAA">
        <w:trPr>
          <w:trHeight w:val="252"/>
          <w:jc w:val="center"/>
        </w:trPr>
        <w:tc>
          <w:tcPr>
            <w:tcW w:w="25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6483CDE" w14:textId="29344505" w:rsidR="00061CD7" w:rsidRPr="00340B30" w:rsidRDefault="002164AB" w:rsidP="00987EAA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WL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C53ECBD" w14:textId="4F14BCB6" w:rsidR="00061CD7" w:rsidRPr="00340B30" w:rsidRDefault="00F2597F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36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AADCB34" w14:textId="64DE3D3D" w:rsidR="00061CD7" w:rsidRPr="002561D1" w:rsidRDefault="00B26750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2561D1">
              <w:rPr>
                <w:rFonts w:ascii="Arial" w:eastAsia="Times New Roman" w:hAnsi="Arial" w:cs="Arial"/>
                <w:sz w:val="16"/>
                <w:szCs w:val="16"/>
              </w:rPr>
              <w:t>2,814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68595ABC" w14:textId="0D85B012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0.</w:t>
            </w:r>
            <w:r w:rsidR="00F2597F">
              <w:rPr>
                <w:rFonts w:ascii="Arial" w:eastAsia="Times New Roman" w:hAnsi="Arial" w:cs="Arial"/>
                <w:sz w:val="16"/>
                <w:szCs w:val="16"/>
              </w:rPr>
              <w:t>8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46FADE20" w14:textId="14CF4EF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(0.</w:t>
            </w:r>
            <w:r w:rsidR="00F2597F">
              <w:rPr>
                <w:rFonts w:ascii="Arial" w:eastAsia="Times New Roman" w:hAnsi="Arial" w:cs="Arial"/>
                <w:sz w:val="16"/>
                <w:szCs w:val="16"/>
              </w:rPr>
              <w:t>68</w:t>
            </w:r>
            <w:r w:rsidRPr="00340B30">
              <w:rPr>
                <w:rFonts w:ascii="Arial" w:eastAsia="Times New Roman" w:hAnsi="Arial" w:cs="Arial"/>
                <w:sz w:val="16"/>
                <w:szCs w:val="16"/>
              </w:rPr>
              <w:t xml:space="preserve"> - 0.9</w:t>
            </w:r>
            <w:r w:rsidR="00F2597F">
              <w:rPr>
                <w:rFonts w:ascii="Arial" w:eastAsia="Times New Roman" w:hAnsi="Arial" w:cs="Arial"/>
                <w:sz w:val="16"/>
                <w:szCs w:val="16"/>
              </w:rPr>
              <w:t>8</w:t>
            </w: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12846D2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131ADEC" w14:textId="2FFB9D8F" w:rsidR="00061CD7" w:rsidRPr="00340B30" w:rsidRDefault="00143EE0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70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09EA0317" w14:textId="1CFADE1D" w:rsidR="00061CD7" w:rsidRPr="00521044" w:rsidRDefault="009424BF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521044">
              <w:rPr>
                <w:rFonts w:ascii="Arial" w:eastAsia="Times New Roman" w:hAnsi="Arial" w:cs="Arial"/>
                <w:sz w:val="16"/>
                <w:szCs w:val="16"/>
              </w:rPr>
              <w:t>56-78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7185405A" w14:textId="2966290B" w:rsidR="00061CD7" w:rsidRPr="00340B30" w:rsidRDefault="001A7719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2</w:t>
            </w:r>
            <w:r w:rsidR="005A0329">
              <w:rPr>
                <w:rFonts w:ascii="Arial" w:eastAsia="Times New Roman" w:hAnsi="Arial" w:cs="Arial"/>
                <w:sz w:val="16"/>
                <w:szCs w:val="16"/>
              </w:rPr>
              <w:t>.3</w:t>
            </w:r>
          </w:p>
        </w:tc>
      </w:tr>
      <w:tr w:rsidR="00061CD7" w:rsidRPr="00340B30" w14:paraId="52169786" w14:textId="77777777" w:rsidTr="00987EAA">
        <w:trPr>
          <w:trHeight w:val="252"/>
          <w:jc w:val="center"/>
        </w:trPr>
        <w:tc>
          <w:tcPr>
            <w:tcW w:w="25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033020D" w14:textId="25195AAF" w:rsidR="00061CD7" w:rsidRPr="00340B30" w:rsidRDefault="002164AB" w:rsidP="00987EAA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WL</w:t>
            </w:r>
            <w:r w:rsidR="00DD76E4">
              <w:rPr>
                <w:rFonts w:ascii="Arial" w:eastAsia="Times New Roman" w:hAnsi="Arial" w:cs="Arial"/>
                <w:sz w:val="16"/>
                <w:szCs w:val="16"/>
              </w:rPr>
              <w:t>-UC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FE26D29" w14:textId="5D36C90C" w:rsidR="00061CD7" w:rsidRPr="00340B30" w:rsidRDefault="005D2225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5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0C829FD4" w14:textId="0EFE939E" w:rsidR="00061CD7" w:rsidRPr="002561D1" w:rsidRDefault="002A2BA8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2561D1">
              <w:rPr>
                <w:rFonts w:ascii="Arial" w:eastAsia="Times New Roman" w:hAnsi="Arial" w:cs="Arial"/>
                <w:sz w:val="16"/>
                <w:szCs w:val="16"/>
              </w:rPr>
              <w:t>702</w:t>
            </w:r>
            <w:r w:rsidR="00061CD7" w:rsidRPr="002561D1"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0A3A4B01" w14:textId="5183AE0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0.</w:t>
            </w:r>
            <w:r w:rsidR="005D2225">
              <w:rPr>
                <w:rFonts w:ascii="Arial" w:eastAsia="Times New Roman" w:hAnsi="Arial" w:cs="Arial"/>
                <w:sz w:val="16"/>
                <w:szCs w:val="16"/>
              </w:rPr>
              <w:t>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795C27AC" w14:textId="4A618FF8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(0.</w:t>
            </w:r>
            <w:r w:rsidR="00EB1C85">
              <w:rPr>
                <w:rFonts w:ascii="Arial" w:eastAsia="Times New Roman" w:hAnsi="Arial" w:cs="Arial"/>
                <w:sz w:val="16"/>
                <w:szCs w:val="16"/>
              </w:rPr>
              <w:t>33</w:t>
            </w:r>
            <w:r w:rsidRPr="00340B30"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  <w:r w:rsidR="00D03296">
              <w:rPr>
                <w:rFonts w:ascii="Arial" w:eastAsia="Times New Roman" w:hAnsi="Arial" w:cs="Arial"/>
                <w:sz w:val="16"/>
                <w:szCs w:val="16"/>
              </w:rPr>
              <w:t>-</w:t>
            </w:r>
            <w:r w:rsidRPr="00340B30"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  <w:r w:rsidR="00EB1C85">
              <w:rPr>
                <w:rFonts w:ascii="Arial" w:eastAsia="Times New Roman" w:hAnsi="Arial" w:cs="Arial"/>
                <w:sz w:val="16"/>
                <w:szCs w:val="16"/>
              </w:rPr>
              <w:t>0.76</w:t>
            </w: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F6AE82B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359AF09" w14:textId="0833617E" w:rsidR="00061CD7" w:rsidRPr="00340B30" w:rsidRDefault="00BB118B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39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429CB7F3" w14:textId="325E856E" w:rsidR="00061CD7" w:rsidRPr="00521044" w:rsidRDefault="005052DD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521044">
              <w:rPr>
                <w:rFonts w:ascii="Arial" w:eastAsia="Times New Roman" w:hAnsi="Arial" w:cs="Arial"/>
                <w:sz w:val="16"/>
                <w:szCs w:val="16"/>
              </w:rPr>
              <w:t>0-</w:t>
            </w:r>
            <w:r w:rsidR="00521044" w:rsidRPr="00521044">
              <w:rPr>
                <w:rFonts w:ascii="Arial" w:eastAsia="Times New Roman" w:hAnsi="Arial" w:cs="Arial"/>
                <w:sz w:val="16"/>
                <w:szCs w:val="16"/>
              </w:rPr>
              <w:t>76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1149AA4A" w14:textId="53CE0F81" w:rsidR="00061CD7" w:rsidRPr="00340B30" w:rsidRDefault="005A0329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3.4</w:t>
            </w:r>
          </w:p>
        </w:tc>
      </w:tr>
      <w:tr w:rsidR="00061CD7" w:rsidRPr="00340B30" w14:paraId="6141D5DA" w14:textId="77777777" w:rsidTr="00987EAA">
        <w:trPr>
          <w:trHeight w:val="252"/>
          <w:jc w:val="center"/>
        </w:trPr>
        <w:tc>
          <w:tcPr>
            <w:tcW w:w="25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47BFC3D3" w14:textId="42829CBB" w:rsidR="00061CD7" w:rsidRPr="00340B30" w:rsidRDefault="00DD76E4" w:rsidP="00987EAA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WL-OD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2C84ED2" w14:textId="662875D2" w:rsidR="00061CD7" w:rsidRPr="00340B30" w:rsidRDefault="00BB118B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7984879B" w14:textId="0E3C8744" w:rsidR="00061CD7" w:rsidRPr="002561D1" w:rsidRDefault="002E1ED3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2561D1">
              <w:rPr>
                <w:rFonts w:ascii="Arial" w:eastAsia="Times New Roman" w:hAnsi="Arial" w:cs="Arial"/>
                <w:sz w:val="16"/>
                <w:szCs w:val="16"/>
              </w:rPr>
              <w:t>68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6C5343C9" w14:textId="39CF7340" w:rsidR="00061CD7" w:rsidRPr="00340B30" w:rsidRDefault="00BB118B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0.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15C673C" w14:textId="126EFB9D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(0.</w:t>
            </w:r>
            <w:r w:rsidR="00612926">
              <w:rPr>
                <w:rFonts w:ascii="Arial" w:eastAsia="Times New Roman" w:hAnsi="Arial" w:cs="Arial"/>
                <w:sz w:val="16"/>
                <w:szCs w:val="16"/>
              </w:rPr>
              <w:t>63</w:t>
            </w:r>
            <w:r w:rsidRPr="00340B30">
              <w:rPr>
                <w:rFonts w:ascii="Arial" w:eastAsia="Times New Roman" w:hAnsi="Arial" w:cs="Arial"/>
                <w:sz w:val="16"/>
                <w:szCs w:val="16"/>
              </w:rPr>
              <w:t xml:space="preserve"> - 1.</w:t>
            </w:r>
            <w:r w:rsidR="00612926">
              <w:rPr>
                <w:rFonts w:ascii="Arial" w:eastAsia="Times New Roman" w:hAnsi="Arial" w:cs="Arial"/>
                <w:sz w:val="16"/>
                <w:szCs w:val="16"/>
              </w:rPr>
              <w:t>00</w:t>
            </w: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60F15451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53C9A5E" w14:textId="0CB755F2" w:rsidR="00061CD7" w:rsidRPr="00340B30" w:rsidRDefault="00612926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26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0FAD40E" w14:textId="3B76919C" w:rsidR="00061CD7" w:rsidRPr="00521044" w:rsidRDefault="00521044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521044">
              <w:rPr>
                <w:rFonts w:ascii="Arial" w:eastAsia="Times New Roman" w:hAnsi="Arial" w:cs="Arial"/>
                <w:sz w:val="16"/>
                <w:szCs w:val="16"/>
              </w:rPr>
              <w:t>0-67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1A5D0A3" w14:textId="674BF0A6" w:rsidR="00061CD7" w:rsidRPr="00340B30" w:rsidRDefault="005A0329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2.3</w:t>
            </w:r>
          </w:p>
        </w:tc>
      </w:tr>
      <w:tr w:rsidR="00061CD7" w:rsidRPr="00340B30" w14:paraId="022D89B0" w14:textId="77777777" w:rsidTr="00987EAA">
        <w:trPr>
          <w:trHeight w:val="252"/>
          <w:jc w:val="center"/>
        </w:trPr>
        <w:tc>
          <w:tcPr>
            <w:tcW w:w="25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35B607D4" w14:textId="6DECF835" w:rsidR="00061CD7" w:rsidRPr="00340B30" w:rsidRDefault="00DD76E4" w:rsidP="00987EAA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WL-IC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23571E9E" w14:textId="5718F967" w:rsidR="00061CD7" w:rsidRPr="00340B30" w:rsidRDefault="002623BA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4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603E5BA1" w14:textId="2CD8A37D" w:rsidR="00061CD7" w:rsidRPr="002561D1" w:rsidRDefault="007B10DD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2561D1">
              <w:rPr>
                <w:rFonts w:ascii="Arial" w:eastAsia="Times New Roman" w:hAnsi="Arial" w:cs="Arial"/>
                <w:sz w:val="16"/>
                <w:szCs w:val="16"/>
              </w:rPr>
              <w:t>75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34E0D39" w14:textId="2A302204" w:rsidR="00061CD7" w:rsidRPr="00340B30" w:rsidRDefault="002623BA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1.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745E2676" w14:textId="73042A1F" w:rsidR="00061CD7" w:rsidRPr="00340B30" w:rsidRDefault="00EB1C85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(0.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25</w:t>
            </w:r>
            <w:r w:rsidRPr="00340B30"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-</w:t>
            </w:r>
            <w:r w:rsidRPr="00340B30"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1.79</w:t>
            </w:r>
            <w:r w:rsidRPr="00340B30">
              <w:rPr>
                <w:rFonts w:ascii="Arial" w:eastAsia="Times New Roman" w:hAnsi="Arial" w:cs="Arial"/>
                <w:sz w:val="16"/>
                <w:szCs w:val="16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5AF66624" w14:textId="77777777" w:rsidR="00061CD7" w:rsidRPr="00340B30" w:rsidRDefault="00061CD7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39B954DC" w14:textId="7012F40C" w:rsidR="00061CD7" w:rsidRPr="00340B30" w:rsidRDefault="00610C55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92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15F95756" w14:textId="62E1FDFF" w:rsidR="00061CD7" w:rsidRPr="00521044" w:rsidRDefault="00521044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521044">
              <w:rPr>
                <w:rFonts w:ascii="Arial" w:eastAsia="Times New Roman" w:hAnsi="Arial" w:cs="Arial"/>
                <w:sz w:val="16"/>
                <w:szCs w:val="16"/>
              </w:rPr>
              <w:t>83-95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  <w:hideMark/>
          </w:tcPr>
          <w:p w14:paraId="199848CC" w14:textId="525C248E" w:rsidR="00061CD7" w:rsidRPr="00340B30" w:rsidRDefault="005A0329" w:rsidP="00987EA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1.9</w:t>
            </w:r>
          </w:p>
        </w:tc>
      </w:tr>
      <w:tr w:rsidR="00061CD7" w:rsidRPr="00340B30" w14:paraId="06CCC25A" w14:textId="77777777" w:rsidTr="00987EAA">
        <w:trPr>
          <w:trHeight w:val="20"/>
          <w:jc w:val="center"/>
        </w:trPr>
        <w:tc>
          <w:tcPr>
            <w:tcW w:w="8564" w:type="dxa"/>
            <w:gridSpan w:val="9"/>
            <w:tcBorders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7E57BBCE" w14:textId="77777777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</w:p>
        </w:tc>
      </w:tr>
      <w:tr w:rsidR="00061CD7" w:rsidRPr="00340B30" w14:paraId="19500DA8" w14:textId="77777777" w:rsidTr="00222963">
        <w:trPr>
          <w:trHeight w:val="1583"/>
          <w:jc w:val="center"/>
        </w:trPr>
        <w:tc>
          <w:tcPr>
            <w:tcW w:w="8564" w:type="dxa"/>
            <w:gridSpan w:val="9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left w:w="14" w:type="dxa"/>
              <w:right w:w="14" w:type="dxa"/>
            </w:tcMar>
            <w:vAlign w:val="bottom"/>
          </w:tcPr>
          <w:p w14:paraId="7848BB8D" w14:textId="60EF8780" w:rsidR="00061CD7" w:rsidRPr="00340B30" w:rsidRDefault="00061CD7" w:rsidP="00987EA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40B30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Note:</w:t>
            </w: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r w:rsidR="005C2AC7" w:rsidRPr="005C2AC7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WL: wait- list control; WL-IC: wait-list with access to information control provision; WL-OD: wait-list with access to online discussion group; WL-UC: wait-list with indicated access to usual care;</w:t>
            </w:r>
            <w:r w:rsidRPr="00340B3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;  Hedges' g: effect size between treatment and control according to Hedges' g formula; 95% CI (g): 95% confidence interval for effect size (g); p-value: significance difference between the effect sizes in the subgroups at .alpha 05; I²: heterogeneity as a proportion; 95% CI (I²): 95% confidence interval for I²; NNT: number needed to treat; </w:t>
            </w:r>
            <w:r w:rsidR="00693D2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Berger et al., 2017: </w:t>
            </w:r>
            <w:r w:rsidR="00693D2B" w:rsidRPr="00693D2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erger, T., Urech, A., Krieger, T., Stolz, T., Schulz, A., Vincent, A., . . . Meyer, B. (2017). Effects of a transdiagnostic unguided Internet intervention ('velibra') for anxiety disorders in primary care: results of a randomized controlled trial. Psychol Med, 47(1), 67-80. doi:10.1017/s0033291716002270</w:t>
            </w:r>
            <w:r w:rsidR="00FF6F42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; Without Med. and Treatment History: studies which did not report current or past medication use or treatment history as part of demographic information</w:t>
            </w:r>
            <w:r w:rsidR="00A32BB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compared between treatment and control groups (</w:t>
            </w:r>
            <w:r w:rsidR="00D82E9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Botella et al., 2010; Kenardy et al., 2013; Kok et al., </w:t>
            </w:r>
            <w:r w:rsidR="00ED066A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4; Oromendia et al., 2016; van Ballegooijen et al., 2013).</w:t>
            </w:r>
          </w:p>
        </w:tc>
      </w:tr>
    </w:tbl>
    <w:p w14:paraId="4C4A83B8" w14:textId="77777777" w:rsidR="005554F5" w:rsidRPr="00EE04C6" w:rsidRDefault="005554F5" w:rsidP="00AD508F">
      <w:pPr>
        <w:rPr>
          <w:noProof/>
        </w:rPr>
      </w:pPr>
    </w:p>
    <w:sectPr w:rsidR="005554F5" w:rsidRPr="00EE04C6" w:rsidSect="009F7917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A4C249" w14:textId="77777777" w:rsidR="00004977" w:rsidRDefault="00004977" w:rsidP="00E24C41">
      <w:pPr>
        <w:spacing w:after="0" w:line="240" w:lineRule="auto"/>
      </w:pPr>
      <w:r>
        <w:separator/>
      </w:r>
    </w:p>
  </w:endnote>
  <w:endnote w:type="continuationSeparator" w:id="0">
    <w:p w14:paraId="3C5F2BFE" w14:textId="77777777" w:rsidR="00004977" w:rsidRDefault="00004977" w:rsidP="00E24C41">
      <w:pPr>
        <w:spacing w:after="0" w:line="240" w:lineRule="auto"/>
      </w:pPr>
      <w:r>
        <w:continuationSeparator/>
      </w:r>
    </w:p>
  </w:endnote>
  <w:endnote w:type="continuationNotice" w:id="1">
    <w:p w14:paraId="497C1271" w14:textId="77777777" w:rsidR="00004977" w:rsidRDefault="0000497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666888" w14:textId="0C0BB490" w:rsidR="00C548E9" w:rsidRDefault="00CB21C3">
    <w:pPr>
      <w:pStyle w:val="Footer"/>
      <w:jc w:val="right"/>
    </w:pPr>
    <w:r>
      <w:rPr>
        <w:noProof/>
      </w:rPr>
      <mc:AlternateContent>
        <mc:Choice Requires="wpg">
          <w:drawing>
            <wp:anchor distT="0" distB="0" distL="114300" distR="114300" simplePos="0" relativeHeight="251659264" behindDoc="0" locked="0" layoutInCell="1" allowOverlap="1" wp14:anchorId="381AB89A" wp14:editId="24FBCF97">
              <wp:simplePos x="0" y="0"/>
              <wp:positionH relativeFrom="page">
                <wp:align>left</wp:align>
              </wp:positionH>
              <wp:positionV relativeFrom="bottomMargin">
                <wp:posOffset>290512</wp:posOffset>
              </wp:positionV>
              <wp:extent cx="7543800" cy="433387"/>
              <wp:effectExtent l="0" t="0" r="0" b="5080"/>
              <wp:wrapNone/>
              <wp:docPr id="155" name="Group 155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7543800" cy="433387"/>
                        <a:chOff x="0" y="0"/>
                        <a:chExt cx="5943600" cy="533401"/>
                      </a:xfrm>
                    </wpg:grpSpPr>
                    <wps:wsp>
                      <wps:cNvPr id="156" name="Rectangle 156"/>
                      <wps:cNvSpPr/>
                      <wps:spPr>
                        <a:xfrm>
                          <a:off x="0" y="0"/>
                          <a:ext cx="5943600" cy="27432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alpha val="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157" name="Text Box 157"/>
                      <wps:cNvSpPr txBox="1"/>
                      <wps:spPr>
                        <a:xfrm>
                          <a:off x="221384" y="1"/>
                          <a:ext cx="5710959" cy="5334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7D85272" w14:textId="3581FC98" w:rsidR="00CB21C3" w:rsidRPr="00015CFC" w:rsidRDefault="00AD21CD" w:rsidP="00CB21C3">
                            <w:pPr>
                              <w:pStyle w:val="ListParagraph"/>
                              <w:spacing w:line="360" w:lineRule="auto"/>
                              <w:ind w:left="0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sz w:val="18"/>
                                <w:szCs w:val="18"/>
                              </w:rPr>
                              <w:t xml:space="preserve">* </w:t>
                            </w:r>
                            <w:r w:rsidR="00D33F14" w:rsidRPr="00015CFC">
                              <w:rPr>
                                <w:sz w:val="18"/>
                                <w:szCs w:val="18"/>
                              </w:rPr>
                              <w:t>Correspond</w:t>
                            </w:r>
                            <w:r w:rsidR="00D33F14">
                              <w:rPr>
                                <w:sz w:val="18"/>
                                <w:szCs w:val="18"/>
                              </w:rPr>
                              <w:t>ence</w:t>
                            </w:r>
                            <w:r w:rsidR="0046774D" w:rsidRPr="00015CFC">
                              <w:rPr>
                                <w:sz w:val="18"/>
                                <w:szCs w:val="18"/>
                              </w:rPr>
                              <w:t xml:space="preserve">: </w:t>
                            </w:r>
                            <w:r w:rsidR="00CB21C3" w:rsidRPr="00015CFC">
                              <w:rPr>
                                <w:sz w:val="18"/>
                                <w:szCs w:val="18"/>
                              </w:rPr>
                              <w:t>Darin Pauley; Tel</w:t>
                            </w:r>
                            <w:r w:rsidR="008A7789" w:rsidRPr="00015CFC">
                              <w:rPr>
                                <w:sz w:val="18"/>
                                <w:szCs w:val="18"/>
                              </w:rPr>
                              <w:t>ephone</w:t>
                            </w:r>
                            <w:r w:rsidR="00CB21C3" w:rsidRPr="00015CFC">
                              <w:rPr>
                                <w:sz w:val="18"/>
                                <w:szCs w:val="18"/>
                              </w:rPr>
                              <w:t xml:space="preserve">: </w:t>
                            </w:r>
                            <w:r w:rsidR="00015CFC" w:rsidRPr="00015CFC">
                              <w:rPr>
                                <w:sz w:val="18"/>
                                <w:szCs w:val="18"/>
                              </w:rPr>
                              <w:t>+31 20 59 88866</w:t>
                            </w:r>
                            <w:r w:rsidR="00CB21C3" w:rsidRPr="00015CFC">
                              <w:rPr>
                                <w:sz w:val="18"/>
                                <w:szCs w:val="18"/>
                              </w:rPr>
                              <w:t xml:space="preserve">; </w:t>
                            </w:r>
                            <w:r w:rsidR="008A7789" w:rsidRPr="00015CFC">
                              <w:rPr>
                                <w:sz w:val="18"/>
                                <w:szCs w:val="18"/>
                              </w:rPr>
                              <w:t>E</w:t>
                            </w:r>
                            <w:r w:rsidR="00CB21C3" w:rsidRPr="00015CFC">
                              <w:rPr>
                                <w:sz w:val="18"/>
                                <w:szCs w:val="18"/>
                              </w:rPr>
                              <w:t xml:space="preserve">mail: </w:t>
                            </w:r>
                            <w:hyperlink r:id="rId1" w:history="1">
                              <w:r w:rsidR="003052ED" w:rsidRPr="00B35F56">
                                <w:rPr>
                                  <w:rStyle w:val="Hyperlink"/>
                                  <w:sz w:val="18"/>
                                  <w:szCs w:val="18"/>
                                </w:rPr>
                                <w:t>d.l.pauley@vu.nl</w:t>
                              </w:r>
                            </w:hyperlink>
                            <w:r w:rsidR="008A7789" w:rsidRPr="00015CFC">
                              <w:rPr>
                                <w:sz w:val="18"/>
                                <w:szCs w:val="18"/>
                              </w:rPr>
                              <w:t xml:space="preserve">; Address: </w:t>
                            </w:r>
                            <w:r w:rsidR="00B832BF" w:rsidRPr="00015CFC">
                              <w:rPr>
                                <w:sz w:val="18"/>
                                <w:szCs w:val="18"/>
                              </w:rPr>
                              <w:t>Vrije Universiteit- Amsterdam</w:t>
                            </w:r>
                            <w:r w:rsidR="0046774D" w:rsidRPr="00015CFC">
                              <w:rPr>
                                <w:sz w:val="18"/>
                                <w:szCs w:val="18"/>
                              </w:rPr>
                              <w:t xml:space="preserve">, </w:t>
                            </w:r>
                            <w:r w:rsidR="00B832BF" w:rsidRPr="00015CFC">
                              <w:rPr>
                                <w:sz w:val="18"/>
                                <w:szCs w:val="18"/>
                              </w:rPr>
                              <w:t xml:space="preserve">Department of Clinical, Neuro and Developmental Psychology, </w:t>
                            </w:r>
                            <w:r w:rsidR="00CB21C3" w:rsidRPr="00015CFC">
                              <w:rPr>
                                <w:sz w:val="18"/>
                                <w:szCs w:val="18"/>
                              </w:rPr>
                              <w:t xml:space="preserve">Van der Boechorststraat 7-9, Amsterdam 1081 BT, The Netherlands; Netherlands </w:t>
                            </w:r>
                          </w:p>
                          <w:p w14:paraId="18333A49" w14:textId="08E30235" w:rsidR="00CB21C3" w:rsidRDefault="00CB21C3">
                            <w:pPr>
                              <w:pStyle w:val="Footer"/>
                              <w:tabs>
                                <w:tab w:val="clear" w:pos="4680"/>
                                <w:tab w:val="clear" w:pos="9360"/>
                              </w:tabs>
                              <w:rPr>
                                <w:caps/>
                                <w:color w:val="808080" w:themeColor="background1" w:themeShade="80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45720" rIns="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381AB89A" id="Group 155" o:spid="_x0000_s1026" style="position:absolute;left:0;text-align:left;margin-left:0;margin-top:22.85pt;width:594pt;height:34.1pt;z-index:251659264;mso-position-horizontal:left;mso-position-horizontal-relative:page;mso-position-vertical-relative:bottom-margin-area;mso-width-relative:margin;mso-height-relative:margin" coordsize="59436,533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">
              <v:rect id="Rectangle 156" o:spid="_x0000_s1027" style="position:absolute;width:59436;height:27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" fillcolor="white [3212]" stroked="f" strokeweight="1pt">
                <v:fill opacity="0"/>
              </v:re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57" o:spid="_x0000_s1028" type="#_x0000_t202" style="position:absolute;left:2213;width:57110;height:533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" filled="f" stroked="f" strokeweight=".5pt">
                <v:textbox inset="0,,0">
                  <w:txbxContent>
                    <w:p w14:paraId="07D85272" w14:textId="3581FC98" w:rsidR="00CB21C3" w:rsidRPr="00015CFC" w:rsidRDefault="00AD21CD" w:rsidP="00CB21C3">
                      <w:pPr>
                        <w:pStyle w:val="ListParagraph"/>
                        <w:spacing w:line="360" w:lineRule="auto"/>
                        <w:ind w:left="0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sz w:val="18"/>
                          <w:szCs w:val="18"/>
                        </w:rPr>
                        <w:t xml:space="preserve">* </w:t>
                      </w:r>
                      <w:r w:rsidR="00D33F14" w:rsidRPr="00015CFC">
                        <w:rPr>
                          <w:sz w:val="18"/>
                          <w:szCs w:val="18"/>
                        </w:rPr>
                        <w:t>Correspond</w:t>
                      </w:r>
                      <w:r w:rsidR="00D33F14">
                        <w:rPr>
                          <w:sz w:val="18"/>
                          <w:szCs w:val="18"/>
                        </w:rPr>
                        <w:t>ence</w:t>
                      </w:r>
                      <w:r w:rsidR="0046774D" w:rsidRPr="00015CFC">
                        <w:rPr>
                          <w:sz w:val="18"/>
                          <w:szCs w:val="18"/>
                        </w:rPr>
                        <w:t xml:space="preserve">: </w:t>
                      </w:r>
                      <w:r w:rsidR="00CB21C3" w:rsidRPr="00015CFC">
                        <w:rPr>
                          <w:sz w:val="18"/>
                          <w:szCs w:val="18"/>
                        </w:rPr>
                        <w:t>Darin Pauley; Tel</w:t>
                      </w:r>
                      <w:r w:rsidR="008A7789" w:rsidRPr="00015CFC">
                        <w:rPr>
                          <w:sz w:val="18"/>
                          <w:szCs w:val="18"/>
                        </w:rPr>
                        <w:t>ephone</w:t>
                      </w:r>
                      <w:r w:rsidR="00CB21C3" w:rsidRPr="00015CFC">
                        <w:rPr>
                          <w:sz w:val="18"/>
                          <w:szCs w:val="18"/>
                        </w:rPr>
                        <w:t xml:space="preserve">: </w:t>
                      </w:r>
                      <w:r w:rsidR="00015CFC" w:rsidRPr="00015CFC">
                        <w:rPr>
                          <w:sz w:val="18"/>
                          <w:szCs w:val="18"/>
                        </w:rPr>
                        <w:t>+31 20 59 88866</w:t>
                      </w:r>
                      <w:r w:rsidR="00CB21C3" w:rsidRPr="00015CFC">
                        <w:rPr>
                          <w:sz w:val="18"/>
                          <w:szCs w:val="18"/>
                        </w:rPr>
                        <w:t xml:space="preserve">; </w:t>
                      </w:r>
                      <w:r w:rsidR="008A7789" w:rsidRPr="00015CFC">
                        <w:rPr>
                          <w:sz w:val="18"/>
                          <w:szCs w:val="18"/>
                        </w:rPr>
                        <w:t>E</w:t>
                      </w:r>
                      <w:r w:rsidR="00CB21C3" w:rsidRPr="00015CFC">
                        <w:rPr>
                          <w:sz w:val="18"/>
                          <w:szCs w:val="18"/>
                        </w:rPr>
                        <w:t xml:space="preserve">mail: </w:t>
                      </w:r>
                      <w:hyperlink r:id="rId2" w:history="1">
                        <w:r w:rsidR="003052ED" w:rsidRPr="00B35F56">
                          <w:rPr>
                            <w:rStyle w:val="Hyperlink"/>
                            <w:sz w:val="18"/>
                            <w:szCs w:val="18"/>
                          </w:rPr>
                          <w:t>d.l.pauley@vu.nl</w:t>
                        </w:r>
                      </w:hyperlink>
                      <w:r w:rsidR="008A7789" w:rsidRPr="00015CFC">
                        <w:rPr>
                          <w:sz w:val="18"/>
                          <w:szCs w:val="18"/>
                        </w:rPr>
                        <w:t xml:space="preserve">; Address: </w:t>
                      </w:r>
                      <w:r w:rsidR="00B832BF" w:rsidRPr="00015CFC">
                        <w:rPr>
                          <w:sz w:val="18"/>
                          <w:szCs w:val="18"/>
                        </w:rPr>
                        <w:t>Vrije Universiteit- Amsterdam</w:t>
                      </w:r>
                      <w:r w:rsidR="0046774D" w:rsidRPr="00015CFC">
                        <w:rPr>
                          <w:sz w:val="18"/>
                          <w:szCs w:val="18"/>
                        </w:rPr>
                        <w:t xml:space="preserve">, </w:t>
                      </w:r>
                      <w:r w:rsidR="00B832BF" w:rsidRPr="00015CFC">
                        <w:rPr>
                          <w:sz w:val="18"/>
                          <w:szCs w:val="18"/>
                        </w:rPr>
                        <w:t xml:space="preserve">Department of Clinical, Neuro and Developmental Psychology, </w:t>
                      </w:r>
                      <w:r w:rsidR="00CB21C3" w:rsidRPr="00015CFC">
                        <w:rPr>
                          <w:sz w:val="18"/>
                          <w:szCs w:val="18"/>
                        </w:rPr>
                        <w:t xml:space="preserve">Van der Boechorststraat 7-9, Amsterdam 1081 BT, The Netherlands; Netherlands </w:t>
                      </w:r>
                    </w:p>
                    <w:p w14:paraId="18333A49" w14:textId="08E30235" w:rsidR="00CB21C3" w:rsidRDefault="00CB21C3">
                      <w:pPr>
                        <w:pStyle w:val="Footer"/>
                        <w:tabs>
                          <w:tab w:val="clear" w:pos="4680"/>
                          <w:tab w:val="clear" w:pos="9360"/>
                        </w:tabs>
                        <w:rPr>
                          <w:caps/>
                          <w:color w:val="808080" w:themeColor="background1" w:themeShade="80"/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  <w10:wrap anchorx="page" anchory="margin"/>
            </v:group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DB18F5" w14:textId="73AB468A" w:rsidR="00C548E9" w:rsidRDefault="00C548E9">
    <w:pPr>
      <w:pStyle w:val="Footer"/>
      <w:jc w:val="right"/>
    </w:pPr>
  </w:p>
  <w:p w14:paraId="065F6FC2" w14:textId="77777777" w:rsidR="00C548E9" w:rsidRDefault="00C548E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D641F80" w14:textId="77777777" w:rsidR="00004977" w:rsidRDefault="00004977" w:rsidP="00E24C41">
      <w:pPr>
        <w:spacing w:after="0" w:line="240" w:lineRule="auto"/>
      </w:pPr>
      <w:r>
        <w:separator/>
      </w:r>
    </w:p>
  </w:footnote>
  <w:footnote w:type="continuationSeparator" w:id="0">
    <w:p w14:paraId="42220BAE" w14:textId="77777777" w:rsidR="00004977" w:rsidRDefault="00004977" w:rsidP="00E24C41">
      <w:pPr>
        <w:spacing w:after="0" w:line="240" w:lineRule="auto"/>
      </w:pPr>
      <w:r>
        <w:continuationSeparator/>
      </w:r>
    </w:p>
  </w:footnote>
  <w:footnote w:type="continuationNotice" w:id="1">
    <w:p w14:paraId="035CFED9" w14:textId="77777777" w:rsidR="00004977" w:rsidRDefault="00004977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52F775" w14:textId="2BB03D0A" w:rsidR="00C548E9" w:rsidRPr="00310250" w:rsidRDefault="00C548E9" w:rsidP="004B3512">
    <w:pPr>
      <w:pStyle w:val="Header"/>
      <w:rPr>
        <w:rFonts w:cs="Times New Roman"/>
      </w:rPr>
    </w:pPr>
    <w:r>
      <w:rPr>
        <w:rFonts w:cs="Times New Roman"/>
        <w:caps/>
      </w:rPr>
      <w:t>DIGITAL INTERVENTIONS FOR ANXIETY DISORDERS</w:t>
    </w:r>
    <w:r>
      <w:rPr>
        <w:rFonts w:cs="Times New Roman"/>
      </w:rPr>
      <w:t xml:space="preserve"> </w:t>
    </w:r>
    <w:sdt>
      <w:sdtPr>
        <w:rPr>
          <w:rFonts w:cs="Times New Roman"/>
        </w:rPr>
        <w:id w:val="376202950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310250">
          <w:rPr>
            <w:rFonts w:cs="Times New Roman"/>
          </w:rPr>
          <w:t xml:space="preserve"> </w:t>
        </w:r>
        <w:r w:rsidRPr="00310250">
          <w:rPr>
            <w:rFonts w:cs="Times New Roman"/>
          </w:rPr>
          <w:tab/>
        </w:r>
        <w:r w:rsidRPr="00310250">
          <w:rPr>
            <w:rFonts w:cs="Times New Roman"/>
          </w:rPr>
          <w:fldChar w:fldCharType="begin"/>
        </w:r>
        <w:r w:rsidRPr="00310250">
          <w:rPr>
            <w:rFonts w:cs="Times New Roman"/>
          </w:rPr>
          <w:instrText xml:space="preserve"> PAGE   \* MERGEFORMAT </w:instrText>
        </w:r>
        <w:r w:rsidRPr="00310250">
          <w:rPr>
            <w:rFonts w:cs="Times New Roman"/>
          </w:rPr>
          <w:fldChar w:fldCharType="separate"/>
        </w:r>
        <w:r w:rsidRPr="00310250">
          <w:rPr>
            <w:rFonts w:cs="Times New Roman"/>
            <w:noProof/>
          </w:rPr>
          <w:t>2</w:t>
        </w:r>
        <w:r w:rsidRPr="00310250">
          <w:rPr>
            <w:rFonts w:cs="Times New Roman"/>
            <w:noProof/>
          </w:rPr>
          <w:fldChar w:fldCharType="end"/>
        </w:r>
      </w:sdtContent>
    </w:sdt>
  </w:p>
  <w:p w14:paraId="24F76A6C" w14:textId="77777777" w:rsidR="00C548E9" w:rsidRDefault="00C548E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957C04" w14:textId="2EB007EA" w:rsidR="00C548E9" w:rsidRPr="00310250" w:rsidRDefault="00C548E9">
    <w:pPr>
      <w:pStyle w:val="Header"/>
      <w:rPr>
        <w:rFonts w:cs="Times New Roman"/>
        <w:caps/>
      </w:rPr>
    </w:pPr>
    <w:r w:rsidRPr="00310250">
      <w:rPr>
        <w:rFonts w:cs="Times New Roman"/>
      </w:rPr>
      <w:t xml:space="preserve">Running head: </w:t>
    </w:r>
    <w:r>
      <w:rPr>
        <w:rFonts w:cs="Times New Roman"/>
        <w:caps/>
      </w:rPr>
      <w:t>DIGITAL INTERVENTIONS FOR ANXIETY DISORDERS</w:t>
    </w:r>
    <w:r w:rsidRPr="00310250">
      <w:rPr>
        <w:rFonts w:cs="Times New Roman"/>
        <w:caps/>
      </w:rPr>
      <w:tab/>
      <w:t xml:space="preserve"> </w:t>
    </w:r>
    <w:r w:rsidRPr="00310250">
      <w:rPr>
        <w:rFonts w:cs="Times New Roman"/>
      </w:rPr>
      <w:fldChar w:fldCharType="begin"/>
    </w:r>
    <w:r w:rsidRPr="00310250">
      <w:rPr>
        <w:rFonts w:cs="Times New Roman"/>
      </w:rPr>
      <w:instrText xml:space="preserve"> PAGE   \* MERGEFORMAT </w:instrText>
    </w:r>
    <w:r w:rsidRPr="00310250">
      <w:rPr>
        <w:rFonts w:cs="Times New Roman"/>
      </w:rPr>
      <w:fldChar w:fldCharType="separate"/>
    </w:r>
    <w:r w:rsidRPr="00310250">
      <w:rPr>
        <w:rFonts w:cs="Times New Roman"/>
      </w:rPr>
      <w:t>2</w:t>
    </w:r>
    <w:r w:rsidRPr="00310250">
      <w:rPr>
        <w:rFonts w:cs="Times New Roman"/>
        <w:noProof/>
      </w:rPr>
      <w:fldChar w:fldCharType="end"/>
    </w:r>
  </w:p>
  <w:p w14:paraId="78A6F1C1" w14:textId="77777777" w:rsidR="00C548E9" w:rsidRDefault="00C548E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787A68"/>
    <w:multiLevelType w:val="hybridMultilevel"/>
    <w:tmpl w:val="520035A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4CC376B"/>
    <w:multiLevelType w:val="hybridMultilevel"/>
    <w:tmpl w:val="906E51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6434D0"/>
    <w:multiLevelType w:val="hybridMultilevel"/>
    <w:tmpl w:val="7C9E58C6"/>
    <w:lvl w:ilvl="0" w:tplc="FC387406">
      <w:start w:val="1"/>
      <w:numFmt w:val="decimal"/>
      <w:lvlText w:val="%1)"/>
      <w:lvlJc w:val="left"/>
      <w:pPr>
        <w:ind w:left="32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3" w15:restartNumberingAfterBreak="0">
    <w:nsid w:val="07992402"/>
    <w:multiLevelType w:val="multilevel"/>
    <w:tmpl w:val="1CD459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0C9262C2"/>
    <w:multiLevelType w:val="hybridMultilevel"/>
    <w:tmpl w:val="067411B4"/>
    <w:lvl w:ilvl="0" w:tplc="1000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0D691C51"/>
    <w:multiLevelType w:val="hybridMultilevel"/>
    <w:tmpl w:val="FE3CF0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39743FE"/>
    <w:multiLevelType w:val="hybridMultilevel"/>
    <w:tmpl w:val="52A63AC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BC87E94"/>
    <w:multiLevelType w:val="hybridMultilevel"/>
    <w:tmpl w:val="7E482C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B31263"/>
    <w:multiLevelType w:val="hybridMultilevel"/>
    <w:tmpl w:val="DDC8CFE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69E3166"/>
    <w:multiLevelType w:val="hybridMultilevel"/>
    <w:tmpl w:val="8CCC184A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A692A18"/>
    <w:multiLevelType w:val="hybridMultilevel"/>
    <w:tmpl w:val="4976A1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D9B55C2"/>
    <w:multiLevelType w:val="hybridMultilevel"/>
    <w:tmpl w:val="54EAEE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005613F"/>
    <w:multiLevelType w:val="hybridMultilevel"/>
    <w:tmpl w:val="F572B4E4"/>
    <w:lvl w:ilvl="0" w:tplc="1000000F">
      <w:start w:val="1"/>
      <w:numFmt w:val="decimal"/>
      <w:lvlText w:val="%1."/>
      <w:lvlJc w:val="left"/>
      <w:pPr>
        <w:ind w:left="720" w:hanging="360"/>
      </w:p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24D037E"/>
    <w:multiLevelType w:val="hybridMultilevel"/>
    <w:tmpl w:val="4FBAE6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88C018F"/>
    <w:multiLevelType w:val="hybridMultilevel"/>
    <w:tmpl w:val="0D2A61E8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B9B6148"/>
    <w:multiLevelType w:val="hybridMultilevel"/>
    <w:tmpl w:val="30F0B0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684379"/>
    <w:multiLevelType w:val="hybridMultilevel"/>
    <w:tmpl w:val="9ACE7F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2E16F01"/>
    <w:multiLevelType w:val="hybridMultilevel"/>
    <w:tmpl w:val="9362A0EC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06E3F3B"/>
    <w:multiLevelType w:val="hybridMultilevel"/>
    <w:tmpl w:val="177AF5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378760C"/>
    <w:multiLevelType w:val="hybridMultilevel"/>
    <w:tmpl w:val="E93ADF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EE92A68"/>
    <w:multiLevelType w:val="hybridMultilevel"/>
    <w:tmpl w:val="0C36DD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6C3639F"/>
    <w:multiLevelType w:val="hybridMultilevel"/>
    <w:tmpl w:val="3912B12E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9284415"/>
    <w:multiLevelType w:val="hybridMultilevel"/>
    <w:tmpl w:val="45145E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E9F7018"/>
    <w:multiLevelType w:val="hybridMultilevel"/>
    <w:tmpl w:val="130E4F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3"/>
  </w:num>
  <w:num w:numId="3">
    <w:abstractNumId w:val="15"/>
  </w:num>
  <w:num w:numId="4">
    <w:abstractNumId w:val="3"/>
    <w:lvlOverride w:ilvl="0">
      <w:startOverride w:val="1"/>
    </w:lvlOverride>
  </w:num>
  <w:num w:numId="5">
    <w:abstractNumId w:val="2"/>
  </w:num>
  <w:num w:numId="6">
    <w:abstractNumId w:val="16"/>
  </w:num>
  <w:num w:numId="7">
    <w:abstractNumId w:val="5"/>
  </w:num>
  <w:num w:numId="8">
    <w:abstractNumId w:val="19"/>
  </w:num>
  <w:num w:numId="9">
    <w:abstractNumId w:val="22"/>
  </w:num>
  <w:num w:numId="10">
    <w:abstractNumId w:val="16"/>
  </w:num>
  <w:num w:numId="11">
    <w:abstractNumId w:val="23"/>
  </w:num>
  <w:num w:numId="12">
    <w:abstractNumId w:val="1"/>
  </w:num>
  <w:num w:numId="13">
    <w:abstractNumId w:val="20"/>
  </w:num>
  <w:num w:numId="14">
    <w:abstractNumId w:val="10"/>
  </w:num>
  <w:num w:numId="15">
    <w:abstractNumId w:val="11"/>
  </w:num>
  <w:num w:numId="16">
    <w:abstractNumId w:val="7"/>
  </w:num>
  <w:num w:numId="17">
    <w:abstractNumId w:val="18"/>
  </w:num>
  <w:num w:numId="18">
    <w:abstractNumId w:val="0"/>
  </w:num>
  <w:num w:numId="19">
    <w:abstractNumId w:val="4"/>
  </w:num>
  <w:num w:numId="20">
    <w:abstractNumId w:val="6"/>
  </w:num>
  <w:num w:numId="21">
    <w:abstractNumId w:val="21"/>
  </w:num>
  <w:num w:numId="22">
    <w:abstractNumId w:val="14"/>
  </w:num>
  <w:num w:numId="23">
    <w:abstractNumId w:val="12"/>
  </w:num>
  <w:num w:numId="24">
    <w:abstractNumId w:val="9"/>
  </w:num>
  <w:num w:numId="25">
    <w:abstractNumId w:val="17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es-ES" w:vendorID="64" w:dllVersion="0" w:nlCheck="1" w:checkStyle="0"/>
  <w:activeWritingStyle w:appName="MSWord" w:lang="en-CA" w:vendorID="64" w:dllVersion="0" w:nlCheck="1" w:checkStyle="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zsw0t5vnaa9aje5wvc50dt9aedx529rvzxx&quot;&gt;Adult Anxiety Database 2020.DP Thesis Sort-Converted&lt;record-ids&gt;&lt;item&gt;26&lt;/item&gt;&lt;item&gt;51&lt;/item&gt;&lt;item&gt;56&lt;/item&gt;&lt;item&gt;70&lt;/item&gt;&lt;item&gt;139&lt;/item&gt;&lt;item&gt;153&lt;/item&gt;&lt;item&gt;177&lt;/item&gt;&lt;item&gt;188&lt;/item&gt;&lt;item&gt;244&lt;/item&gt;&lt;item&gt;334&lt;/item&gt;&lt;item&gt;339&lt;/item&gt;&lt;item&gt;343&lt;/item&gt;&lt;item&gt;491&lt;/item&gt;&lt;item&gt;534&lt;/item&gt;&lt;item&gt;561&lt;/item&gt;&lt;item&gt;596&lt;/item&gt;&lt;item&gt;597&lt;/item&gt;&lt;item&gt;751&lt;/item&gt;&lt;item&gt;897&lt;/item&gt;&lt;item&gt;942&lt;/item&gt;&lt;item&gt;1218&lt;/item&gt;&lt;item&gt;1709&lt;/item&gt;&lt;item&gt;1754&lt;/item&gt;&lt;item&gt;1775&lt;/item&gt;&lt;item&gt;1776&lt;/item&gt;&lt;item&gt;1777&lt;/item&gt;&lt;item&gt;1778&lt;/item&gt;&lt;item&gt;1779&lt;/item&gt;&lt;item&gt;1780&lt;/item&gt;&lt;item&gt;1781&lt;/item&gt;&lt;item&gt;1782&lt;/item&gt;&lt;item&gt;1784&lt;/item&gt;&lt;item&gt;1785&lt;/item&gt;&lt;item&gt;1786&lt;/item&gt;&lt;item&gt;1787&lt;/item&gt;&lt;item&gt;1789&lt;/item&gt;&lt;item&gt;1792&lt;/item&gt;&lt;item&gt;1793&lt;/item&gt;&lt;item&gt;1794&lt;/item&gt;&lt;item&gt;1797&lt;/item&gt;&lt;item&gt;1806&lt;/item&gt;&lt;item&gt;1809&lt;/item&gt;&lt;item&gt;1811&lt;/item&gt;&lt;item&gt;1813&lt;/item&gt;&lt;item&gt;1814&lt;/item&gt;&lt;item&gt;1815&lt;/item&gt;&lt;item&gt;1816&lt;/item&gt;&lt;item&gt;1818&lt;/item&gt;&lt;item&gt;1819&lt;/item&gt;&lt;item&gt;1821&lt;/item&gt;&lt;item&gt;1822&lt;/item&gt;&lt;item&gt;1823&lt;/item&gt;&lt;item&gt;1824&lt;/item&gt;&lt;item&gt;1831&lt;/item&gt;&lt;item&gt;1834&lt;/item&gt;&lt;item&gt;1835&lt;/item&gt;&lt;item&gt;1836&lt;/item&gt;&lt;item&gt;1840&lt;/item&gt;&lt;item&gt;1841&lt;/item&gt;&lt;item&gt;1842&lt;/item&gt;&lt;item&gt;1843&lt;/item&gt;&lt;item&gt;1844&lt;/item&gt;&lt;item&gt;1855&lt;/item&gt;&lt;item&gt;1856&lt;/item&gt;&lt;item&gt;1857&lt;/item&gt;&lt;item&gt;1858&lt;/item&gt;&lt;item&gt;1859&lt;/item&gt;&lt;item&gt;1860&lt;/item&gt;&lt;item&gt;1862&lt;/item&gt;&lt;item&gt;1863&lt;/item&gt;&lt;item&gt;1864&lt;/item&gt;&lt;item&gt;1865&lt;/item&gt;&lt;item&gt;1866&lt;/item&gt;&lt;item&gt;1871&lt;/item&gt;&lt;item&gt;1872&lt;/item&gt;&lt;item&gt;1874&lt;/item&gt;&lt;item&gt;1875&lt;/item&gt;&lt;item&gt;1876&lt;/item&gt;&lt;item&gt;2139&lt;/item&gt;&lt;item&gt;2140&lt;/item&gt;&lt;/record-ids&gt;&lt;/item&gt;&lt;/Libraries&gt;"/>
  </w:docVars>
  <w:rsids>
    <w:rsidRoot w:val="008B172D"/>
    <w:rsid w:val="00000244"/>
    <w:rsid w:val="000003DC"/>
    <w:rsid w:val="000004D9"/>
    <w:rsid w:val="00000694"/>
    <w:rsid w:val="00000A77"/>
    <w:rsid w:val="00000AB2"/>
    <w:rsid w:val="00000E3F"/>
    <w:rsid w:val="00000E49"/>
    <w:rsid w:val="00001492"/>
    <w:rsid w:val="000016E2"/>
    <w:rsid w:val="00001962"/>
    <w:rsid w:val="00001AB2"/>
    <w:rsid w:val="00001AD0"/>
    <w:rsid w:val="00001C12"/>
    <w:rsid w:val="00001D3C"/>
    <w:rsid w:val="00001E2C"/>
    <w:rsid w:val="00001F9E"/>
    <w:rsid w:val="00001FDC"/>
    <w:rsid w:val="00001FEB"/>
    <w:rsid w:val="000020BC"/>
    <w:rsid w:val="000022EF"/>
    <w:rsid w:val="000023FC"/>
    <w:rsid w:val="0000256D"/>
    <w:rsid w:val="00002780"/>
    <w:rsid w:val="0000280B"/>
    <w:rsid w:val="00002C35"/>
    <w:rsid w:val="0000302D"/>
    <w:rsid w:val="00003184"/>
    <w:rsid w:val="00003371"/>
    <w:rsid w:val="000033F0"/>
    <w:rsid w:val="00003485"/>
    <w:rsid w:val="000034E9"/>
    <w:rsid w:val="000034EE"/>
    <w:rsid w:val="00003846"/>
    <w:rsid w:val="000038B2"/>
    <w:rsid w:val="00004186"/>
    <w:rsid w:val="000041E2"/>
    <w:rsid w:val="0000427D"/>
    <w:rsid w:val="0000437F"/>
    <w:rsid w:val="00004383"/>
    <w:rsid w:val="00004604"/>
    <w:rsid w:val="0000462A"/>
    <w:rsid w:val="00004977"/>
    <w:rsid w:val="00004FAE"/>
    <w:rsid w:val="00005212"/>
    <w:rsid w:val="0000523E"/>
    <w:rsid w:val="000052DD"/>
    <w:rsid w:val="00005374"/>
    <w:rsid w:val="0000542A"/>
    <w:rsid w:val="000054FA"/>
    <w:rsid w:val="00005601"/>
    <w:rsid w:val="000059DB"/>
    <w:rsid w:val="00005A59"/>
    <w:rsid w:val="00005A94"/>
    <w:rsid w:val="00006026"/>
    <w:rsid w:val="0000640A"/>
    <w:rsid w:val="000064F0"/>
    <w:rsid w:val="000067BB"/>
    <w:rsid w:val="00006B98"/>
    <w:rsid w:val="00006E95"/>
    <w:rsid w:val="00007181"/>
    <w:rsid w:val="000074FE"/>
    <w:rsid w:val="00007653"/>
    <w:rsid w:val="0000773E"/>
    <w:rsid w:val="00007967"/>
    <w:rsid w:val="00007BA2"/>
    <w:rsid w:val="00007C84"/>
    <w:rsid w:val="00007E75"/>
    <w:rsid w:val="000101AE"/>
    <w:rsid w:val="00010222"/>
    <w:rsid w:val="0001032A"/>
    <w:rsid w:val="00010562"/>
    <w:rsid w:val="000105AE"/>
    <w:rsid w:val="00010816"/>
    <w:rsid w:val="000108AB"/>
    <w:rsid w:val="0001106C"/>
    <w:rsid w:val="0001107C"/>
    <w:rsid w:val="00011125"/>
    <w:rsid w:val="00011323"/>
    <w:rsid w:val="0001138C"/>
    <w:rsid w:val="0001152A"/>
    <w:rsid w:val="000115E7"/>
    <w:rsid w:val="000116FC"/>
    <w:rsid w:val="00011743"/>
    <w:rsid w:val="000120CC"/>
    <w:rsid w:val="000120F0"/>
    <w:rsid w:val="000122DC"/>
    <w:rsid w:val="00012570"/>
    <w:rsid w:val="000126E5"/>
    <w:rsid w:val="000127F2"/>
    <w:rsid w:val="000129B5"/>
    <w:rsid w:val="00012B3A"/>
    <w:rsid w:val="0001300F"/>
    <w:rsid w:val="000130FB"/>
    <w:rsid w:val="00013111"/>
    <w:rsid w:val="00013704"/>
    <w:rsid w:val="00013712"/>
    <w:rsid w:val="0001380F"/>
    <w:rsid w:val="00013982"/>
    <w:rsid w:val="00013B5E"/>
    <w:rsid w:val="00013C46"/>
    <w:rsid w:val="00013C77"/>
    <w:rsid w:val="00013E39"/>
    <w:rsid w:val="0001404C"/>
    <w:rsid w:val="00014119"/>
    <w:rsid w:val="000144B0"/>
    <w:rsid w:val="00014ED0"/>
    <w:rsid w:val="00015080"/>
    <w:rsid w:val="00015195"/>
    <w:rsid w:val="000152DA"/>
    <w:rsid w:val="00015398"/>
    <w:rsid w:val="00015462"/>
    <w:rsid w:val="00015480"/>
    <w:rsid w:val="0001556D"/>
    <w:rsid w:val="0001574D"/>
    <w:rsid w:val="00015C37"/>
    <w:rsid w:val="00015CFC"/>
    <w:rsid w:val="00015E40"/>
    <w:rsid w:val="00015EC9"/>
    <w:rsid w:val="00015F53"/>
    <w:rsid w:val="0001651C"/>
    <w:rsid w:val="000166D1"/>
    <w:rsid w:val="000166D7"/>
    <w:rsid w:val="0001677B"/>
    <w:rsid w:val="00016C5F"/>
    <w:rsid w:val="00016CE7"/>
    <w:rsid w:val="00016D52"/>
    <w:rsid w:val="00017364"/>
    <w:rsid w:val="00017399"/>
    <w:rsid w:val="000173DC"/>
    <w:rsid w:val="00017759"/>
    <w:rsid w:val="00017B2F"/>
    <w:rsid w:val="00017DC2"/>
    <w:rsid w:val="00017F34"/>
    <w:rsid w:val="00017FF2"/>
    <w:rsid w:val="00017FF6"/>
    <w:rsid w:val="000200C5"/>
    <w:rsid w:val="0002021B"/>
    <w:rsid w:val="0002022E"/>
    <w:rsid w:val="00020273"/>
    <w:rsid w:val="00020386"/>
    <w:rsid w:val="00020405"/>
    <w:rsid w:val="00020A8B"/>
    <w:rsid w:val="00020ACB"/>
    <w:rsid w:val="00020AEB"/>
    <w:rsid w:val="00020CD9"/>
    <w:rsid w:val="00020DD7"/>
    <w:rsid w:val="0002111C"/>
    <w:rsid w:val="0002119D"/>
    <w:rsid w:val="000212F7"/>
    <w:rsid w:val="000216FD"/>
    <w:rsid w:val="00021760"/>
    <w:rsid w:val="00021A97"/>
    <w:rsid w:val="00021AD7"/>
    <w:rsid w:val="00021C0D"/>
    <w:rsid w:val="00021EFB"/>
    <w:rsid w:val="00022046"/>
    <w:rsid w:val="00022276"/>
    <w:rsid w:val="0002233F"/>
    <w:rsid w:val="000224FD"/>
    <w:rsid w:val="00022A33"/>
    <w:rsid w:val="000231C7"/>
    <w:rsid w:val="000231F9"/>
    <w:rsid w:val="000233F9"/>
    <w:rsid w:val="000235C7"/>
    <w:rsid w:val="000235FD"/>
    <w:rsid w:val="00023747"/>
    <w:rsid w:val="00023863"/>
    <w:rsid w:val="00023980"/>
    <w:rsid w:val="00023C56"/>
    <w:rsid w:val="00023CF2"/>
    <w:rsid w:val="000240E0"/>
    <w:rsid w:val="00024104"/>
    <w:rsid w:val="000249A7"/>
    <w:rsid w:val="00024DD7"/>
    <w:rsid w:val="0002508C"/>
    <w:rsid w:val="000256D2"/>
    <w:rsid w:val="000257E6"/>
    <w:rsid w:val="00025E18"/>
    <w:rsid w:val="0002603B"/>
    <w:rsid w:val="00026357"/>
    <w:rsid w:val="000265C6"/>
    <w:rsid w:val="0002661F"/>
    <w:rsid w:val="000267E9"/>
    <w:rsid w:val="000268D5"/>
    <w:rsid w:val="00026981"/>
    <w:rsid w:val="00026A7C"/>
    <w:rsid w:val="00026B10"/>
    <w:rsid w:val="00026F84"/>
    <w:rsid w:val="00026FDE"/>
    <w:rsid w:val="00027027"/>
    <w:rsid w:val="0002735E"/>
    <w:rsid w:val="000273EA"/>
    <w:rsid w:val="00027470"/>
    <w:rsid w:val="000276B0"/>
    <w:rsid w:val="00027791"/>
    <w:rsid w:val="000279F9"/>
    <w:rsid w:val="00027A69"/>
    <w:rsid w:val="00027A6E"/>
    <w:rsid w:val="000304A2"/>
    <w:rsid w:val="0003059E"/>
    <w:rsid w:val="000306FE"/>
    <w:rsid w:val="00030AD3"/>
    <w:rsid w:val="00030BAB"/>
    <w:rsid w:val="00031105"/>
    <w:rsid w:val="00031145"/>
    <w:rsid w:val="00031179"/>
    <w:rsid w:val="00031A71"/>
    <w:rsid w:val="00031AA5"/>
    <w:rsid w:val="00031B91"/>
    <w:rsid w:val="00031F38"/>
    <w:rsid w:val="000322EB"/>
    <w:rsid w:val="00032AE7"/>
    <w:rsid w:val="00032B9F"/>
    <w:rsid w:val="00032E99"/>
    <w:rsid w:val="00032F59"/>
    <w:rsid w:val="00032F6C"/>
    <w:rsid w:val="0003309D"/>
    <w:rsid w:val="00033693"/>
    <w:rsid w:val="00034160"/>
    <w:rsid w:val="00034188"/>
    <w:rsid w:val="00034260"/>
    <w:rsid w:val="0003463F"/>
    <w:rsid w:val="000347B2"/>
    <w:rsid w:val="00034968"/>
    <w:rsid w:val="00034FA7"/>
    <w:rsid w:val="000350F8"/>
    <w:rsid w:val="00035D1B"/>
    <w:rsid w:val="00035D2F"/>
    <w:rsid w:val="00035D45"/>
    <w:rsid w:val="000362B3"/>
    <w:rsid w:val="000363D5"/>
    <w:rsid w:val="0003648C"/>
    <w:rsid w:val="000364E9"/>
    <w:rsid w:val="000367C4"/>
    <w:rsid w:val="0003689E"/>
    <w:rsid w:val="00036AE8"/>
    <w:rsid w:val="00036CBE"/>
    <w:rsid w:val="00036CD8"/>
    <w:rsid w:val="00036CE8"/>
    <w:rsid w:val="00036F64"/>
    <w:rsid w:val="0003714E"/>
    <w:rsid w:val="0003717D"/>
    <w:rsid w:val="000374BA"/>
    <w:rsid w:val="00037563"/>
    <w:rsid w:val="000375F9"/>
    <w:rsid w:val="00037687"/>
    <w:rsid w:val="00037868"/>
    <w:rsid w:val="000379FF"/>
    <w:rsid w:val="00037ACB"/>
    <w:rsid w:val="000401D7"/>
    <w:rsid w:val="0004063D"/>
    <w:rsid w:val="000406BD"/>
    <w:rsid w:val="00040876"/>
    <w:rsid w:val="0004094C"/>
    <w:rsid w:val="00040AD9"/>
    <w:rsid w:val="00040BCA"/>
    <w:rsid w:val="00040CF9"/>
    <w:rsid w:val="00041195"/>
    <w:rsid w:val="00041220"/>
    <w:rsid w:val="00041264"/>
    <w:rsid w:val="0004152E"/>
    <w:rsid w:val="00041752"/>
    <w:rsid w:val="00041A85"/>
    <w:rsid w:val="00041B22"/>
    <w:rsid w:val="00041C66"/>
    <w:rsid w:val="00041D84"/>
    <w:rsid w:val="00041D92"/>
    <w:rsid w:val="000420C7"/>
    <w:rsid w:val="0004248A"/>
    <w:rsid w:val="0004272B"/>
    <w:rsid w:val="00042928"/>
    <w:rsid w:val="00042D42"/>
    <w:rsid w:val="00042DB2"/>
    <w:rsid w:val="00043368"/>
    <w:rsid w:val="00043BD4"/>
    <w:rsid w:val="00043C2A"/>
    <w:rsid w:val="00043C2B"/>
    <w:rsid w:val="00044008"/>
    <w:rsid w:val="00044514"/>
    <w:rsid w:val="000445AA"/>
    <w:rsid w:val="00044648"/>
    <w:rsid w:val="00044B13"/>
    <w:rsid w:val="00044BAF"/>
    <w:rsid w:val="00044D8B"/>
    <w:rsid w:val="00044EF0"/>
    <w:rsid w:val="000451F3"/>
    <w:rsid w:val="0004532C"/>
    <w:rsid w:val="00045352"/>
    <w:rsid w:val="0004561C"/>
    <w:rsid w:val="000459C4"/>
    <w:rsid w:val="00045D93"/>
    <w:rsid w:val="00045F55"/>
    <w:rsid w:val="00046183"/>
    <w:rsid w:val="00046269"/>
    <w:rsid w:val="0004635D"/>
    <w:rsid w:val="00046AC4"/>
    <w:rsid w:val="000478FC"/>
    <w:rsid w:val="00047B7F"/>
    <w:rsid w:val="00047FAD"/>
    <w:rsid w:val="000503B6"/>
    <w:rsid w:val="000506B9"/>
    <w:rsid w:val="00050950"/>
    <w:rsid w:val="000509D4"/>
    <w:rsid w:val="00050A58"/>
    <w:rsid w:val="00050DAE"/>
    <w:rsid w:val="00051025"/>
    <w:rsid w:val="00051093"/>
    <w:rsid w:val="000512EC"/>
    <w:rsid w:val="000513E6"/>
    <w:rsid w:val="000514BE"/>
    <w:rsid w:val="0005161C"/>
    <w:rsid w:val="0005167F"/>
    <w:rsid w:val="000516A1"/>
    <w:rsid w:val="00051722"/>
    <w:rsid w:val="00051AA3"/>
    <w:rsid w:val="00051BEA"/>
    <w:rsid w:val="00051E74"/>
    <w:rsid w:val="000520C3"/>
    <w:rsid w:val="0005220A"/>
    <w:rsid w:val="000529B9"/>
    <w:rsid w:val="00052B77"/>
    <w:rsid w:val="00052DA2"/>
    <w:rsid w:val="00052DBB"/>
    <w:rsid w:val="00052FCC"/>
    <w:rsid w:val="000530BE"/>
    <w:rsid w:val="00053153"/>
    <w:rsid w:val="00053756"/>
    <w:rsid w:val="00053A46"/>
    <w:rsid w:val="00053AE2"/>
    <w:rsid w:val="00053D54"/>
    <w:rsid w:val="00053D60"/>
    <w:rsid w:val="000544B0"/>
    <w:rsid w:val="00054701"/>
    <w:rsid w:val="00054728"/>
    <w:rsid w:val="0005472F"/>
    <w:rsid w:val="00054853"/>
    <w:rsid w:val="000548EF"/>
    <w:rsid w:val="00054AB3"/>
    <w:rsid w:val="00054E51"/>
    <w:rsid w:val="00054FC2"/>
    <w:rsid w:val="0005509D"/>
    <w:rsid w:val="00055585"/>
    <w:rsid w:val="00055A28"/>
    <w:rsid w:val="00055AE5"/>
    <w:rsid w:val="00055AF0"/>
    <w:rsid w:val="00055AF4"/>
    <w:rsid w:val="00055BAA"/>
    <w:rsid w:val="00055EDF"/>
    <w:rsid w:val="000562E7"/>
    <w:rsid w:val="00056302"/>
    <w:rsid w:val="000564B5"/>
    <w:rsid w:val="000565E5"/>
    <w:rsid w:val="00056638"/>
    <w:rsid w:val="000566F7"/>
    <w:rsid w:val="00056941"/>
    <w:rsid w:val="00056D61"/>
    <w:rsid w:val="00056DB8"/>
    <w:rsid w:val="00057246"/>
    <w:rsid w:val="000574AA"/>
    <w:rsid w:val="0005752A"/>
    <w:rsid w:val="000576C8"/>
    <w:rsid w:val="000576E5"/>
    <w:rsid w:val="000577C1"/>
    <w:rsid w:val="00057C77"/>
    <w:rsid w:val="00057CA5"/>
    <w:rsid w:val="00057DBF"/>
    <w:rsid w:val="00057DCB"/>
    <w:rsid w:val="000601EE"/>
    <w:rsid w:val="00060451"/>
    <w:rsid w:val="00060607"/>
    <w:rsid w:val="00060849"/>
    <w:rsid w:val="00060904"/>
    <w:rsid w:val="00060D4E"/>
    <w:rsid w:val="00060F3E"/>
    <w:rsid w:val="000610B9"/>
    <w:rsid w:val="000613B0"/>
    <w:rsid w:val="00061445"/>
    <w:rsid w:val="000614CB"/>
    <w:rsid w:val="0006183C"/>
    <w:rsid w:val="00061924"/>
    <w:rsid w:val="00061945"/>
    <w:rsid w:val="00061981"/>
    <w:rsid w:val="00061B4F"/>
    <w:rsid w:val="00061BE0"/>
    <w:rsid w:val="00061CBB"/>
    <w:rsid w:val="00061CD7"/>
    <w:rsid w:val="00061E73"/>
    <w:rsid w:val="00061F06"/>
    <w:rsid w:val="000620A7"/>
    <w:rsid w:val="00062582"/>
    <w:rsid w:val="00062DE5"/>
    <w:rsid w:val="00062F04"/>
    <w:rsid w:val="00062FB6"/>
    <w:rsid w:val="000630CF"/>
    <w:rsid w:val="000632DC"/>
    <w:rsid w:val="000633BE"/>
    <w:rsid w:val="000637D2"/>
    <w:rsid w:val="00063AB1"/>
    <w:rsid w:val="00063E14"/>
    <w:rsid w:val="00064017"/>
    <w:rsid w:val="0006465C"/>
    <w:rsid w:val="0006470B"/>
    <w:rsid w:val="00064B23"/>
    <w:rsid w:val="00064BF3"/>
    <w:rsid w:val="00064D25"/>
    <w:rsid w:val="00064FB8"/>
    <w:rsid w:val="00064FE9"/>
    <w:rsid w:val="000651FE"/>
    <w:rsid w:val="00065612"/>
    <w:rsid w:val="0006572E"/>
    <w:rsid w:val="0006582D"/>
    <w:rsid w:val="00065AEC"/>
    <w:rsid w:val="00065CD8"/>
    <w:rsid w:val="00065D06"/>
    <w:rsid w:val="00065D14"/>
    <w:rsid w:val="00065D71"/>
    <w:rsid w:val="00065DEC"/>
    <w:rsid w:val="00065EF3"/>
    <w:rsid w:val="00066141"/>
    <w:rsid w:val="000663D3"/>
    <w:rsid w:val="00066728"/>
    <w:rsid w:val="00066892"/>
    <w:rsid w:val="00066B6A"/>
    <w:rsid w:val="00066D65"/>
    <w:rsid w:val="00066E08"/>
    <w:rsid w:val="00066E48"/>
    <w:rsid w:val="0006707E"/>
    <w:rsid w:val="0006717E"/>
    <w:rsid w:val="0006730C"/>
    <w:rsid w:val="000673A3"/>
    <w:rsid w:val="00067404"/>
    <w:rsid w:val="00067462"/>
    <w:rsid w:val="00067A98"/>
    <w:rsid w:val="00067B5B"/>
    <w:rsid w:val="000700AF"/>
    <w:rsid w:val="00070324"/>
    <w:rsid w:val="00070A56"/>
    <w:rsid w:val="00070A65"/>
    <w:rsid w:val="00070FD2"/>
    <w:rsid w:val="00071134"/>
    <w:rsid w:val="000713C4"/>
    <w:rsid w:val="000715A4"/>
    <w:rsid w:val="000715A7"/>
    <w:rsid w:val="000715C0"/>
    <w:rsid w:val="0007169F"/>
    <w:rsid w:val="00072064"/>
    <w:rsid w:val="0007225F"/>
    <w:rsid w:val="0007244A"/>
    <w:rsid w:val="00072576"/>
    <w:rsid w:val="000725FB"/>
    <w:rsid w:val="00072BF6"/>
    <w:rsid w:val="00072CE8"/>
    <w:rsid w:val="00072EEA"/>
    <w:rsid w:val="00073041"/>
    <w:rsid w:val="000730B0"/>
    <w:rsid w:val="00073416"/>
    <w:rsid w:val="00073843"/>
    <w:rsid w:val="0007395C"/>
    <w:rsid w:val="00073D14"/>
    <w:rsid w:val="00073D38"/>
    <w:rsid w:val="00073FBB"/>
    <w:rsid w:val="00074690"/>
    <w:rsid w:val="00074793"/>
    <w:rsid w:val="000747EA"/>
    <w:rsid w:val="000749FA"/>
    <w:rsid w:val="000753FC"/>
    <w:rsid w:val="00075447"/>
    <w:rsid w:val="000755CD"/>
    <w:rsid w:val="00075668"/>
    <w:rsid w:val="00075753"/>
    <w:rsid w:val="0007580B"/>
    <w:rsid w:val="00075F08"/>
    <w:rsid w:val="00075FEF"/>
    <w:rsid w:val="000761C6"/>
    <w:rsid w:val="000761CC"/>
    <w:rsid w:val="00076251"/>
    <w:rsid w:val="0007630A"/>
    <w:rsid w:val="00076633"/>
    <w:rsid w:val="00076733"/>
    <w:rsid w:val="00076808"/>
    <w:rsid w:val="00076984"/>
    <w:rsid w:val="00076A19"/>
    <w:rsid w:val="00076D69"/>
    <w:rsid w:val="000771AE"/>
    <w:rsid w:val="000771B9"/>
    <w:rsid w:val="000772B2"/>
    <w:rsid w:val="0007757D"/>
    <w:rsid w:val="00077770"/>
    <w:rsid w:val="00077BF0"/>
    <w:rsid w:val="00077CB3"/>
    <w:rsid w:val="000800CF"/>
    <w:rsid w:val="000800D3"/>
    <w:rsid w:val="000803E8"/>
    <w:rsid w:val="00080573"/>
    <w:rsid w:val="00080829"/>
    <w:rsid w:val="0008084A"/>
    <w:rsid w:val="0008086F"/>
    <w:rsid w:val="00080C92"/>
    <w:rsid w:val="00080F59"/>
    <w:rsid w:val="00081044"/>
    <w:rsid w:val="000811A6"/>
    <w:rsid w:val="000811EB"/>
    <w:rsid w:val="000812C6"/>
    <w:rsid w:val="000817F8"/>
    <w:rsid w:val="00081922"/>
    <w:rsid w:val="00081CB1"/>
    <w:rsid w:val="00081E4E"/>
    <w:rsid w:val="00081ECD"/>
    <w:rsid w:val="00082200"/>
    <w:rsid w:val="000822A1"/>
    <w:rsid w:val="000825FC"/>
    <w:rsid w:val="00082A19"/>
    <w:rsid w:val="00082AE5"/>
    <w:rsid w:val="00082C7A"/>
    <w:rsid w:val="00082D1E"/>
    <w:rsid w:val="00082DA4"/>
    <w:rsid w:val="00082FA2"/>
    <w:rsid w:val="00083348"/>
    <w:rsid w:val="000837AB"/>
    <w:rsid w:val="00083802"/>
    <w:rsid w:val="00083936"/>
    <w:rsid w:val="000839B9"/>
    <w:rsid w:val="00083B96"/>
    <w:rsid w:val="00083EBF"/>
    <w:rsid w:val="00084258"/>
    <w:rsid w:val="0008447B"/>
    <w:rsid w:val="00084552"/>
    <w:rsid w:val="0008460E"/>
    <w:rsid w:val="00084724"/>
    <w:rsid w:val="00084D40"/>
    <w:rsid w:val="00084EEA"/>
    <w:rsid w:val="000850A8"/>
    <w:rsid w:val="00085595"/>
    <w:rsid w:val="00085AB3"/>
    <w:rsid w:val="00085B3B"/>
    <w:rsid w:val="00085C97"/>
    <w:rsid w:val="00085E18"/>
    <w:rsid w:val="00085E51"/>
    <w:rsid w:val="00085E83"/>
    <w:rsid w:val="000861C6"/>
    <w:rsid w:val="00086489"/>
    <w:rsid w:val="00086609"/>
    <w:rsid w:val="000866D0"/>
    <w:rsid w:val="00086795"/>
    <w:rsid w:val="00086816"/>
    <w:rsid w:val="00086BB1"/>
    <w:rsid w:val="00086DC6"/>
    <w:rsid w:val="00086EAA"/>
    <w:rsid w:val="00086F80"/>
    <w:rsid w:val="00086F90"/>
    <w:rsid w:val="000873AF"/>
    <w:rsid w:val="000877EF"/>
    <w:rsid w:val="00087EA8"/>
    <w:rsid w:val="00087EB8"/>
    <w:rsid w:val="00087F7D"/>
    <w:rsid w:val="00090365"/>
    <w:rsid w:val="00090CB4"/>
    <w:rsid w:val="00090EEF"/>
    <w:rsid w:val="0009109B"/>
    <w:rsid w:val="000910D4"/>
    <w:rsid w:val="00091276"/>
    <w:rsid w:val="000912F4"/>
    <w:rsid w:val="0009132E"/>
    <w:rsid w:val="000919FB"/>
    <w:rsid w:val="00091D5B"/>
    <w:rsid w:val="00091E5E"/>
    <w:rsid w:val="00091F03"/>
    <w:rsid w:val="000923B9"/>
    <w:rsid w:val="000923CE"/>
    <w:rsid w:val="0009259E"/>
    <w:rsid w:val="00092824"/>
    <w:rsid w:val="000928FB"/>
    <w:rsid w:val="00092AA9"/>
    <w:rsid w:val="00092F7B"/>
    <w:rsid w:val="0009303D"/>
    <w:rsid w:val="00093619"/>
    <w:rsid w:val="000937A6"/>
    <w:rsid w:val="0009391D"/>
    <w:rsid w:val="00093E35"/>
    <w:rsid w:val="00094035"/>
    <w:rsid w:val="0009426B"/>
    <w:rsid w:val="00094612"/>
    <w:rsid w:val="00094784"/>
    <w:rsid w:val="00094804"/>
    <w:rsid w:val="00094AA7"/>
    <w:rsid w:val="00095050"/>
    <w:rsid w:val="0009505B"/>
    <w:rsid w:val="000950DC"/>
    <w:rsid w:val="00095154"/>
    <w:rsid w:val="00095B41"/>
    <w:rsid w:val="00095C7F"/>
    <w:rsid w:val="00095E2B"/>
    <w:rsid w:val="00096007"/>
    <w:rsid w:val="00096038"/>
    <w:rsid w:val="000961CD"/>
    <w:rsid w:val="0009680E"/>
    <w:rsid w:val="00096879"/>
    <w:rsid w:val="00096919"/>
    <w:rsid w:val="00096B0E"/>
    <w:rsid w:val="00096BF6"/>
    <w:rsid w:val="000970B8"/>
    <w:rsid w:val="000979A0"/>
    <w:rsid w:val="00097A35"/>
    <w:rsid w:val="00097F5D"/>
    <w:rsid w:val="000A00A4"/>
    <w:rsid w:val="000A01CB"/>
    <w:rsid w:val="000A0304"/>
    <w:rsid w:val="000A0592"/>
    <w:rsid w:val="000A0938"/>
    <w:rsid w:val="000A0A0F"/>
    <w:rsid w:val="000A0ABE"/>
    <w:rsid w:val="000A0BF6"/>
    <w:rsid w:val="000A0CCC"/>
    <w:rsid w:val="000A0D3A"/>
    <w:rsid w:val="000A0ED3"/>
    <w:rsid w:val="000A0F32"/>
    <w:rsid w:val="000A19DE"/>
    <w:rsid w:val="000A1C7D"/>
    <w:rsid w:val="000A1E91"/>
    <w:rsid w:val="000A1FB8"/>
    <w:rsid w:val="000A20BE"/>
    <w:rsid w:val="000A2252"/>
    <w:rsid w:val="000A2313"/>
    <w:rsid w:val="000A23E6"/>
    <w:rsid w:val="000A253A"/>
    <w:rsid w:val="000A29F3"/>
    <w:rsid w:val="000A2ADF"/>
    <w:rsid w:val="000A2BB5"/>
    <w:rsid w:val="000A2C8A"/>
    <w:rsid w:val="000A2E07"/>
    <w:rsid w:val="000A2F53"/>
    <w:rsid w:val="000A33B6"/>
    <w:rsid w:val="000A3466"/>
    <w:rsid w:val="000A348E"/>
    <w:rsid w:val="000A367E"/>
    <w:rsid w:val="000A39CA"/>
    <w:rsid w:val="000A3FA1"/>
    <w:rsid w:val="000A4112"/>
    <w:rsid w:val="000A4735"/>
    <w:rsid w:val="000A47C4"/>
    <w:rsid w:val="000A4CF9"/>
    <w:rsid w:val="000A4DDE"/>
    <w:rsid w:val="000A502C"/>
    <w:rsid w:val="000A5282"/>
    <w:rsid w:val="000A541D"/>
    <w:rsid w:val="000A56E4"/>
    <w:rsid w:val="000A57F9"/>
    <w:rsid w:val="000A59B0"/>
    <w:rsid w:val="000A5CAF"/>
    <w:rsid w:val="000A5EC0"/>
    <w:rsid w:val="000A612E"/>
    <w:rsid w:val="000A6212"/>
    <w:rsid w:val="000A632C"/>
    <w:rsid w:val="000A63F7"/>
    <w:rsid w:val="000A66AA"/>
    <w:rsid w:val="000A6705"/>
    <w:rsid w:val="000A6AB5"/>
    <w:rsid w:val="000A6AF8"/>
    <w:rsid w:val="000A6C3C"/>
    <w:rsid w:val="000A6EED"/>
    <w:rsid w:val="000A6FAE"/>
    <w:rsid w:val="000A7740"/>
    <w:rsid w:val="000A7745"/>
    <w:rsid w:val="000A77AC"/>
    <w:rsid w:val="000A790C"/>
    <w:rsid w:val="000A79C9"/>
    <w:rsid w:val="000A7A25"/>
    <w:rsid w:val="000A7B1A"/>
    <w:rsid w:val="000A7F7E"/>
    <w:rsid w:val="000A7F92"/>
    <w:rsid w:val="000A7FBA"/>
    <w:rsid w:val="000B0004"/>
    <w:rsid w:val="000B00B3"/>
    <w:rsid w:val="000B025C"/>
    <w:rsid w:val="000B062C"/>
    <w:rsid w:val="000B07A9"/>
    <w:rsid w:val="000B07BE"/>
    <w:rsid w:val="000B0AE4"/>
    <w:rsid w:val="000B0C03"/>
    <w:rsid w:val="000B1393"/>
    <w:rsid w:val="000B155E"/>
    <w:rsid w:val="000B18B1"/>
    <w:rsid w:val="000B191A"/>
    <w:rsid w:val="000B1949"/>
    <w:rsid w:val="000B1BA7"/>
    <w:rsid w:val="000B1C0E"/>
    <w:rsid w:val="000B2009"/>
    <w:rsid w:val="000B2050"/>
    <w:rsid w:val="000B20B5"/>
    <w:rsid w:val="000B26B2"/>
    <w:rsid w:val="000B27E1"/>
    <w:rsid w:val="000B28B2"/>
    <w:rsid w:val="000B28E3"/>
    <w:rsid w:val="000B299A"/>
    <w:rsid w:val="000B2A1D"/>
    <w:rsid w:val="000B2A4B"/>
    <w:rsid w:val="000B2D59"/>
    <w:rsid w:val="000B2E00"/>
    <w:rsid w:val="000B2EF9"/>
    <w:rsid w:val="000B2FC8"/>
    <w:rsid w:val="000B3C7C"/>
    <w:rsid w:val="000B3CE5"/>
    <w:rsid w:val="000B3F87"/>
    <w:rsid w:val="000B403F"/>
    <w:rsid w:val="000B4558"/>
    <w:rsid w:val="000B45DD"/>
    <w:rsid w:val="000B49DD"/>
    <w:rsid w:val="000B4A32"/>
    <w:rsid w:val="000B4ACA"/>
    <w:rsid w:val="000B4FCF"/>
    <w:rsid w:val="000B5140"/>
    <w:rsid w:val="000B5172"/>
    <w:rsid w:val="000B5398"/>
    <w:rsid w:val="000B5726"/>
    <w:rsid w:val="000B5A00"/>
    <w:rsid w:val="000B5B0B"/>
    <w:rsid w:val="000B5BA3"/>
    <w:rsid w:val="000B6048"/>
    <w:rsid w:val="000B61D7"/>
    <w:rsid w:val="000B67A1"/>
    <w:rsid w:val="000B6817"/>
    <w:rsid w:val="000B68A8"/>
    <w:rsid w:val="000B690E"/>
    <w:rsid w:val="000B691E"/>
    <w:rsid w:val="000B6928"/>
    <w:rsid w:val="000B69D3"/>
    <w:rsid w:val="000B6C2B"/>
    <w:rsid w:val="000B6DB9"/>
    <w:rsid w:val="000B7341"/>
    <w:rsid w:val="000B7578"/>
    <w:rsid w:val="000B7B7F"/>
    <w:rsid w:val="000B7C59"/>
    <w:rsid w:val="000B7C80"/>
    <w:rsid w:val="000B7F25"/>
    <w:rsid w:val="000C0049"/>
    <w:rsid w:val="000C0226"/>
    <w:rsid w:val="000C02CC"/>
    <w:rsid w:val="000C07F0"/>
    <w:rsid w:val="000C08BC"/>
    <w:rsid w:val="000C0C34"/>
    <w:rsid w:val="000C0E7B"/>
    <w:rsid w:val="000C1109"/>
    <w:rsid w:val="000C1264"/>
    <w:rsid w:val="000C163F"/>
    <w:rsid w:val="000C16E8"/>
    <w:rsid w:val="000C18E7"/>
    <w:rsid w:val="000C1909"/>
    <w:rsid w:val="000C1A39"/>
    <w:rsid w:val="000C1CD2"/>
    <w:rsid w:val="000C1CF9"/>
    <w:rsid w:val="000C22E4"/>
    <w:rsid w:val="000C2320"/>
    <w:rsid w:val="000C2682"/>
    <w:rsid w:val="000C28A1"/>
    <w:rsid w:val="000C291D"/>
    <w:rsid w:val="000C2FFB"/>
    <w:rsid w:val="000C3263"/>
    <w:rsid w:val="000C3348"/>
    <w:rsid w:val="000C335C"/>
    <w:rsid w:val="000C336A"/>
    <w:rsid w:val="000C3863"/>
    <w:rsid w:val="000C3AB2"/>
    <w:rsid w:val="000C3ED1"/>
    <w:rsid w:val="000C3EE7"/>
    <w:rsid w:val="000C4041"/>
    <w:rsid w:val="000C41AF"/>
    <w:rsid w:val="000C445D"/>
    <w:rsid w:val="000C458C"/>
    <w:rsid w:val="000C463C"/>
    <w:rsid w:val="000C47B0"/>
    <w:rsid w:val="000C47B3"/>
    <w:rsid w:val="000C480A"/>
    <w:rsid w:val="000C4846"/>
    <w:rsid w:val="000C4A1B"/>
    <w:rsid w:val="000C4EC2"/>
    <w:rsid w:val="000C5059"/>
    <w:rsid w:val="000C589D"/>
    <w:rsid w:val="000C5963"/>
    <w:rsid w:val="000C5D3E"/>
    <w:rsid w:val="000C5FBE"/>
    <w:rsid w:val="000C5FBF"/>
    <w:rsid w:val="000C6491"/>
    <w:rsid w:val="000C65B4"/>
    <w:rsid w:val="000C6D99"/>
    <w:rsid w:val="000C7380"/>
    <w:rsid w:val="000C7BBA"/>
    <w:rsid w:val="000C7CAF"/>
    <w:rsid w:val="000C7DA4"/>
    <w:rsid w:val="000D0042"/>
    <w:rsid w:val="000D025B"/>
    <w:rsid w:val="000D058A"/>
    <w:rsid w:val="000D0639"/>
    <w:rsid w:val="000D0904"/>
    <w:rsid w:val="000D09A7"/>
    <w:rsid w:val="000D0BF1"/>
    <w:rsid w:val="000D0C75"/>
    <w:rsid w:val="000D0D1E"/>
    <w:rsid w:val="000D1221"/>
    <w:rsid w:val="000D1E65"/>
    <w:rsid w:val="000D1F6D"/>
    <w:rsid w:val="000D21A2"/>
    <w:rsid w:val="000D2485"/>
    <w:rsid w:val="000D24C6"/>
    <w:rsid w:val="000D24C9"/>
    <w:rsid w:val="000D2587"/>
    <w:rsid w:val="000D25E1"/>
    <w:rsid w:val="000D2658"/>
    <w:rsid w:val="000D2701"/>
    <w:rsid w:val="000D2871"/>
    <w:rsid w:val="000D2B11"/>
    <w:rsid w:val="000D2D83"/>
    <w:rsid w:val="000D2EDF"/>
    <w:rsid w:val="000D2F55"/>
    <w:rsid w:val="000D3105"/>
    <w:rsid w:val="000D31C9"/>
    <w:rsid w:val="000D325D"/>
    <w:rsid w:val="000D3458"/>
    <w:rsid w:val="000D3715"/>
    <w:rsid w:val="000D3822"/>
    <w:rsid w:val="000D3AE2"/>
    <w:rsid w:val="000D3BF6"/>
    <w:rsid w:val="000D3DAD"/>
    <w:rsid w:val="000D3E68"/>
    <w:rsid w:val="000D4265"/>
    <w:rsid w:val="000D4272"/>
    <w:rsid w:val="000D4304"/>
    <w:rsid w:val="000D4397"/>
    <w:rsid w:val="000D43EF"/>
    <w:rsid w:val="000D4D8D"/>
    <w:rsid w:val="000D4E48"/>
    <w:rsid w:val="000D549C"/>
    <w:rsid w:val="000D566C"/>
    <w:rsid w:val="000D5735"/>
    <w:rsid w:val="000D5BF7"/>
    <w:rsid w:val="000D5E9C"/>
    <w:rsid w:val="000D6146"/>
    <w:rsid w:val="000D6149"/>
    <w:rsid w:val="000D61A6"/>
    <w:rsid w:val="000D6305"/>
    <w:rsid w:val="000D65C0"/>
    <w:rsid w:val="000D697E"/>
    <w:rsid w:val="000D6AE3"/>
    <w:rsid w:val="000D7091"/>
    <w:rsid w:val="000D7139"/>
    <w:rsid w:val="000D734B"/>
    <w:rsid w:val="000D73B8"/>
    <w:rsid w:val="000D78D7"/>
    <w:rsid w:val="000D79EB"/>
    <w:rsid w:val="000D7B32"/>
    <w:rsid w:val="000D7CCF"/>
    <w:rsid w:val="000E0181"/>
    <w:rsid w:val="000E02D0"/>
    <w:rsid w:val="000E0941"/>
    <w:rsid w:val="000E0A01"/>
    <w:rsid w:val="000E0AE9"/>
    <w:rsid w:val="000E0CD6"/>
    <w:rsid w:val="000E0F25"/>
    <w:rsid w:val="000E0F8E"/>
    <w:rsid w:val="000E1072"/>
    <w:rsid w:val="000E140A"/>
    <w:rsid w:val="000E1596"/>
    <w:rsid w:val="000E15B0"/>
    <w:rsid w:val="000E171F"/>
    <w:rsid w:val="000E1B6B"/>
    <w:rsid w:val="000E1FE0"/>
    <w:rsid w:val="000E2244"/>
    <w:rsid w:val="000E227C"/>
    <w:rsid w:val="000E2326"/>
    <w:rsid w:val="000E25A8"/>
    <w:rsid w:val="000E2727"/>
    <w:rsid w:val="000E2868"/>
    <w:rsid w:val="000E29A3"/>
    <w:rsid w:val="000E2A4F"/>
    <w:rsid w:val="000E2BFE"/>
    <w:rsid w:val="000E2CE1"/>
    <w:rsid w:val="000E2EF9"/>
    <w:rsid w:val="000E2FA4"/>
    <w:rsid w:val="000E3098"/>
    <w:rsid w:val="000E30AA"/>
    <w:rsid w:val="000E312B"/>
    <w:rsid w:val="000E314F"/>
    <w:rsid w:val="000E3294"/>
    <w:rsid w:val="000E3319"/>
    <w:rsid w:val="000E333F"/>
    <w:rsid w:val="000E3459"/>
    <w:rsid w:val="000E377F"/>
    <w:rsid w:val="000E3950"/>
    <w:rsid w:val="000E3CE8"/>
    <w:rsid w:val="000E419D"/>
    <w:rsid w:val="000E41FF"/>
    <w:rsid w:val="000E4291"/>
    <w:rsid w:val="000E42BA"/>
    <w:rsid w:val="000E4540"/>
    <w:rsid w:val="000E45E5"/>
    <w:rsid w:val="000E45E9"/>
    <w:rsid w:val="000E47E0"/>
    <w:rsid w:val="000E4886"/>
    <w:rsid w:val="000E4989"/>
    <w:rsid w:val="000E4AA5"/>
    <w:rsid w:val="000E4AEF"/>
    <w:rsid w:val="000E4F19"/>
    <w:rsid w:val="000E516E"/>
    <w:rsid w:val="000E5416"/>
    <w:rsid w:val="000E5841"/>
    <w:rsid w:val="000E5C54"/>
    <w:rsid w:val="000E5CAE"/>
    <w:rsid w:val="000E5CED"/>
    <w:rsid w:val="000E5E43"/>
    <w:rsid w:val="000E5E9A"/>
    <w:rsid w:val="000E5EE4"/>
    <w:rsid w:val="000E5F51"/>
    <w:rsid w:val="000E61C5"/>
    <w:rsid w:val="000E64FF"/>
    <w:rsid w:val="000E6825"/>
    <w:rsid w:val="000E68B4"/>
    <w:rsid w:val="000E6908"/>
    <w:rsid w:val="000E6B2A"/>
    <w:rsid w:val="000E6C63"/>
    <w:rsid w:val="000E6E76"/>
    <w:rsid w:val="000E71D4"/>
    <w:rsid w:val="000E74AE"/>
    <w:rsid w:val="000E7B77"/>
    <w:rsid w:val="000E7C58"/>
    <w:rsid w:val="000E7F13"/>
    <w:rsid w:val="000F0166"/>
    <w:rsid w:val="000F043A"/>
    <w:rsid w:val="000F065B"/>
    <w:rsid w:val="000F086E"/>
    <w:rsid w:val="000F092D"/>
    <w:rsid w:val="000F0B57"/>
    <w:rsid w:val="000F0DFF"/>
    <w:rsid w:val="000F0E6F"/>
    <w:rsid w:val="000F0FB0"/>
    <w:rsid w:val="000F10AD"/>
    <w:rsid w:val="000F1183"/>
    <w:rsid w:val="000F15CB"/>
    <w:rsid w:val="000F1704"/>
    <w:rsid w:val="000F18D3"/>
    <w:rsid w:val="000F1906"/>
    <w:rsid w:val="000F1ACC"/>
    <w:rsid w:val="000F1C70"/>
    <w:rsid w:val="000F1D0D"/>
    <w:rsid w:val="000F1DB3"/>
    <w:rsid w:val="000F1F9E"/>
    <w:rsid w:val="000F1FC2"/>
    <w:rsid w:val="000F1FFF"/>
    <w:rsid w:val="000F2275"/>
    <w:rsid w:val="000F2358"/>
    <w:rsid w:val="000F26E8"/>
    <w:rsid w:val="000F27AB"/>
    <w:rsid w:val="000F281D"/>
    <w:rsid w:val="000F2A10"/>
    <w:rsid w:val="000F2B3C"/>
    <w:rsid w:val="000F2BD7"/>
    <w:rsid w:val="000F2C6F"/>
    <w:rsid w:val="000F32BD"/>
    <w:rsid w:val="000F32D1"/>
    <w:rsid w:val="000F34BD"/>
    <w:rsid w:val="000F3E1C"/>
    <w:rsid w:val="000F3F39"/>
    <w:rsid w:val="000F3F6C"/>
    <w:rsid w:val="000F4169"/>
    <w:rsid w:val="000F41F0"/>
    <w:rsid w:val="000F455B"/>
    <w:rsid w:val="000F4647"/>
    <w:rsid w:val="000F4696"/>
    <w:rsid w:val="000F4860"/>
    <w:rsid w:val="000F48B9"/>
    <w:rsid w:val="000F48EA"/>
    <w:rsid w:val="000F496F"/>
    <w:rsid w:val="000F4CAC"/>
    <w:rsid w:val="000F4F70"/>
    <w:rsid w:val="000F4F94"/>
    <w:rsid w:val="000F51D4"/>
    <w:rsid w:val="000F5390"/>
    <w:rsid w:val="000F53A7"/>
    <w:rsid w:val="000F568A"/>
    <w:rsid w:val="000F5817"/>
    <w:rsid w:val="000F5A92"/>
    <w:rsid w:val="000F5FD7"/>
    <w:rsid w:val="000F5FEC"/>
    <w:rsid w:val="000F5FF0"/>
    <w:rsid w:val="000F6128"/>
    <w:rsid w:val="000F61DC"/>
    <w:rsid w:val="000F622F"/>
    <w:rsid w:val="000F64D6"/>
    <w:rsid w:val="000F691B"/>
    <w:rsid w:val="000F6A14"/>
    <w:rsid w:val="000F6FD1"/>
    <w:rsid w:val="000F71D4"/>
    <w:rsid w:val="000F7219"/>
    <w:rsid w:val="000F759A"/>
    <w:rsid w:val="000F767E"/>
    <w:rsid w:val="000F77CF"/>
    <w:rsid w:val="000F7822"/>
    <w:rsid w:val="000F7F08"/>
    <w:rsid w:val="00100145"/>
    <w:rsid w:val="001001E1"/>
    <w:rsid w:val="00100214"/>
    <w:rsid w:val="0010035D"/>
    <w:rsid w:val="00100730"/>
    <w:rsid w:val="00100A41"/>
    <w:rsid w:val="00100AE4"/>
    <w:rsid w:val="00100DB8"/>
    <w:rsid w:val="00100F91"/>
    <w:rsid w:val="00101966"/>
    <w:rsid w:val="00101EF6"/>
    <w:rsid w:val="001023A3"/>
    <w:rsid w:val="00102461"/>
    <w:rsid w:val="00102893"/>
    <w:rsid w:val="0010299C"/>
    <w:rsid w:val="001030CD"/>
    <w:rsid w:val="00103410"/>
    <w:rsid w:val="001034CC"/>
    <w:rsid w:val="001036A9"/>
    <w:rsid w:val="00103A43"/>
    <w:rsid w:val="00103A9C"/>
    <w:rsid w:val="00103C0D"/>
    <w:rsid w:val="001043C1"/>
    <w:rsid w:val="00104476"/>
    <w:rsid w:val="0010465E"/>
    <w:rsid w:val="00104A1F"/>
    <w:rsid w:val="001051EC"/>
    <w:rsid w:val="001051FB"/>
    <w:rsid w:val="0010539E"/>
    <w:rsid w:val="001053C0"/>
    <w:rsid w:val="001056A1"/>
    <w:rsid w:val="00105822"/>
    <w:rsid w:val="00105865"/>
    <w:rsid w:val="00105DD7"/>
    <w:rsid w:val="00105FE1"/>
    <w:rsid w:val="00106591"/>
    <w:rsid w:val="001069A7"/>
    <w:rsid w:val="00106A16"/>
    <w:rsid w:val="00106DE7"/>
    <w:rsid w:val="001071A9"/>
    <w:rsid w:val="001073A2"/>
    <w:rsid w:val="001078D8"/>
    <w:rsid w:val="001078FC"/>
    <w:rsid w:val="00107981"/>
    <w:rsid w:val="00107A0A"/>
    <w:rsid w:val="00107A5E"/>
    <w:rsid w:val="00107B21"/>
    <w:rsid w:val="00107B94"/>
    <w:rsid w:val="00107F8C"/>
    <w:rsid w:val="00110084"/>
    <w:rsid w:val="001103B3"/>
    <w:rsid w:val="001109D2"/>
    <w:rsid w:val="00110A8F"/>
    <w:rsid w:val="00110E58"/>
    <w:rsid w:val="0011123F"/>
    <w:rsid w:val="001113B3"/>
    <w:rsid w:val="00111569"/>
    <w:rsid w:val="0011176F"/>
    <w:rsid w:val="001117E4"/>
    <w:rsid w:val="00111963"/>
    <w:rsid w:val="00111C22"/>
    <w:rsid w:val="00111CF5"/>
    <w:rsid w:val="00112069"/>
    <w:rsid w:val="001123BD"/>
    <w:rsid w:val="00112512"/>
    <w:rsid w:val="00112563"/>
    <w:rsid w:val="001126A3"/>
    <w:rsid w:val="00112823"/>
    <w:rsid w:val="001128E3"/>
    <w:rsid w:val="00112D01"/>
    <w:rsid w:val="00112DD2"/>
    <w:rsid w:val="001130DE"/>
    <w:rsid w:val="00113131"/>
    <w:rsid w:val="00113614"/>
    <w:rsid w:val="001136EA"/>
    <w:rsid w:val="00113713"/>
    <w:rsid w:val="00113750"/>
    <w:rsid w:val="00113B5B"/>
    <w:rsid w:val="00113B67"/>
    <w:rsid w:val="00113BD4"/>
    <w:rsid w:val="00113C69"/>
    <w:rsid w:val="00113D67"/>
    <w:rsid w:val="00113F0E"/>
    <w:rsid w:val="00113FDA"/>
    <w:rsid w:val="00114179"/>
    <w:rsid w:val="0011441E"/>
    <w:rsid w:val="00114508"/>
    <w:rsid w:val="00114510"/>
    <w:rsid w:val="00114A67"/>
    <w:rsid w:val="00114AFE"/>
    <w:rsid w:val="00114C0D"/>
    <w:rsid w:val="00114F7B"/>
    <w:rsid w:val="00114FB6"/>
    <w:rsid w:val="00115066"/>
    <w:rsid w:val="001150A1"/>
    <w:rsid w:val="0011537D"/>
    <w:rsid w:val="00115392"/>
    <w:rsid w:val="0011545D"/>
    <w:rsid w:val="0011554D"/>
    <w:rsid w:val="001157B7"/>
    <w:rsid w:val="001158AF"/>
    <w:rsid w:val="0011590C"/>
    <w:rsid w:val="00115CFA"/>
    <w:rsid w:val="00115FA3"/>
    <w:rsid w:val="00115FAB"/>
    <w:rsid w:val="001164D7"/>
    <w:rsid w:val="001164DC"/>
    <w:rsid w:val="0011689C"/>
    <w:rsid w:val="001169F4"/>
    <w:rsid w:val="00116AAC"/>
    <w:rsid w:val="00117083"/>
    <w:rsid w:val="00117097"/>
    <w:rsid w:val="00117100"/>
    <w:rsid w:val="001171FC"/>
    <w:rsid w:val="0011733E"/>
    <w:rsid w:val="0011748E"/>
    <w:rsid w:val="001174DC"/>
    <w:rsid w:val="001176F8"/>
    <w:rsid w:val="001177F5"/>
    <w:rsid w:val="0011797E"/>
    <w:rsid w:val="00117FA0"/>
    <w:rsid w:val="0012001D"/>
    <w:rsid w:val="0012042F"/>
    <w:rsid w:val="0012062A"/>
    <w:rsid w:val="001209A1"/>
    <w:rsid w:val="00121003"/>
    <w:rsid w:val="001211F6"/>
    <w:rsid w:val="001218FD"/>
    <w:rsid w:val="00121B2A"/>
    <w:rsid w:val="00121CD1"/>
    <w:rsid w:val="00122156"/>
    <w:rsid w:val="0012223F"/>
    <w:rsid w:val="0012237A"/>
    <w:rsid w:val="001225B3"/>
    <w:rsid w:val="001225E2"/>
    <w:rsid w:val="0012261E"/>
    <w:rsid w:val="001227DF"/>
    <w:rsid w:val="00122979"/>
    <w:rsid w:val="00122D16"/>
    <w:rsid w:val="00122DC1"/>
    <w:rsid w:val="00122E05"/>
    <w:rsid w:val="00122E2F"/>
    <w:rsid w:val="00122E38"/>
    <w:rsid w:val="001235EC"/>
    <w:rsid w:val="00123705"/>
    <w:rsid w:val="00123788"/>
    <w:rsid w:val="001237FB"/>
    <w:rsid w:val="0012387C"/>
    <w:rsid w:val="00123BD1"/>
    <w:rsid w:val="0012479E"/>
    <w:rsid w:val="00124970"/>
    <w:rsid w:val="00124BA3"/>
    <w:rsid w:val="00124C74"/>
    <w:rsid w:val="00124DA7"/>
    <w:rsid w:val="00124DB2"/>
    <w:rsid w:val="00124DE6"/>
    <w:rsid w:val="00124F34"/>
    <w:rsid w:val="00125886"/>
    <w:rsid w:val="00125CFC"/>
    <w:rsid w:val="001261DC"/>
    <w:rsid w:val="00126459"/>
    <w:rsid w:val="001264E8"/>
    <w:rsid w:val="001265B6"/>
    <w:rsid w:val="00126B3B"/>
    <w:rsid w:val="00126C75"/>
    <w:rsid w:val="00126EF0"/>
    <w:rsid w:val="00126F98"/>
    <w:rsid w:val="00127072"/>
    <w:rsid w:val="001270E0"/>
    <w:rsid w:val="0012760B"/>
    <w:rsid w:val="001278A4"/>
    <w:rsid w:val="00127B93"/>
    <w:rsid w:val="00127C61"/>
    <w:rsid w:val="00127D5F"/>
    <w:rsid w:val="00127E53"/>
    <w:rsid w:val="00127EDC"/>
    <w:rsid w:val="00127F1A"/>
    <w:rsid w:val="00130098"/>
    <w:rsid w:val="001306AF"/>
    <w:rsid w:val="0013075B"/>
    <w:rsid w:val="0013088D"/>
    <w:rsid w:val="001308BA"/>
    <w:rsid w:val="00131092"/>
    <w:rsid w:val="001310CD"/>
    <w:rsid w:val="001313D5"/>
    <w:rsid w:val="00131795"/>
    <w:rsid w:val="00131884"/>
    <w:rsid w:val="00131885"/>
    <w:rsid w:val="00131C70"/>
    <w:rsid w:val="00131EA6"/>
    <w:rsid w:val="001321D1"/>
    <w:rsid w:val="0013220F"/>
    <w:rsid w:val="00132360"/>
    <w:rsid w:val="001324B1"/>
    <w:rsid w:val="0013255F"/>
    <w:rsid w:val="00132675"/>
    <w:rsid w:val="0013295D"/>
    <w:rsid w:val="00132BE0"/>
    <w:rsid w:val="00132C24"/>
    <w:rsid w:val="00132D15"/>
    <w:rsid w:val="00132D54"/>
    <w:rsid w:val="00132D86"/>
    <w:rsid w:val="00132E0A"/>
    <w:rsid w:val="00132E69"/>
    <w:rsid w:val="00132F82"/>
    <w:rsid w:val="001330E8"/>
    <w:rsid w:val="00133407"/>
    <w:rsid w:val="00133778"/>
    <w:rsid w:val="001337C9"/>
    <w:rsid w:val="001339F1"/>
    <w:rsid w:val="00133B13"/>
    <w:rsid w:val="00133BFF"/>
    <w:rsid w:val="00133D73"/>
    <w:rsid w:val="00133DF0"/>
    <w:rsid w:val="00133E6B"/>
    <w:rsid w:val="00133F1C"/>
    <w:rsid w:val="00134331"/>
    <w:rsid w:val="00134492"/>
    <w:rsid w:val="00134709"/>
    <w:rsid w:val="00134747"/>
    <w:rsid w:val="00134752"/>
    <w:rsid w:val="00134793"/>
    <w:rsid w:val="0013488D"/>
    <w:rsid w:val="00134B2D"/>
    <w:rsid w:val="00135723"/>
    <w:rsid w:val="00135D28"/>
    <w:rsid w:val="00135DB1"/>
    <w:rsid w:val="001367F8"/>
    <w:rsid w:val="00136933"/>
    <w:rsid w:val="00136AE9"/>
    <w:rsid w:val="00136B63"/>
    <w:rsid w:val="00136D25"/>
    <w:rsid w:val="00136E71"/>
    <w:rsid w:val="00137137"/>
    <w:rsid w:val="001371BC"/>
    <w:rsid w:val="001372DB"/>
    <w:rsid w:val="0013730D"/>
    <w:rsid w:val="00137668"/>
    <w:rsid w:val="00137BBF"/>
    <w:rsid w:val="001401B8"/>
    <w:rsid w:val="00140324"/>
    <w:rsid w:val="0014039A"/>
    <w:rsid w:val="001408E6"/>
    <w:rsid w:val="00140ECA"/>
    <w:rsid w:val="001412E4"/>
    <w:rsid w:val="0014130E"/>
    <w:rsid w:val="0014132A"/>
    <w:rsid w:val="0014173C"/>
    <w:rsid w:val="0014189F"/>
    <w:rsid w:val="00141E62"/>
    <w:rsid w:val="00141F56"/>
    <w:rsid w:val="00142179"/>
    <w:rsid w:val="00142254"/>
    <w:rsid w:val="00142513"/>
    <w:rsid w:val="00142632"/>
    <w:rsid w:val="00142C12"/>
    <w:rsid w:val="00142C67"/>
    <w:rsid w:val="00143094"/>
    <w:rsid w:val="001433FC"/>
    <w:rsid w:val="001436B9"/>
    <w:rsid w:val="0014383D"/>
    <w:rsid w:val="001439C8"/>
    <w:rsid w:val="00143A0F"/>
    <w:rsid w:val="00143EE0"/>
    <w:rsid w:val="00144289"/>
    <w:rsid w:val="001442E7"/>
    <w:rsid w:val="0014485C"/>
    <w:rsid w:val="00144A4D"/>
    <w:rsid w:val="00144B28"/>
    <w:rsid w:val="00144B50"/>
    <w:rsid w:val="00144DA1"/>
    <w:rsid w:val="0014511E"/>
    <w:rsid w:val="0014513B"/>
    <w:rsid w:val="00145211"/>
    <w:rsid w:val="001452A6"/>
    <w:rsid w:val="001452EB"/>
    <w:rsid w:val="0014535A"/>
    <w:rsid w:val="00145AAC"/>
    <w:rsid w:val="00145B54"/>
    <w:rsid w:val="00145E26"/>
    <w:rsid w:val="00145E7F"/>
    <w:rsid w:val="00145F9C"/>
    <w:rsid w:val="0014631B"/>
    <w:rsid w:val="0014647A"/>
    <w:rsid w:val="001465B3"/>
    <w:rsid w:val="0014682D"/>
    <w:rsid w:val="00146A0E"/>
    <w:rsid w:val="00146ACC"/>
    <w:rsid w:val="00146AD6"/>
    <w:rsid w:val="00146B58"/>
    <w:rsid w:val="00146E66"/>
    <w:rsid w:val="00147169"/>
    <w:rsid w:val="001472ED"/>
    <w:rsid w:val="001474FF"/>
    <w:rsid w:val="00147D15"/>
    <w:rsid w:val="001500DA"/>
    <w:rsid w:val="001500F0"/>
    <w:rsid w:val="001501E0"/>
    <w:rsid w:val="00150508"/>
    <w:rsid w:val="00150512"/>
    <w:rsid w:val="00150846"/>
    <w:rsid w:val="00150962"/>
    <w:rsid w:val="001509EB"/>
    <w:rsid w:val="00150A5A"/>
    <w:rsid w:val="00150C82"/>
    <w:rsid w:val="00150D66"/>
    <w:rsid w:val="00150F5C"/>
    <w:rsid w:val="0015113F"/>
    <w:rsid w:val="001513FD"/>
    <w:rsid w:val="001516B7"/>
    <w:rsid w:val="00152207"/>
    <w:rsid w:val="00152316"/>
    <w:rsid w:val="001523B5"/>
    <w:rsid w:val="001525A2"/>
    <w:rsid w:val="0015274B"/>
    <w:rsid w:val="00152A00"/>
    <w:rsid w:val="00152A53"/>
    <w:rsid w:val="00152E3D"/>
    <w:rsid w:val="00153067"/>
    <w:rsid w:val="00153189"/>
    <w:rsid w:val="001531D8"/>
    <w:rsid w:val="0015325A"/>
    <w:rsid w:val="001533DE"/>
    <w:rsid w:val="001533E0"/>
    <w:rsid w:val="0015351B"/>
    <w:rsid w:val="00153739"/>
    <w:rsid w:val="00153814"/>
    <w:rsid w:val="001539CE"/>
    <w:rsid w:val="00153BF5"/>
    <w:rsid w:val="00153C0B"/>
    <w:rsid w:val="00153DB7"/>
    <w:rsid w:val="0015429C"/>
    <w:rsid w:val="001544D3"/>
    <w:rsid w:val="001548C4"/>
    <w:rsid w:val="00154A95"/>
    <w:rsid w:val="00154AC8"/>
    <w:rsid w:val="001550B2"/>
    <w:rsid w:val="0015515E"/>
    <w:rsid w:val="001552C2"/>
    <w:rsid w:val="00155759"/>
    <w:rsid w:val="001557B1"/>
    <w:rsid w:val="0015592C"/>
    <w:rsid w:val="0015596E"/>
    <w:rsid w:val="00155A75"/>
    <w:rsid w:val="00155AC8"/>
    <w:rsid w:val="00155C6F"/>
    <w:rsid w:val="0015600B"/>
    <w:rsid w:val="001562C8"/>
    <w:rsid w:val="0015653D"/>
    <w:rsid w:val="001568AB"/>
    <w:rsid w:val="00156A4F"/>
    <w:rsid w:val="00156BC3"/>
    <w:rsid w:val="00156D09"/>
    <w:rsid w:val="00156EFE"/>
    <w:rsid w:val="001574EA"/>
    <w:rsid w:val="001575AA"/>
    <w:rsid w:val="00157647"/>
    <w:rsid w:val="00157795"/>
    <w:rsid w:val="00157988"/>
    <w:rsid w:val="00157BF4"/>
    <w:rsid w:val="001603A6"/>
    <w:rsid w:val="001604C8"/>
    <w:rsid w:val="001604CE"/>
    <w:rsid w:val="00160590"/>
    <w:rsid w:val="001605EC"/>
    <w:rsid w:val="0016081D"/>
    <w:rsid w:val="00160882"/>
    <w:rsid w:val="00160A2B"/>
    <w:rsid w:val="00160ADD"/>
    <w:rsid w:val="00160B2E"/>
    <w:rsid w:val="00160B62"/>
    <w:rsid w:val="00160BC1"/>
    <w:rsid w:val="0016107E"/>
    <w:rsid w:val="00161264"/>
    <w:rsid w:val="00161418"/>
    <w:rsid w:val="001617D1"/>
    <w:rsid w:val="0016195A"/>
    <w:rsid w:val="0016196A"/>
    <w:rsid w:val="00161D4F"/>
    <w:rsid w:val="001620ED"/>
    <w:rsid w:val="0016248C"/>
    <w:rsid w:val="00162500"/>
    <w:rsid w:val="00162629"/>
    <w:rsid w:val="00162B01"/>
    <w:rsid w:val="00162B2C"/>
    <w:rsid w:val="00162BBA"/>
    <w:rsid w:val="00162F19"/>
    <w:rsid w:val="00162FFA"/>
    <w:rsid w:val="001630F6"/>
    <w:rsid w:val="001633CF"/>
    <w:rsid w:val="00163434"/>
    <w:rsid w:val="00163666"/>
    <w:rsid w:val="00163697"/>
    <w:rsid w:val="001636EB"/>
    <w:rsid w:val="00163880"/>
    <w:rsid w:val="00163D38"/>
    <w:rsid w:val="00163E9B"/>
    <w:rsid w:val="00163FDF"/>
    <w:rsid w:val="0016400B"/>
    <w:rsid w:val="0016432A"/>
    <w:rsid w:val="00164362"/>
    <w:rsid w:val="001644B3"/>
    <w:rsid w:val="00164530"/>
    <w:rsid w:val="00164580"/>
    <w:rsid w:val="001647EC"/>
    <w:rsid w:val="00164A7D"/>
    <w:rsid w:val="00164BA2"/>
    <w:rsid w:val="00164C96"/>
    <w:rsid w:val="00164F00"/>
    <w:rsid w:val="00164F87"/>
    <w:rsid w:val="001650F6"/>
    <w:rsid w:val="0016522D"/>
    <w:rsid w:val="001653AE"/>
    <w:rsid w:val="001653C0"/>
    <w:rsid w:val="001654AE"/>
    <w:rsid w:val="001654EF"/>
    <w:rsid w:val="00165BB4"/>
    <w:rsid w:val="00166380"/>
    <w:rsid w:val="001663EC"/>
    <w:rsid w:val="00166760"/>
    <w:rsid w:val="00166B50"/>
    <w:rsid w:val="00166FA5"/>
    <w:rsid w:val="00167157"/>
    <w:rsid w:val="0016761B"/>
    <w:rsid w:val="001676DC"/>
    <w:rsid w:val="0016774F"/>
    <w:rsid w:val="001677EF"/>
    <w:rsid w:val="001679CE"/>
    <w:rsid w:val="00167AE8"/>
    <w:rsid w:val="00167D5C"/>
    <w:rsid w:val="00167D5D"/>
    <w:rsid w:val="00167DD8"/>
    <w:rsid w:val="001703A9"/>
    <w:rsid w:val="0017073E"/>
    <w:rsid w:val="00170A00"/>
    <w:rsid w:val="00170ADB"/>
    <w:rsid w:val="00170B93"/>
    <w:rsid w:val="00170BBE"/>
    <w:rsid w:val="00170F28"/>
    <w:rsid w:val="00171141"/>
    <w:rsid w:val="00171434"/>
    <w:rsid w:val="00171542"/>
    <w:rsid w:val="0017159B"/>
    <w:rsid w:val="0017159E"/>
    <w:rsid w:val="001719CF"/>
    <w:rsid w:val="00171B91"/>
    <w:rsid w:val="001721A7"/>
    <w:rsid w:val="001722F8"/>
    <w:rsid w:val="0017292D"/>
    <w:rsid w:val="00172A74"/>
    <w:rsid w:val="00172DFD"/>
    <w:rsid w:val="00172EE3"/>
    <w:rsid w:val="00173168"/>
    <w:rsid w:val="001732F2"/>
    <w:rsid w:val="00173691"/>
    <w:rsid w:val="0017391D"/>
    <w:rsid w:val="00173D3F"/>
    <w:rsid w:val="00173DA7"/>
    <w:rsid w:val="0017463E"/>
    <w:rsid w:val="001749AE"/>
    <w:rsid w:val="00174C84"/>
    <w:rsid w:val="00174EE4"/>
    <w:rsid w:val="00174EF5"/>
    <w:rsid w:val="00174F88"/>
    <w:rsid w:val="00174FA1"/>
    <w:rsid w:val="0017506E"/>
    <w:rsid w:val="001751B5"/>
    <w:rsid w:val="001756D7"/>
    <w:rsid w:val="001758EC"/>
    <w:rsid w:val="00175A4B"/>
    <w:rsid w:val="00175CAE"/>
    <w:rsid w:val="00175F30"/>
    <w:rsid w:val="0017614D"/>
    <w:rsid w:val="001765FD"/>
    <w:rsid w:val="001769D4"/>
    <w:rsid w:val="001777AD"/>
    <w:rsid w:val="001777E7"/>
    <w:rsid w:val="001779E1"/>
    <w:rsid w:val="00177D61"/>
    <w:rsid w:val="00177ED6"/>
    <w:rsid w:val="00177F2D"/>
    <w:rsid w:val="001800B6"/>
    <w:rsid w:val="00180536"/>
    <w:rsid w:val="00180537"/>
    <w:rsid w:val="00180738"/>
    <w:rsid w:val="00180B27"/>
    <w:rsid w:val="00180BA3"/>
    <w:rsid w:val="00180C09"/>
    <w:rsid w:val="00180D15"/>
    <w:rsid w:val="00180D28"/>
    <w:rsid w:val="00180DBE"/>
    <w:rsid w:val="00180E18"/>
    <w:rsid w:val="00180E4A"/>
    <w:rsid w:val="0018116B"/>
    <w:rsid w:val="00181265"/>
    <w:rsid w:val="00181288"/>
    <w:rsid w:val="001813DC"/>
    <w:rsid w:val="001815D0"/>
    <w:rsid w:val="001817A4"/>
    <w:rsid w:val="00181AFF"/>
    <w:rsid w:val="00181B35"/>
    <w:rsid w:val="001820F0"/>
    <w:rsid w:val="0018213A"/>
    <w:rsid w:val="00182182"/>
    <w:rsid w:val="0018246D"/>
    <w:rsid w:val="001827C2"/>
    <w:rsid w:val="00182981"/>
    <w:rsid w:val="00182AEE"/>
    <w:rsid w:val="00182E19"/>
    <w:rsid w:val="00183173"/>
    <w:rsid w:val="001833C9"/>
    <w:rsid w:val="0018357F"/>
    <w:rsid w:val="00183621"/>
    <w:rsid w:val="00183668"/>
    <w:rsid w:val="001837E6"/>
    <w:rsid w:val="00183D7E"/>
    <w:rsid w:val="00183DA0"/>
    <w:rsid w:val="00184136"/>
    <w:rsid w:val="00184210"/>
    <w:rsid w:val="00184399"/>
    <w:rsid w:val="0018488C"/>
    <w:rsid w:val="00184A26"/>
    <w:rsid w:val="00184C42"/>
    <w:rsid w:val="00184E20"/>
    <w:rsid w:val="00184F85"/>
    <w:rsid w:val="00184FA0"/>
    <w:rsid w:val="00185161"/>
    <w:rsid w:val="00185499"/>
    <w:rsid w:val="001854CB"/>
    <w:rsid w:val="001856E2"/>
    <w:rsid w:val="00185764"/>
    <w:rsid w:val="00185978"/>
    <w:rsid w:val="001859C9"/>
    <w:rsid w:val="00185AC1"/>
    <w:rsid w:val="00185B82"/>
    <w:rsid w:val="00185F36"/>
    <w:rsid w:val="00185FCC"/>
    <w:rsid w:val="00186176"/>
    <w:rsid w:val="00186179"/>
    <w:rsid w:val="00186280"/>
    <w:rsid w:val="001862AB"/>
    <w:rsid w:val="001863A9"/>
    <w:rsid w:val="001864CC"/>
    <w:rsid w:val="0018659A"/>
    <w:rsid w:val="001868CD"/>
    <w:rsid w:val="00186A2C"/>
    <w:rsid w:val="00186B78"/>
    <w:rsid w:val="00186E1A"/>
    <w:rsid w:val="001871D5"/>
    <w:rsid w:val="0018720D"/>
    <w:rsid w:val="001872D6"/>
    <w:rsid w:val="00187348"/>
    <w:rsid w:val="001873E5"/>
    <w:rsid w:val="00187586"/>
    <w:rsid w:val="00187610"/>
    <w:rsid w:val="001877A6"/>
    <w:rsid w:val="00187B99"/>
    <w:rsid w:val="00187D79"/>
    <w:rsid w:val="00187EB8"/>
    <w:rsid w:val="00187FC4"/>
    <w:rsid w:val="00190000"/>
    <w:rsid w:val="00190007"/>
    <w:rsid w:val="00190755"/>
    <w:rsid w:val="001909A1"/>
    <w:rsid w:val="00190C7B"/>
    <w:rsid w:val="00190F0A"/>
    <w:rsid w:val="00191001"/>
    <w:rsid w:val="00191785"/>
    <w:rsid w:val="00191ADF"/>
    <w:rsid w:val="00191DAE"/>
    <w:rsid w:val="00191E25"/>
    <w:rsid w:val="00192184"/>
    <w:rsid w:val="0019229D"/>
    <w:rsid w:val="001926BB"/>
    <w:rsid w:val="001927EE"/>
    <w:rsid w:val="0019280C"/>
    <w:rsid w:val="00192D12"/>
    <w:rsid w:val="00192D3E"/>
    <w:rsid w:val="00192EBE"/>
    <w:rsid w:val="00192F85"/>
    <w:rsid w:val="001932AF"/>
    <w:rsid w:val="001934E5"/>
    <w:rsid w:val="00193B87"/>
    <w:rsid w:val="00193C8B"/>
    <w:rsid w:val="0019415E"/>
    <w:rsid w:val="00194163"/>
    <w:rsid w:val="001941F1"/>
    <w:rsid w:val="001944E4"/>
    <w:rsid w:val="00194AE3"/>
    <w:rsid w:val="001950B1"/>
    <w:rsid w:val="00195190"/>
    <w:rsid w:val="001953D7"/>
    <w:rsid w:val="001958A4"/>
    <w:rsid w:val="00195A59"/>
    <w:rsid w:val="00195B62"/>
    <w:rsid w:val="00195C50"/>
    <w:rsid w:val="00195CF6"/>
    <w:rsid w:val="00195F9C"/>
    <w:rsid w:val="001961C6"/>
    <w:rsid w:val="001966CA"/>
    <w:rsid w:val="00196700"/>
    <w:rsid w:val="00196FD8"/>
    <w:rsid w:val="001970E6"/>
    <w:rsid w:val="001971BF"/>
    <w:rsid w:val="00197468"/>
    <w:rsid w:val="00197747"/>
    <w:rsid w:val="00197C53"/>
    <w:rsid w:val="00197C79"/>
    <w:rsid w:val="001A03FA"/>
    <w:rsid w:val="001A06AC"/>
    <w:rsid w:val="001A089E"/>
    <w:rsid w:val="001A0906"/>
    <w:rsid w:val="001A0951"/>
    <w:rsid w:val="001A0A01"/>
    <w:rsid w:val="001A0A40"/>
    <w:rsid w:val="001A0A54"/>
    <w:rsid w:val="001A10DA"/>
    <w:rsid w:val="001A10F9"/>
    <w:rsid w:val="001A11F9"/>
    <w:rsid w:val="001A14A9"/>
    <w:rsid w:val="001A1577"/>
    <w:rsid w:val="001A15CA"/>
    <w:rsid w:val="001A17DC"/>
    <w:rsid w:val="001A1858"/>
    <w:rsid w:val="001A1B1C"/>
    <w:rsid w:val="001A1C6C"/>
    <w:rsid w:val="001A1CD9"/>
    <w:rsid w:val="001A1D65"/>
    <w:rsid w:val="001A204F"/>
    <w:rsid w:val="001A2151"/>
    <w:rsid w:val="001A21CD"/>
    <w:rsid w:val="001A2237"/>
    <w:rsid w:val="001A26A3"/>
    <w:rsid w:val="001A2B5F"/>
    <w:rsid w:val="001A2D6D"/>
    <w:rsid w:val="001A2FB4"/>
    <w:rsid w:val="001A30A1"/>
    <w:rsid w:val="001A3356"/>
    <w:rsid w:val="001A351C"/>
    <w:rsid w:val="001A3892"/>
    <w:rsid w:val="001A3B4B"/>
    <w:rsid w:val="001A3E35"/>
    <w:rsid w:val="001A3F6F"/>
    <w:rsid w:val="001A3FC5"/>
    <w:rsid w:val="001A3FE3"/>
    <w:rsid w:val="001A434C"/>
    <w:rsid w:val="001A43F9"/>
    <w:rsid w:val="001A442B"/>
    <w:rsid w:val="001A444F"/>
    <w:rsid w:val="001A486F"/>
    <w:rsid w:val="001A494B"/>
    <w:rsid w:val="001A4AB1"/>
    <w:rsid w:val="001A4F61"/>
    <w:rsid w:val="001A4FFE"/>
    <w:rsid w:val="001A57AB"/>
    <w:rsid w:val="001A599E"/>
    <w:rsid w:val="001A5A28"/>
    <w:rsid w:val="001A5C02"/>
    <w:rsid w:val="001A5ED2"/>
    <w:rsid w:val="001A6434"/>
    <w:rsid w:val="001A6595"/>
    <w:rsid w:val="001A6684"/>
    <w:rsid w:val="001A6697"/>
    <w:rsid w:val="001A67B9"/>
    <w:rsid w:val="001A68AC"/>
    <w:rsid w:val="001A68E9"/>
    <w:rsid w:val="001A68F1"/>
    <w:rsid w:val="001A6B2D"/>
    <w:rsid w:val="001A6C26"/>
    <w:rsid w:val="001A6CC0"/>
    <w:rsid w:val="001A72FE"/>
    <w:rsid w:val="001A75AA"/>
    <w:rsid w:val="001A7668"/>
    <w:rsid w:val="001A769A"/>
    <w:rsid w:val="001A7719"/>
    <w:rsid w:val="001A79A0"/>
    <w:rsid w:val="001A7B5F"/>
    <w:rsid w:val="001A7F04"/>
    <w:rsid w:val="001A7FC0"/>
    <w:rsid w:val="001B0027"/>
    <w:rsid w:val="001B0119"/>
    <w:rsid w:val="001B015F"/>
    <w:rsid w:val="001B01EA"/>
    <w:rsid w:val="001B01FC"/>
    <w:rsid w:val="001B06D3"/>
    <w:rsid w:val="001B076F"/>
    <w:rsid w:val="001B081F"/>
    <w:rsid w:val="001B0916"/>
    <w:rsid w:val="001B0DA1"/>
    <w:rsid w:val="001B0E00"/>
    <w:rsid w:val="001B0E1C"/>
    <w:rsid w:val="001B0E68"/>
    <w:rsid w:val="001B0F9B"/>
    <w:rsid w:val="001B11A8"/>
    <w:rsid w:val="001B150C"/>
    <w:rsid w:val="001B1595"/>
    <w:rsid w:val="001B16B5"/>
    <w:rsid w:val="001B1805"/>
    <w:rsid w:val="001B181F"/>
    <w:rsid w:val="001B1ABB"/>
    <w:rsid w:val="001B1BE0"/>
    <w:rsid w:val="001B1E2C"/>
    <w:rsid w:val="001B1EC0"/>
    <w:rsid w:val="001B1FB7"/>
    <w:rsid w:val="001B20DF"/>
    <w:rsid w:val="001B2135"/>
    <w:rsid w:val="001B219B"/>
    <w:rsid w:val="001B2211"/>
    <w:rsid w:val="001B2373"/>
    <w:rsid w:val="001B264D"/>
    <w:rsid w:val="001B2973"/>
    <w:rsid w:val="001B2B36"/>
    <w:rsid w:val="001B2D62"/>
    <w:rsid w:val="001B2E97"/>
    <w:rsid w:val="001B30A7"/>
    <w:rsid w:val="001B31D6"/>
    <w:rsid w:val="001B34C2"/>
    <w:rsid w:val="001B36B0"/>
    <w:rsid w:val="001B372A"/>
    <w:rsid w:val="001B3795"/>
    <w:rsid w:val="001B3A96"/>
    <w:rsid w:val="001B3BEA"/>
    <w:rsid w:val="001B3F46"/>
    <w:rsid w:val="001B4132"/>
    <w:rsid w:val="001B4453"/>
    <w:rsid w:val="001B455E"/>
    <w:rsid w:val="001B46FD"/>
    <w:rsid w:val="001B493C"/>
    <w:rsid w:val="001B4954"/>
    <w:rsid w:val="001B4C28"/>
    <w:rsid w:val="001B4DEF"/>
    <w:rsid w:val="001B4FBA"/>
    <w:rsid w:val="001B5125"/>
    <w:rsid w:val="001B5444"/>
    <w:rsid w:val="001B5495"/>
    <w:rsid w:val="001B5744"/>
    <w:rsid w:val="001B57DD"/>
    <w:rsid w:val="001B5A76"/>
    <w:rsid w:val="001B5C82"/>
    <w:rsid w:val="001B5CD2"/>
    <w:rsid w:val="001B5D91"/>
    <w:rsid w:val="001B5DB4"/>
    <w:rsid w:val="001B5E6D"/>
    <w:rsid w:val="001B5EA4"/>
    <w:rsid w:val="001B5FB1"/>
    <w:rsid w:val="001B6051"/>
    <w:rsid w:val="001B6230"/>
    <w:rsid w:val="001B65FA"/>
    <w:rsid w:val="001B68D3"/>
    <w:rsid w:val="001B6C48"/>
    <w:rsid w:val="001B70B3"/>
    <w:rsid w:val="001B7154"/>
    <w:rsid w:val="001B7176"/>
    <w:rsid w:val="001B71C7"/>
    <w:rsid w:val="001B7249"/>
    <w:rsid w:val="001B742A"/>
    <w:rsid w:val="001B7510"/>
    <w:rsid w:val="001B76D9"/>
    <w:rsid w:val="001B7CCF"/>
    <w:rsid w:val="001B7CF8"/>
    <w:rsid w:val="001C02E8"/>
    <w:rsid w:val="001C0346"/>
    <w:rsid w:val="001C05E8"/>
    <w:rsid w:val="001C06D3"/>
    <w:rsid w:val="001C0717"/>
    <w:rsid w:val="001C076F"/>
    <w:rsid w:val="001C0973"/>
    <w:rsid w:val="001C0A0D"/>
    <w:rsid w:val="001C0ACC"/>
    <w:rsid w:val="001C0C01"/>
    <w:rsid w:val="001C0C11"/>
    <w:rsid w:val="001C0C68"/>
    <w:rsid w:val="001C0E73"/>
    <w:rsid w:val="001C1178"/>
    <w:rsid w:val="001C1317"/>
    <w:rsid w:val="001C16C4"/>
    <w:rsid w:val="001C16C6"/>
    <w:rsid w:val="001C1B0C"/>
    <w:rsid w:val="001C1C11"/>
    <w:rsid w:val="001C1E67"/>
    <w:rsid w:val="001C1F1E"/>
    <w:rsid w:val="001C1FF6"/>
    <w:rsid w:val="001C2033"/>
    <w:rsid w:val="001C2068"/>
    <w:rsid w:val="001C26B5"/>
    <w:rsid w:val="001C2937"/>
    <w:rsid w:val="001C2BD7"/>
    <w:rsid w:val="001C2C6D"/>
    <w:rsid w:val="001C2E59"/>
    <w:rsid w:val="001C306F"/>
    <w:rsid w:val="001C307E"/>
    <w:rsid w:val="001C3514"/>
    <w:rsid w:val="001C3735"/>
    <w:rsid w:val="001C3B11"/>
    <w:rsid w:val="001C3C01"/>
    <w:rsid w:val="001C3C36"/>
    <w:rsid w:val="001C4060"/>
    <w:rsid w:val="001C4301"/>
    <w:rsid w:val="001C43C8"/>
    <w:rsid w:val="001C4691"/>
    <w:rsid w:val="001C4744"/>
    <w:rsid w:val="001C4AB5"/>
    <w:rsid w:val="001C4AC5"/>
    <w:rsid w:val="001C4C8D"/>
    <w:rsid w:val="001C4CCD"/>
    <w:rsid w:val="001C4CE7"/>
    <w:rsid w:val="001C4E99"/>
    <w:rsid w:val="001C4F0A"/>
    <w:rsid w:val="001C5033"/>
    <w:rsid w:val="001C530E"/>
    <w:rsid w:val="001C5702"/>
    <w:rsid w:val="001C575F"/>
    <w:rsid w:val="001C591B"/>
    <w:rsid w:val="001C5CBF"/>
    <w:rsid w:val="001C5E79"/>
    <w:rsid w:val="001C5FD5"/>
    <w:rsid w:val="001C62BF"/>
    <w:rsid w:val="001C63FF"/>
    <w:rsid w:val="001C6519"/>
    <w:rsid w:val="001C6746"/>
    <w:rsid w:val="001C6A1E"/>
    <w:rsid w:val="001C6AE1"/>
    <w:rsid w:val="001C6B50"/>
    <w:rsid w:val="001C6BB1"/>
    <w:rsid w:val="001C6DE6"/>
    <w:rsid w:val="001C6E06"/>
    <w:rsid w:val="001C6ECF"/>
    <w:rsid w:val="001C70EF"/>
    <w:rsid w:val="001C7126"/>
    <w:rsid w:val="001C72E3"/>
    <w:rsid w:val="001C7360"/>
    <w:rsid w:val="001C7768"/>
    <w:rsid w:val="001C7955"/>
    <w:rsid w:val="001C797B"/>
    <w:rsid w:val="001C79A7"/>
    <w:rsid w:val="001C7AB4"/>
    <w:rsid w:val="001C7C9F"/>
    <w:rsid w:val="001D0029"/>
    <w:rsid w:val="001D032B"/>
    <w:rsid w:val="001D0364"/>
    <w:rsid w:val="001D043C"/>
    <w:rsid w:val="001D0856"/>
    <w:rsid w:val="001D0BB7"/>
    <w:rsid w:val="001D0BCF"/>
    <w:rsid w:val="001D0C72"/>
    <w:rsid w:val="001D0C80"/>
    <w:rsid w:val="001D12A4"/>
    <w:rsid w:val="001D13A3"/>
    <w:rsid w:val="001D1831"/>
    <w:rsid w:val="001D19A4"/>
    <w:rsid w:val="001D1AF3"/>
    <w:rsid w:val="001D1C18"/>
    <w:rsid w:val="001D1DDE"/>
    <w:rsid w:val="001D1FB7"/>
    <w:rsid w:val="001D2018"/>
    <w:rsid w:val="001D2167"/>
    <w:rsid w:val="001D233C"/>
    <w:rsid w:val="001D239C"/>
    <w:rsid w:val="001D2470"/>
    <w:rsid w:val="001D24A6"/>
    <w:rsid w:val="001D25D5"/>
    <w:rsid w:val="001D27B1"/>
    <w:rsid w:val="001D2E09"/>
    <w:rsid w:val="001D2E39"/>
    <w:rsid w:val="001D2ECB"/>
    <w:rsid w:val="001D2FB4"/>
    <w:rsid w:val="001D3055"/>
    <w:rsid w:val="001D315D"/>
    <w:rsid w:val="001D3420"/>
    <w:rsid w:val="001D3B60"/>
    <w:rsid w:val="001D3C69"/>
    <w:rsid w:val="001D3DA7"/>
    <w:rsid w:val="001D3E2F"/>
    <w:rsid w:val="001D4082"/>
    <w:rsid w:val="001D477E"/>
    <w:rsid w:val="001D4866"/>
    <w:rsid w:val="001D4B63"/>
    <w:rsid w:val="001D4BF3"/>
    <w:rsid w:val="001D4BFC"/>
    <w:rsid w:val="001D5206"/>
    <w:rsid w:val="001D5AD3"/>
    <w:rsid w:val="001D5BE3"/>
    <w:rsid w:val="001D5C64"/>
    <w:rsid w:val="001D6118"/>
    <w:rsid w:val="001D65CA"/>
    <w:rsid w:val="001D6627"/>
    <w:rsid w:val="001D6790"/>
    <w:rsid w:val="001D6C58"/>
    <w:rsid w:val="001D6DA3"/>
    <w:rsid w:val="001D7374"/>
    <w:rsid w:val="001D7382"/>
    <w:rsid w:val="001D7581"/>
    <w:rsid w:val="001D75EA"/>
    <w:rsid w:val="001D763B"/>
    <w:rsid w:val="001D7811"/>
    <w:rsid w:val="001D7C1B"/>
    <w:rsid w:val="001E005A"/>
    <w:rsid w:val="001E0241"/>
    <w:rsid w:val="001E02AC"/>
    <w:rsid w:val="001E0756"/>
    <w:rsid w:val="001E0C96"/>
    <w:rsid w:val="001E0E5B"/>
    <w:rsid w:val="001E100E"/>
    <w:rsid w:val="001E1527"/>
    <w:rsid w:val="001E1763"/>
    <w:rsid w:val="001E17F5"/>
    <w:rsid w:val="001E19BD"/>
    <w:rsid w:val="001E19E7"/>
    <w:rsid w:val="001E1AF3"/>
    <w:rsid w:val="001E2309"/>
    <w:rsid w:val="001E23B6"/>
    <w:rsid w:val="001E243F"/>
    <w:rsid w:val="001E281B"/>
    <w:rsid w:val="001E2D47"/>
    <w:rsid w:val="001E2D65"/>
    <w:rsid w:val="001E3030"/>
    <w:rsid w:val="001E3155"/>
    <w:rsid w:val="001E33E7"/>
    <w:rsid w:val="001E348D"/>
    <w:rsid w:val="001E34E1"/>
    <w:rsid w:val="001E3657"/>
    <w:rsid w:val="001E36B9"/>
    <w:rsid w:val="001E3741"/>
    <w:rsid w:val="001E3841"/>
    <w:rsid w:val="001E3CB4"/>
    <w:rsid w:val="001E4083"/>
    <w:rsid w:val="001E423C"/>
    <w:rsid w:val="001E426B"/>
    <w:rsid w:val="001E4498"/>
    <w:rsid w:val="001E49AD"/>
    <w:rsid w:val="001E4AB0"/>
    <w:rsid w:val="001E5353"/>
    <w:rsid w:val="001E5561"/>
    <w:rsid w:val="001E5676"/>
    <w:rsid w:val="001E573A"/>
    <w:rsid w:val="001E5B49"/>
    <w:rsid w:val="001E5B84"/>
    <w:rsid w:val="001E5E43"/>
    <w:rsid w:val="001E5E6A"/>
    <w:rsid w:val="001E5F49"/>
    <w:rsid w:val="001E6405"/>
    <w:rsid w:val="001E65DF"/>
    <w:rsid w:val="001E6891"/>
    <w:rsid w:val="001E72EE"/>
    <w:rsid w:val="001E7394"/>
    <w:rsid w:val="001E746B"/>
    <w:rsid w:val="001E754A"/>
    <w:rsid w:val="001E78E0"/>
    <w:rsid w:val="001E790F"/>
    <w:rsid w:val="001E7B05"/>
    <w:rsid w:val="001E7FBA"/>
    <w:rsid w:val="001F003C"/>
    <w:rsid w:val="001F00AC"/>
    <w:rsid w:val="001F04EF"/>
    <w:rsid w:val="001F0564"/>
    <w:rsid w:val="001F117B"/>
    <w:rsid w:val="001F11F9"/>
    <w:rsid w:val="001F16B4"/>
    <w:rsid w:val="001F16EE"/>
    <w:rsid w:val="001F18FB"/>
    <w:rsid w:val="001F19A4"/>
    <w:rsid w:val="001F1A3B"/>
    <w:rsid w:val="001F1A6D"/>
    <w:rsid w:val="001F1ADF"/>
    <w:rsid w:val="001F1AED"/>
    <w:rsid w:val="001F1B36"/>
    <w:rsid w:val="001F1BC0"/>
    <w:rsid w:val="001F1BDD"/>
    <w:rsid w:val="001F1D8D"/>
    <w:rsid w:val="001F1DBB"/>
    <w:rsid w:val="001F20F0"/>
    <w:rsid w:val="001F236B"/>
    <w:rsid w:val="001F2618"/>
    <w:rsid w:val="001F2681"/>
    <w:rsid w:val="001F27DD"/>
    <w:rsid w:val="001F2B29"/>
    <w:rsid w:val="001F2B87"/>
    <w:rsid w:val="001F2D1E"/>
    <w:rsid w:val="001F2D38"/>
    <w:rsid w:val="001F2D50"/>
    <w:rsid w:val="001F2E43"/>
    <w:rsid w:val="001F34F7"/>
    <w:rsid w:val="001F357F"/>
    <w:rsid w:val="001F3683"/>
    <w:rsid w:val="001F3736"/>
    <w:rsid w:val="001F3B34"/>
    <w:rsid w:val="001F3E11"/>
    <w:rsid w:val="001F3E52"/>
    <w:rsid w:val="001F3EF1"/>
    <w:rsid w:val="001F3F75"/>
    <w:rsid w:val="001F4267"/>
    <w:rsid w:val="001F4329"/>
    <w:rsid w:val="001F4652"/>
    <w:rsid w:val="001F483C"/>
    <w:rsid w:val="001F5050"/>
    <w:rsid w:val="001F55CF"/>
    <w:rsid w:val="001F56C2"/>
    <w:rsid w:val="001F5922"/>
    <w:rsid w:val="001F6676"/>
    <w:rsid w:val="001F6815"/>
    <w:rsid w:val="001F6AFD"/>
    <w:rsid w:val="001F6E3E"/>
    <w:rsid w:val="001F6E8A"/>
    <w:rsid w:val="001F70D6"/>
    <w:rsid w:val="001F764C"/>
    <w:rsid w:val="001F781B"/>
    <w:rsid w:val="001F7C2D"/>
    <w:rsid w:val="001F7DFB"/>
    <w:rsid w:val="0020024D"/>
    <w:rsid w:val="002005D8"/>
    <w:rsid w:val="002005FC"/>
    <w:rsid w:val="00200B88"/>
    <w:rsid w:val="00200C4C"/>
    <w:rsid w:val="00200E02"/>
    <w:rsid w:val="002011F2"/>
    <w:rsid w:val="00201713"/>
    <w:rsid w:val="002018C1"/>
    <w:rsid w:val="002019ED"/>
    <w:rsid w:val="00201DD4"/>
    <w:rsid w:val="00201E3B"/>
    <w:rsid w:val="00201FB4"/>
    <w:rsid w:val="00201FF0"/>
    <w:rsid w:val="0020205D"/>
    <w:rsid w:val="00202115"/>
    <w:rsid w:val="00202271"/>
    <w:rsid w:val="002022D8"/>
    <w:rsid w:val="0020261F"/>
    <w:rsid w:val="00202762"/>
    <w:rsid w:val="00202A6A"/>
    <w:rsid w:val="00202AAE"/>
    <w:rsid w:val="00202AEA"/>
    <w:rsid w:val="00202CF0"/>
    <w:rsid w:val="00203137"/>
    <w:rsid w:val="002032A6"/>
    <w:rsid w:val="00203386"/>
    <w:rsid w:val="002037FD"/>
    <w:rsid w:val="002038C8"/>
    <w:rsid w:val="00203F6E"/>
    <w:rsid w:val="00203FD5"/>
    <w:rsid w:val="002040A9"/>
    <w:rsid w:val="002042ED"/>
    <w:rsid w:val="002047F0"/>
    <w:rsid w:val="00204B77"/>
    <w:rsid w:val="00204C1D"/>
    <w:rsid w:val="00204EBB"/>
    <w:rsid w:val="00204F95"/>
    <w:rsid w:val="00204F97"/>
    <w:rsid w:val="00205043"/>
    <w:rsid w:val="00205588"/>
    <w:rsid w:val="00205740"/>
    <w:rsid w:val="002057A0"/>
    <w:rsid w:val="00205893"/>
    <w:rsid w:val="002058BE"/>
    <w:rsid w:val="002059BB"/>
    <w:rsid w:val="00205E9C"/>
    <w:rsid w:val="00205EB7"/>
    <w:rsid w:val="00206472"/>
    <w:rsid w:val="002068A1"/>
    <w:rsid w:val="00206912"/>
    <w:rsid w:val="00206958"/>
    <w:rsid w:val="00206ADD"/>
    <w:rsid w:val="00206DD0"/>
    <w:rsid w:val="002070A6"/>
    <w:rsid w:val="0020723B"/>
    <w:rsid w:val="00207289"/>
    <w:rsid w:val="00207C89"/>
    <w:rsid w:val="00210007"/>
    <w:rsid w:val="00210012"/>
    <w:rsid w:val="00210092"/>
    <w:rsid w:val="00210231"/>
    <w:rsid w:val="002102FB"/>
    <w:rsid w:val="00210A55"/>
    <w:rsid w:val="00210B45"/>
    <w:rsid w:val="00210B72"/>
    <w:rsid w:val="00210D3A"/>
    <w:rsid w:val="00210E1D"/>
    <w:rsid w:val="00210E83"/>
    <w:rsid w:val="00210FEC"/>
    <w:rsid w:val="00211018"/>
    <w:rsid w:val="0021138F"/>
    <w:rsid w:val="0021172E"/>
    <w:rsid w:val="00211D19"/>
    <w:rsid w:val="002121B9"/>
    <w:rsid w:val="00212338"/>
    <w:rsid w:val="002123DF"/>
    <w:rsid w:val="002126B4"/>
    <w:rsid w:val="00212790"/>
    <w:rsid w:val="0021283B"/>
    <w:rsid w:val="002128F6"/>
    <w:rsid w:val="00212E16"/>
    <w:rsid w:val="00213151"/>
    <w:rsid w:val="0021321E"/>
    <w:rsid w:val="00213E6B"/>
    <w:rsid w:val="002140D4"/>
    <w:rsid w:val="0021439C"/>
    <w:rsid w:val="00214508"/>
    <w:rsid w:val="00214711"/>
    <w:rsid w:val="0021478C"/>
    <w:rsid w:val="00214D98"/>
    <w:rsid w:val="002153CB"/>
    <w:rsid w:val="00215427"/>
    <w:rsid w:val="00215442"/>
    <w:rsid w:val="00215884"/>
    <w:rsid w:val="00215AAF"/>
    <w:rsid w:val="00215B49"/>
    <w:rsid w:val="00215D1C"/>
    <w:rsid w:val="00215D92"/>
    <w:rsid w:val="00215E30"/>
    <w:rsid w:val="00216276"/>
    <w:rsid w:val="0021632F"/>
    <w:rsid w:val="002164AB"/>
    <w:rsid w:val="0021679C"/>
    <w:rsid w:val="002167E7"/>
    <w:rsid w:val="00216945"/>
    <w:rsid w:val="00216D46"/>
    <w:rsid w:val="00216F31"/>
    <w:rsid w:val="002170B9"/>
    <w:rsid w:val="002171FD"/>
    <w:rsid w:val="00217226"/>
    <w:rsid w:val="00217489"/>
    <w:rsid w:val="00217542"/>
    <w:rsid w:val="00217654"/>
    <w:rsid w:val="00217992"/>
    <w:rsid w:val="0021799C"/>
    <w:rsid w:val="00217BFC"/>
    <w:rsid w:val="00217EB1"/>
    <w:rsid w:val="00217EE4"/>
    <w:rsid w:val="002200ED"/>
    <w:rsid w:val="00220378"/>
    <w:rsid w:val="0022054B"/>
    <w:rsid w:val="00220844"/>
    <w:rsid w:val="0022084A"/>
    <w:rsid w:val="00220C9F"/>
    <w:rsid w:val="0022128F"/>
    <w:rsid w:val="002216B3"/>
    <w:rsid w:val="00221908"/>
    <w:rsid w:val="00221A13"/>
    <w:rsid w:val="00221A6D"/>
    <w:rsid w:val="00221BFC"/>
    <w:rsid w:val="00221DF7"/>
    <w:rsid w:val="00221E6E"/>
    <w:rsid w:val="00221EC7"/>
    <w:rsid w:val="00221F91"/>
    <w:rsid w:val="00222336"/>
    <w:rsid w:val="00222591"/>
    <w:rsid w:val="002226FA"/>
    <w:rsid w:val="002227A9"/>
    <w:rsid w:val="00222963"/>
    <w:rsid w:val="00222ADB"/>
    <w:rsid w:val="00222B15"/>
    <w:rsid w:val="00222C51"/>
    <w:rsid w:val="00222C9A"/>
    <w:rsid w:val="00222CDD"/>
    <w:rsid w:val="00222E65"/>
    <w:rsid w:val="00222F42"/>
    <w:rsid w:val="00222F7E"/>
    <w:rsid w:val="002234F6"/>
    <w:rsid w:val="002236E0"/>
    <w:rsid w:val="002237EF"/>
    <w:rsid w:val="0022386D"/>
    <w:rsid w:val="00223A23"/>
    <w:rsid w:val="00223BE8"/>
    <w:rsid w:val="00223BEB"/>
    <w:rsid w:val="00223E86"/>
    <w:rsid w:val="0022405D"/>
    <w:rsid w:val="002241BA"/>
    <w:rsid w:val="002246C5"/>
    <w:rsid w:val="00224932"/>
    <w:rsid w:val="002249BF"/>
    <w:rsid w:val="00224AA1"/>
    <w:rsid w:val="00224B2C"/>
    <w:rsid w:val="00224DEF"/>
    <w:rsid w:val="00224FB0"/>
    <w:rsid w:val="00225180"/>
    <w:rsid w:val="00225196"/>
    <w:rsid w:val="00225230"/>
    <w:rsid w:val="0022529D"/>
    <w:rsid w:val="0022564D"/>
    <w:rsid w:val="00225741"/>
    <w:rsid w:val="002258EA"/>
    <w:rsid w:val="00225E92"/>
    <w:rsid w:val="00226042"/>
    <w:rsid w:val="002260FC"/>
    <w:rsid w:val="002261E9"/>
    <w:rsid w:val="002262BB"/>
    <w:rsid w:val="0022652B"/>
    <w:rsid w:val="0022654D"/>
    <w:rsid w:val="00226754"/>
    <w:rsid w:val="002267D5"/>
    <w:rsid w:val="00226AE0"/>
    <w:rsid w:val="00226B85"/>
    <w:rsid w:val="00226C65"/>
    <w:rsid w:val="00226CD6"/>
    <w:rsid w:val="002271C1"/>
    <w:rsid w:val="00227227"/>
    <w:rsid w:val="002276E4"/>
    <w:rsid w:val="00227A64"/>
    <w:rsid w:val="00227D40"/>
    <w:rsid w:val="00227D42"/>
    <w:rsid w:val="00227D75"/>
    <w:rsid w:val="00227E9B"/>
    <w:rsid w:val="00227EC3"/>
    <w:rsid w:val="0023042E"/>
    <w:rsid w:val="0023058F"/>
    <w:rsid w:val="002307C7"/>
    <w:rsid w:val="002309CF"/>
    <w:rsid w:val="00230AB6"/>
    <w:rsid w:val="00230F26"/>
    <w:rsid w:val="00230F35"/>
    <w:rsid w:val="002315BB"/>
    <w:rsid w:val="00231611"/>
    <w:rsid w:val="002317A6"/>
    <w:rsid w:val="00231ABA"/>
    <w:rsid w:val="00232095"/>
    <w:rsid w:val="002320AE"/>
    <w:rsid w:val="00232551"/>
    <w:rsid w:val="002325AC"/>
    <w:rsid w:val="00232787"/>
    <w:rsid w:val="002329CE"/>
    <w:rsid w:val="00232BD1"/>
    <w:rsid w:val="00232CAE"/>
    <w:rsid w:val="00232CFE"/>
    <w:rsid w:val="00232D29"/>
    <w:rsid w:val="0023309E"/>
    <w:rsid w:val="002331B0"/>
    <w:rsid w:val="002332C0"/>
    <w:rsid w:val="002335EF"/>
    <w:rsid w:val="002336DE"/>
    <w:rsid w:val="00233834"/>
    <w:rsid w:val="00233E2D"/>
    <w:rsid w:val="002341B3"/>
    <w:rsid w:val="002341C5"/>
    <w:rsid w:val="002342A7"/>
    <w:rsid w:val="00234429"/>
    <w:rsid w:val="00234692"/>
    <w:rsid w:val="002348E6"/>
    <w:rsid w:val="00234C9E"/>
    <w:rsid w:val="0023500F"/>
    <w:rsid w:val="00235042"/>
    <w:rsid w:val="00235051"/>
    <w:rsid w:val="00235166"/>
    <w:rsid w:val="00235329"/>
    <w:rsid w:val="002354C8"/>
    <w:rsid w:val="00235673"/>
    <w:rsid w:val="00235868"/>
    <w:rsid w:val="00235A42"/>
    <w:rsid w:val="00235B84"/>
    <w:rsid w:val="00235BE5"/>
    <w:rsid w:val="00235BEB"/>
    <w:rsid w:val="0023628C"/>
    <w:rsid w:val="002362A4"/>
    <w:rsid w:val="00236896"/>
    <w:rsid w:val="002368AD"/>
    <w:rsid w:val="002368DC"/>
    <w:rsid w:val="00236965"/>
    <w:rsid w:val="00236A53"/>
    <w:rsid w:val="00236C2B"/>
    <w:rsid w:val="00236C66"/>
    <w:rsid w:val="00236C8E"/>
    <w:rsid w:val="00236DD1"/>
    <w:rsid w:val="00236F8D"/>
    <w:rsid w:val="00236F93"/>
    <w:rsid w:val="00237345"/>
    <w:rsid w:val="0023743D"/>
    <w:rsid w:val="0023760E"/>
    <w:rsid w:val="002376BD"/>
    <w:rsid w:val="002376DD"/>
    <w:rsid w:val="00237999"/>
    <w:rsid w:val="00237AC9"/>
    <w:rsid w:val="00237DDE"/>
    <w:rsid w:val="00237DDF"/>
    <w:rsid w:val="00237EB5"/>
    <w:rsid w:val="002400C7"/>
    <w:rsid w:val="00240265"/>
    <w:rsid w:val="0024030B"/>
    <w:rsid w:val="00240406"/>
    <w:rsid w:val="00240467"/>
    <w:rsid w:val="0024052F"/>
    <w:rsid w:val="00240AD3"/>
    <w:rsid w:val="00240B04"/>
    <w:rsid w:val="00240B05"/>
    <w:rsid w:val="00240B24"/>
    <w:rsid w:val="00240BAE"/>
    <w:rsid w:val="00240DEF"/>
    <w:rsid w:val="00240EC4"/>
    <w:rsid w:val="00240FDB"/>
    <w:rsid w:val="00241210"/>
    <w:rsid w:val="00241331"/>
    <w:rsid w:val="0024141C"/>
    <w:rsid w:val="00241AEF"/>
    <w:rsid w:val="00241B6F"/>
    <w:rsid w:val="00241E35"/>
    <w:rsid w:val="00241F9F"/>
    <w:rsid w:val="00242099"/>
    <w:rsid w:val="00242115"/>
    <w:rsid w:val="00242369"/>
    <w:rsid w:val="00242396"/>
    <w:rsid w:val="00242625"/>
    <w:rsid w:val="00242742"/>
    <w:rsid w:val="002428ED"/>
    <w:rsid w:val="00242A7F"/>
    <w:rsid w:val="00242C4D"/>
    <w:rsid w:val="00242E99"/>
    <w:rsid w:val="00242EEA"/>
    <w:rsid w:val="00242FE8"/>
    <w:rsid w:val="00243027"/>
    <w:rsid w:val="00243031"/>
    <w:rsid w:val="002432AF"/>
    <w:rsid w:val="002432CF"/>
    <w:rsid w:val="002436F5"/>
    <w:rsid w:val="00243783"/>
    <w:rsid w:val="00243941"/>
    <w:rsid w:val="00243DE7"/>
    <w:rsid w:val="00243F73"/>
    <w:rsid w:val="00243F77"/>
    <w:rsid w:val="00243F9C"/>
    <w:rsid w:val="0024433B"/>
    <w:rsid w:val="00244361"/>
    <w:rsid w:val="00244385"/>
    <w:rsid w:val="00244470"/>
    <w:rsid w:val="002445D9"/>
    <w:rsid w:val="00244A47"/>
    <w:rsid w:val="0024511F"/>
    <w:rsid w:val="0024521C"/>
    <w:rsid w:val="002452B1"/>
    <w:rsid w:val="00245309"/>
    <w:rsid w:val="00245A21"/>
    <w:rsid w:val="00245AAB"/>
    <w:rsid w:val="00245C2E"/>
    <w:rsid w:val="00245DE5"/>
    <w:rsid w:val="00245FAB"/>
    <w:rsid w:val="00246669"/>
    <w:rsid w:val="0024682E"/>
    <w:rsid w:val="00246926"/>
    <w:rsid w:val="00246A43"/>
    <w:rsid w:val="00246C27"/>
    <w:rsid w:val="00246CAE"/>
    <w:rsid w:val="00246D2A"/>
    <w:rsid w:val="00247462"/>
    <w:rsid w:val="002475C2"/>
    <w:rsid w:val="00247900"/>
    <w:rsid w:val="00247B63"/>
    <w:rsid w:val="00247D09"/>
    <w:rsid w:val="00247FB0"/>
    <w:rsid w:val="00250589"/>
    <w:rsid w:val="00250685"/>
    <w:rsid w:val="00250718"/>
    <w:rsid w:val="00250BA3"/>
    <w:rsid w:val="00250CF9"/>
    <w:rsid w:val="00251096"/>
    <w:rsid w:val="00251247"/>
    <w:rsid w:val="002513C4"/>
    <w:rsid w:val="002513E5"/>
    <w:rsid w:val="002514BA"/>
    <w:rsid w:val="002516C5"/>
    <w:rsid w:val="00251CAB"/>
    <w:rsid w:val="00251DBA"/>
    <w:rsid w:val="00252341"/>
    <w:rsid w:val="0025291E"/>
    <w:rsid w:val="00252A96"/>
    <w:rsid w:val="00252FA0"/>
    <w:rsid w:val="0025352E"/>
    <w:rsid w:val="00253570"/>
    <w:rsid w:val="00253572"/>
    <w:rsid w:val="0025366D"/>
    <w:rsid w:val="002538C5"/>
    <w:rsid w:val="002538D8"/>
    <w:rsid w:val="0025394A"/>
    <w:rsid w:val="00253BD8"/>
    <w:rsid w:val="00253E41"/>
    <w:rsid w:val="00254129"/>
    <w:rsid w:val="00254507"/>
    <w:rsid w:val="00254922"/>
    <w:rsid w:val="0025492D"/>
    <w:rsid w:val="002549DE"/>
    <w:rsid w:val="00254B14"/>
    <w:rsid w:val="00254C0E"/>
    <w:rsid w:val="00254C97"/>
    <w:rsid w:val="00254F12"/>
    <w:rsid w:val="002550FC"/>
    <w:rsid w:val="0025526D"/>
    <w:rsid w:val="00255291"/>
    <w:rsid w:val="002552DB"/>
    <w:rsid w:val="002554D6"/>
    <w:rsid w:val="002555BA"/>
    <w:rsid w:val="0025566E"/>
    <w:rsid w:val="00255C0C"/>
    <w:rsid w:val="00255D15"/>
    <w:rsid w:val="00255EEE"/>
    <w:rsid w:val="00255FCA"/>
    <w:rsid w:val="0025608F"/>
    <w:rsid w:val="00256178"/>
    <w:rsid w:val="002561D1"/>
    <w:rsid w:val="002562EA"/>
    <w:rsid w:val="00256773"/>
    <w:rsid w:val="00256792"/>
    <w:rsid w:val="00256B3A"/>
    <w:rsid w:val="00256F52"/>
    <w:rsid w:val="0025709A"/>
    <w:rsid w:val="00257513"/>
    <w:rsid w:val="00257619"/>
    <w:rsid w:val="002577E1"/>
    <w:rsid w:val="002578B2"/>
    <w:rsid w:val="00257C6D"/>
    <w:rsid w:val="00257EFE"/>
    <w:rsid w:val="00257F11"/>
    <w:rsid w:val="00257FA0"/>
    <w:rsid w:val="002606C4"/>
    <w:rsid w:val="00260797"/>
    <w:rsid w:val="002608DD"/>
    <w:rsid w:val="00260C3D"/>
    <w:rsid w:val="00260C52"/>
    <w:rsid w:val="00260D87"/>
    <w:rsid w:val="00260DDC"/>
    <w:rsid w:val="00261116"/>
    <w:rsid w:val="002612D6"/>
    <w:rsid w:val="00261792"/>
    <w:rsid w:val="002617AB"/>
    <w:rsid w:val="002617C5"/>
    <w:rsid w:val="00261801"/>
    <w:rsid w:val="00261899"/>
    <w:rsid w:val="00261AA0"/>
    <w:rsid w:val="00261E31"/>
    <w:rsid w:val="002621D0"/>
    <w:rsid w:val="00262365"/>
    <w:rsid w:val="002623BA"/>
    <w:rsid w:val="00262568"/>
    <w:rsid w:val="00262700"/>
    <w:rsid w:val="00262AA7"/>
    <w:rsid w:val="00262EAF"/>
    <w:rsid w:val="0026353B"/>
    <w:rsid w:val="00263980"/>
    <w:rsid w:val="00263A84"/>
    <w:rsid w:val="00263FE0"/>
    <w:rsid w:val="002640C3"/>
    <w:rsid w:val="0026449C"/>
    <w:rsid w:val="0026455C"/>
    <w:rsid w:val="00264761"/>
    <w:rsid w:val="0026497A"/>
    <w:rsid w:val="002649A2"/>
    <w:rsid w:val="002649CF"/>
    <w:rsid w:val="00264B4F"/>
    <w:rsid w:val="00264CB8"/>
    <w:rsid w:val="00264D32"/>
    <w:rsid w:val="00264DA9"/>
    <w:rsid w:val="0026500A"/>
    <w:rsid w:val="0026509E"/>
    <w:rsid w:val="002651AF"/>
    <w:rsid w:val="002654E3"/>
    <w:rsid w:val="00265545"/>
    <w:rsid w:val="0026577A"/>
    <w:rsid w:val="00265A07"/>
    <w:rsid w:val="00265B23"/>
    <w:rsid w:val="00265E48"/>
    <w:rsid w:val="00265F8F"/>
    <w:rsid w:val="00266075"/>
    <w:rsid w:val="002662ED"/>
    <w:rsid w:val="00266318"/>
    <w:rsid w:val="00266341"/>
    <w:rsid w:val="002668DF"/>
    <w:rsid w:val="002669EA"/>
    <w:rsid w:val="00266BF3"/>
    <w:rsid w:val="00266CBD"/>
    <w:rsid w:val="00267158"/>
    <w:rsid w:val="00267405"/>
    <w:rsid w:val="002674A2"/>
    <w:rsid w:val="0026753C"/>
    <w:rsid w:val="00267B58"/>
    <w:rsid w:val="00267E37"/>
    <w:rsid w:val="00267F9E"/>
    <w:rsid w:val="00270088"/>
    <w:rsid w:val="00270119"/>
    <w:rsid w:val="00270197"/>
    <w:rsid w:val="0027026C"/>
    <w:rsid w:val="00270301"/>
    <w:rsid w:val="0027033D"/>
    <w:rsid w:val="00270343"/>
    <w:rsid w:val="00270351"/>
    <w:rsid w:val="002707E8"/>
    <w:rsid w:val="00270D73"/>
    <w:rsid w:val="00270DE3"/>
    <w:rsid w:val="00270E31"/>
    <w:rsid w:val="00270F02"/>
    <w:rsid w:val="0027116A"/>
    <w:rsid w:val="002716C4"/>
    <w:rsid w:val="00271724"/>
    <w:rsid w:val="002717F2"/>
    <w:rsid w:val="00271864"/>
    <w:rsid w:val="002719BE"/>
    <w:rsid w:val="00271BF5"/>
    <w:rsid w:val="00271BFA"/>
    <w:rsid w:val="00272049"/>
    <w:rsid w:val="00272180"/>
    <w:rsid w:val="0027255F"/>
    <w:rsid w:val="00272597"/>
    <w:rsid w:val="002725BC"/>
    <w:rsid w:val="00272A13"/>
    <w:rsid w:val="00272C8F"/>
    <w:rsid w:val="00272DA3"/>
    <w:rsid w:val="00272DE6"/>
    <w:rsid w:val="00272FDC"/>
    <w:rsid w:val="00273203"/>
    <w:rsid w:val="002733C2"/>
    <w:rsid w:val="00273536"/>
    <w:rsid w:val="00273983"/>
    <w:rsid w:val="00273C2F"/>
    <w:rsid w:val="00273CF1"/>
    <w:rsid w:val="00273DEB"/>
    <w:rsid w:val="0027400C"/>
    <w:rsid w:val="00274658"/>
    <w:rsid w:val="002747B0"/>
    <w:rsid w:val="002747FF"/>
    <w:rsid w:val="00274DBF"/>
    <w:rsid w:val="00274FDB"/>
    <w:rsid w:val="0027502A"/>
    <w:rsid w:val="002750EC"/>
    <w:rsid w:val="002755A8"/>
    <w:rsid w:val="002756EC"/>
    <w:rsid w:val="00275765"/>
    <w:rsid w:val="00275AB4"/>
    <w:rsid w:val="00275AB6"/>
    <w:rsid w:val="00275ABD"/>
    <w:rsid w:val="00275C0B"/>
    <w:rsid w:val="00275C3C"/>
    <w:rsid w:val="00275CB8"/>
    <w:rsid w:val="00275EC6"/>
    <w:rsid w:val="002760A8"/>
    <w:rsid w:val="00276141"/>
    <w:rsid w:val="00276259"/>
    <w:rsid w:val="002762BF"/>
    <w:rsid w:val="00276D36"/>
    <w:rsid w:val="00277352"/>
    <w:rsid w:val="00277609"/>
    <w:rsid w:val="002776CA"/>
    <w:rsid w:val="00277A17"/>
    <w:rsid w:val="00277B59"/>
    <w:rsid w:val="00277CAF"/>
    <w:rsid w:val="00280199"/>
    <w:rsid w:val="002807B2"/>
    <w:rsid w:val="00280B60"/>
    <w:rsid w:val="00280D9F"/>
    <w:rsid w:val="00280DC5"/>
    <w:rsid w:val="00280F09"/>
    <w:rsid w:val="00281A31"/>
    <w:rsid w:val="00281AFF"/>
    <w:rsid w:val="00281BFC"/>
    <w:rsid w:val="00281D2B"/>
    <w:rsid w:val="00281E1E"/>
    <w:rsid w:val="0028201A"/>
    <w:rsid w:val="00282168"/>
    <w:rsid w:val="002821EC"/>
    <w:rsid w:val="00282203"/>
    <w:rsid w:val="00282221"/>
    <w:rsid w:val="002823ED"/>
    <w:rsid w:val="002824C2"/>
    <w:rsid w:val="002828A4"/>
    <w:rsid w:val="00283060"/>
    <w:rsid w:val="00283521"/>
    <w:rsid w:val="002835ED"/>
    <w:rsid w:val="002837B4"/>
    <w:rsid w:val="002838D6"/>
    <w:rsid w:val="00283A2B"/>
    <w:rsid w:val="00283A71"/>
    <w:rsid w:val="0028404A"/>
    <w:rsid w:val="002841C0"/>
    <w:rsid w:val="00284223"/>
    <w:rsid w:val="0028422B"/>
    <w:rsid w:val="002842F0"/>
    <w:rsid w:val="00284331"/>
    <w:rsid w:val="002843D9"/>
    <w:rsid w:val="002845EA"/>
    <w:rsid w:val="00284665"/>
    <w:rsid w:val="0028472F"/>
    <w:rsid w:val="002847CA"/>
    <w:rsid w:val="0028492C"/>
    <w:rsid w:val="002849A1"/>
    <w:rsid w:val="00284B26"/>
    <w:rsid w:val="00284C35"/>
    <w:rsid w:val="00285004"/>
    <w:rsid w:val="002851AB"/>
    <w:rsid w:val="002852EB"/>
    <w:rsid w:val="002853AB"/>
    <w:rsid w:val="0028550E"/>
    <w:rsid w:val="002856D3"/>
    <w:rsid w:val="0028581C"/>
    <w:rsid w:val="002858B3"/>
    <w:rsid w:val="00285A7C"/>
    <w:rsid w:val="00285AA1"/>
    <w:rsid w:val="00285BAA"/>
    <w:rsid w:val="00285F74"/>
    <w:rsid w:val="00286134"/>
    <w:rsid w:val="00286141"/>
    <w:rsid w:val="00286568"/>
    <w:rsid w:val="00286734"/>
    <w:rsid w:val="00286805"/>
    <w:rsid w:val="00286BD1"/>
    <w:rsid w:val="00286BDC"/>
    <w:rsid w:val="00286C28"/>
    <w:rsid w:val="00286C94"/>
    <w:rsid w:val="00286F4D"/>
    <w:rsid w:val="00286FA7"/>
    <w:rsid w:val="00287203"/>
    <w:rsid w:val="0028784E"/>
    <w:rsid w:val="002878B6"/>
    <w:rsid w:val="00287A3C"/>
    <w:rsid w:val="00290304"/>
    <w:rsid w:val="002903A4"/>
    <w:rsid w:val="00290812"/>
    <w:rsid w:val="002908F3"/>
    <w:rsid w:val="002909A9"/>
    <w:rsid w:val="00290AD9"/>
    <w:rsid w:val="00290BFD"/>
    <w:rsid w:val="00290D82"/>
    <w:rsid w:val="0029127A"/>
    <w:rsid w:val="0029180F"/>
    <w:rsid w:val="002919A6"/>
    <w:rsid w:val="00291B47"/>
    <w:rsid w:val="00291CE0"/>
    <w:rsid w:val="0029200F"/>
    <w:rsid w:val="0029213D"/>
    <w:rsid w:val="00292327"/>
    <w:rsid w:val="0029239A"/>
    <w:rsid w:val="002926F2"/>
    <w:rsid w:val="002929B5"/>
    <w:rsid w:val="00292F0C"/>
    <w:rsid w:val="00292F31"/>
    <w:rsid w:val="00292F87"/>
    <w:rsid w:val="00292F88"/>
    <w:rsid w:val="00293182"/>
    <w:rsid w:val="002934A3"/>
    <w:rsid w:val="00293571"/>
    <w:rsid w:val="00293BD4"/>
    <w:rsid w:val="00293C58"/>
    <w:rsid w:val="00293D28"/>
    <w:rsid w:val="00293D8E"/>
    <w:rsid w:val="00293EFE"/>
    <w:rsid w:val="00293F31"/>
    <w:rsid w:val="00293F54"/>
    <w:rsid w:val="00294039"/>
    <w:rsid w:val="00294093"/>
    <w:rsid w:val="002941B7"/>
    <w:rsid w:val="002944FF"/>
    <w:rsid w:val="00294826"/>
    <w:rsid w:val="00294A1A"/>
    <w:rsid w:val="00294A84"/>
    <w:rsid w:val="00294C82"/>
    <w:rsid w:val="00295350"/>
    <w:rsid w:val="00295375"/>
    <w:rsid w:val="00295550"/>
    <w:rsid w:val="00295616"/>
    <w:rsid w:val="00295621"/>
    <w:rsid w:val="00295A09"/>
    <w:rsid w:val="00295A7D"/>
    <w:rsid w:val="00295C85"/>
    <w:rsid w:val="00295D4D"/>
    <w:rsid w:val="00295DC8"/>
    <w:rsid w:val="00295EC4"/>
    <w:rsid w:val="002960C0"/>
    <w:rsid w:val="00296464"/>
    <w:rsid w:val="00296521"/>
    <w:rsid w:val="00296709"/>
    <w:rsid w:val="00296817"/>
    <w:rsid w:val="00296869"/>
    <w:rsid w:val="00296A6D"/>
    <w:rsid w:val="00296ADB"/>
    <w:rsid w:val="00296B9E"/>
    <w:rsid w:val="00296D92"/>
    <w:rsid w:val="00297437"/>
    <w:rsid w:val="002975C6"/>
    <w:rsid w:val="002976DA"/>
    <w:rsid w:val="00297788"/>
    <w:rsid w:val="002977DB"/>
    <w:rsid w:val="00297A94"/>
    <w:rsid w:val="00297B32"/>
    <w:rsid w:val="00297CC2"/>
    <w:rsid w:val="00297F41"/>
    <w:rsid w:val="00297F99"/>
    <w:rsid w:val="00297FBB"/>
    <w:rsid w:val="002A0267"/>
    <w:rsid w:val="002A040E"/>
    <w:rsid w:val="002A0566"/>
    <w:rsid w:val="002A066C"/>
    <w:rsid w:val="002A0958"/>
    <w:rsid w:val="002A0A1D"/>
    <w:rsid w:val="002A0CAE"/>
    <w:rsid w:val="002A0D01"/>
    <w:rsid w:val="002A0D39"/>
    <w:rsid w:val="002A164B"/>
    <w:rsid w:val="002A16D2"/>
    <w:rsid w:val="002A1712"/>
    <w:rsid w:val="002A17C0"/>
    <w:rsid w:val="002A1AB7"/>
    <w:rsid w:val="002A1B39"/>
    <w:rsid w:val="002A1FD7"/>
    <w:rsid w:val="002A2446"/>
    <w:rsid w:val="002A26DD"/>
    <w:rsid w:val="002A279D"/>
    <w:rsid w:val="002A2A88"/>
    <w:rsid w:val="002A2AFC"/>
    <w:rsid w:val="002A2B11"/>
    <w:rsid w:val="002A2BA8"/>
    <w:rsid w:val="002A2D2B"/>
    <w:rsid w:val="002A3079"/>
    <w:rsid w:val="002A3696"/>
    <w:rsid w:val="002A3749"/>
    <w:rsid w:val="002A38BB"/>
    <w:rsid w:val="002A41A1"/>
    <w:rsid w:val="002A42DA"/>
    <w:rsid w:val="002A44A7"/>
    <w:rsid w:val="002A4608"/>
    <w:rsid w:val="002A4655"/>
    <w:rsid w:val="002A49D7"/>
    <w:rsid w:val="002A4F1E"/>
    <w:rsid w:val="002A4F6A"/>
    <w:rsid w:val="002A5342"/>
    <w:rsid w:val="002A5436"/>
    <w:rsid w:val="002A5570"/>
    <w:rsid w:val="002A5B0C"/>
    <w:rsid w:val="002A5E45"/>
    <w:rsid w:val="002A617D"/>
    <w:rsid w:val="002A66C6"/>
    <w:rsid w:val="002A67B3"/>
    <w:rsid w:val="002A67B9"/>
    <w:rsid w:val="002A69F6"/>
    <w:rsid w:val="002A6E29"/>
    <w:rsid w:val="002A6FA7"/>
    <w:rsid w:val="002A72D0"/>
    <w:rsid w:val="002A756C"/>
    <w:rsid w:val="002A764E"/>
    <w:rsid w:val="002A7F7C"/>
    <w:rsid w:val="002B0064"/>
    <w:rsid w:val="002B0220"/>
    <w:rsid w:val="002B02F2"/>
    <w:rsid w:val="002B05C9"/>
    <w:rsid w:val="002B0733"/>
    <w:rsid w:val="002B0C72"/>
    <w:rsid w:val="002B1298"/>
    <w:rsid w:val="002B1577"/>
    <w:rsid w:val="002B1609"/>
    <w:rsid w:val="002B179B"/>
    <w:rsid w:val="002B190B"/>
    <w:rsid w:val="002B19AA"/>
    <w:rsid w:val="002B1B18"/>
    <w:rsid w:val="002B1CF6"/>
    <w:rsid w:val="002B1E44"/>
    <w:rsid w:val="002B2697"/>
    <w:rsid w:val="002B279C"/>
    <w:rsid w:val="002B288C"/>
    <w:rsid w:val="002B2B97"/>
    <w:rsid w:val="002B2CF3"/>
    <w:rsid w:val="002B2D62"/>
    <w:rsid w:val="002B31C7"/>
    <w:rsid w:val="002B327C"/>
    <w:rsid w:val="002B3387"/>
    <w:rsid w:val="002B3870"/>
    <w:rsid w:val="002B39B2"/>
    <w:rsid w:val="002B3BB7"/>
    <w:rsid w:val="002B3CAF"/>
    <w:rsid w:val="002B3F1A"/>
    <w:rsid w:val="002B3F32"/>
    <w:rsid w:val="002B4008"/>
    <w:rsid w:val="002B424C"/>
    <w:rsid w:val="002B4427"/>
    <w:rsid w:val="002B4816"/>
    <w:rsid w:val="002B496B"/>
    <w:rsid w:val="002B4AA7"/>
    <w:rsid w:val="002B5154"/>
    <w:rsid w:val="002B53ED"/>
    <w:rsid w:val="002B54B4"/>
    <w:rsid w:val="002B5684"/>
    <w:rsid w:val="002B574E"/>
    <w:rsid w:val="002B5805"/>
    <w:rsid w:val="002B5B2A"/>
    <w:rsid w:val="002B5CCE"/>
    <w:rsid w:val="002B5D64"/>
    <w:rsid w:val="002B5EEF"/>
    <w:rsid w:val="002B607C"/>
    <w:rsid w:val="002B6387"/>
    <w:rsid w:val="002B6413"/>
    <w:rsid w:val="002B6BB6"/>
    <w:rsid w:val="002B6EA0"/>
    <w:rsid w:val="002B6F50"/>
    <w:rsid w:val="002B6FC0"/>
    <w:rsid w:val="002B733B"/>
    <w:rsid w:val="002B7459"/>
    <w:rsid w:val="002B745C"/>
    <w:rsid w:val="002B77BC"/>
    <w:rsid w:val="002B7810"/>
    <w:rsid w:val="002B79A7"/>
    <w:rsid w:val="002B7B10"/>
    <w:rsid w:val="002B7DD5"/>
    <w:rsid w:val="002B7EAD"/>
    <w:rsid w:val="002C0005"/>
    <w:rsid w:val="002C023F"/>
    <w:rsid w:val="002C025D"/>
    <w:rsid w:val="002C04BF"/>
    <w:rsid w:val="002C0528"/>
    <w:rsid w:val="002C07B2"/>
    <w:rsid w:val="002C0B9F"/>
    <w:rsid w:val="002C0F40"/>
    <w:rsid w:val="002C12C3"/>
    <w:rsid w:val="002C1439"/>
    <w:rsid w:val="002C1538"/>
    <w:rsid w:val="002C1553"/>
    <w:rsid w:val="002C1786"/>
    <w:rsid w:val="002C1D3A"/>
    <w:rsid w:val="002C1F7E"/>
    <w:rsid w:val="002C2300"/>
    <w:rsid w:val="002C252A"/>
    <w:rsid w:val="002C25ED"/>
    <w:rsid w:val="002C287A"/>
    <w:rsid w:val="002C2D38"/>
    <w:rsid w:val="002C2F0A"/>
    <w:rsid w:val="002C300A"/>
    <w:rsid w:val="002C31B2"/>
    <w:rsid w:val="002C3425"/>
    <w:rsid w:val="002C3912"/>
    <w:rsid w:val="002C39B2"/>
    <w:rsid w:val="002C3AD8"/>
    <w:rsid w:val="002C3B03"/>
    <w:rsid w:val="002C3E3E"/>
    <w:rsid w:val="002C3E9C"/>
    <w:rsid w:val="002C3F51"/>
    <w:rsid w:val="002C4332"/>
    <w:rsid w:val="002C4766"/>
    <w:rsid w:val="002C489F"/>
    <w:rsid w:val="002C48B3"/>
    <w:rsid w:val="002C48E0"/>
    <w:rsid w:val="002C4922"/>
    <w:rsid w:val="002C4AA8"/>
    <w:rsid w:val="002C4ABF"/>
    <w:rsid w:val="002C5E96"/>
    <w:rsid w:val="002C65FB"/>
    <w:rsid w:val="002C6A0E"/>
    <w:rsid w:val="002C6AA3"/>
    <w:rsid w:val="002C7126"/>
    <w:rsid w:val="002C7368"/>
    <w:rsid w:val="002C7412"/>
    <w:rsid w:val="002C74B4"/>
    <w:rsid w:val="002C760A"/>
    <w:rsid w:val="002C7637"/>
    <w:rsid w:val="002C7672"/>
    <w:rsid w:val="002C7699"/>
    <w:rsid w:val="002C7762"/>
    <w:rsid w:val="002C78AB"/>
    <w:rsid w:val="002C7B7A"/>
    <w:rsid w:val="002C7F31"/>
    <w:rsid w:val="002D001E"/>
    <w:rsid w:val="002D011E"/>
    <w:rsid w:val="002D0141"/>
    <w:rsid w:val="002D066C"/>
    <w:rsid w:val="002D080E"/>
    <w:rsid w:val="002D08BF"/>
    <w:rsid w:val="002D0BFB"/>
    <w:rsid w:val="002D0D89"/>
    <w:rsid w:val="002D0F66"/>
    <w:rsid w:val="002D10D1"/>
    <w:rsid w:val="002D1127"/>
    <w:rsid w:val="002D12A5"/>
    <w:rsid w:val="002D15C1"/>
    <w:rsid w:val="002D15EF"/>
    <w:rsid w:val="002D1635"/>
    <w:rsid w:val="002D16F7"/>
    <w:rsid w:val="002D19A6"/>
    <w:rsid w:val="002D1B05"/>
    <w:rsid w:val="002D1C79"/>
    <w:rsid w:val="002D1CE6"/>
    <w:rsid w:val="002D1DB5"/>
    <w:rsid w:val="002D1E6A"/>
    <w:rsid w:val="002D1F39"/>
    <w:rsid w:val="002D20BE"/>
    <w:rsid w:val="002D2171"/>
    <w:rsid w:val="002D2204"/>
    <w:rsid w:val="002D279A"/>
    <w:rsid w:val="002D288F"/>
    <w:rsid w:val="002D29E1"/>
    <w:rsid w:val="002D2CC7"/>
    <w:rsid w:val="002D2F57"/>
    <w:rsid w:val="002D2FFA"/>
    <w:rsid w:val="002D3743"/>
    <w:rsid w:val="002D3849"/>
    <w:rsid w:val="002D3DB0"/>
    <w:rsid w:val="002D3EFC"/>
    <w:rsid w:val="002D40CC"/>
    <w:rsid w:val="002D4347"/>
    <w:rsid w:val="002D4414"/>
    <w:rsid w:val="002D469C"/>
    <w:rsid w:val="002D46A9"/>
    <w:rsid w:val="002D46BE"/>
    <w:rsid w:val="002D48FF"/>
    <w:rsid w:val="002D49F0"/>
    <w:rsid w:val="002D4C5E"/>
    <w:rsid w:val="002D515D"/>
    <w:rsid w:val="002D5487"/>
    <w:rsid w:val="002D564F"/>
    <w:rsid w:val="002D5822"/>
    <w:rsid w:val="002D5AAB"/>
    <w:rsid w:val="002D5C28"/>
    <w:rsid w:val="002D5D2A"/>
    <w:rsid w:val="002D5E43"/>
    <w:rsid w:val="002D5ECF"/>
    <w:rsid w:val="002D6070"/>
    <w:rsid w:val="002D612E"/>
    <w:rsid w:val="002D618E"/>
    <w:rsid w:val="002D642D"/>
    <w:rsid w:val="002D65A3"/>
    <w:rsid w:val="002D66F2"/>
    <w:rsid w:val="002D68B8"/>
    <w:rsid w:val="002D6A31"/>
    <w:rsid w:val="002D6E52"/>
    <w:rsid w:val="002D6FFA"/>
    <w:rsid w:val="002D7534"/>
    <w:rsid w:val="002D76A2"/>
    <w:rsid w:val="002D77C6"/>
    <w:rsid w:val="002D7D10"/>
    <w:rsid w:val="002D7DF0"/>
    <w:rsid w:val="002D7DFB"/>
    <w:rsid w:val="002D7FF2"/>
    <w:rsid w:val="002E0448"/>
    <w:rsid w:val="002E0524"/>
    <w:rsid w:val="002E0589"/>
    <w:rsid w:val="002E05FF"/>
    <w:rsid w:val="002E0655"/>
    <w:rsid w:val="002E0924"/>
    <w:rsid w:val="002E0ACC"/>
    <w:rsid w:val="002E0C0B"/>
    <w:rsid w:val="002E0D9B"/>
    <w:rsid w:val="002E10D0"/>
    <w:rsid w:val="002E12BD"/>
    <w:rsid w:val="002E16D1"/>
    <w:rsid w:val="002E197A"/>
    <w:rsid w:val="002E1C26"/>
    <w:rsid w:val="002E1D0D"/>
    <w:rsid w:val="002E1ED3"/>
    <w:rsid w:val="002E1F3F"/>
    <w:rsid w:val="002E218F"/>
    <w:rsid w:val="002E23DD"/>
    <w:rsid w:val="002E2516"/>
    <w:rsid w:val="002E2679"/>
    <w:rsid w:val="002E28A6"/>
    <w:rsid w:val="002E2A85"/>
    <w:rsid w:val="002E2D00"/>
    <w:rsid w:val="002E2D6E"/>
    <w:rsid w:val="002E2F9C"/>
    <w:rsid w:val="002E3144"/>
    <w:rsid w:val="002E360C"/>
    <w:rsid w:val="002E3631"/>
    <w:rsid w:val="002E36FC"/>
    <w:rsid w:val="002E375D"/>
    <w:rsid w:val="002E3927"/>
    <w:rsid w:val="002E39D7"/>
    <w:rsid w:val="002E3B1D"/>
    <w:rsid w:val="002E3D97"/>
    <w:rsid w:val="002E3E7C"/>
    <w:rsid w:val="002E41BD"/>
    <w:rsid w:val="002E41FA"/>
    <w:rsid w:val="002E436C"/>
    <w:rsid w:val="002E4380"/>
    <w:rsid w:val="002E4804"/>
    <w:rsid w:val="002E49C2"/>
    <w:rsid w:val="002E4CB4"/>
    <w:rsid w:val="002E505C"/>
    <w:rsid w:val="002E51AB"/>
    <w:rsid w:val="002E51BF"/>
    <w:rsid w:val="002E5300"/>
    <w:rsid w:val="002E5619"/>
    <w:rsid w:val="002E56E8"/>
    <w:rsid w:val="002E589C"/>
    <w:rsid w:val="002E58E6"/>
    <w:rsid w:val="002E5F3D"/>
    <w:rsid w:val="002E61B8"/>
    <w:rsid w:val="002E61C6"/>
    <w:rsid w:val="002E6291"/>
    <w:rsid w:val="002E63CE"/>
    <w:rsid w:val="002E6478"/>
    <w:rsid w:val="002E64E9"/>
    <w:rsid w:val="002E663B"/>
    <w:rsid w:val="002E6672"/>
    <w:rsid w:val="002E66BF"/>
    <w:rsid w:val="002E671C"/>
    <w:rsid w:val="002E6745"/>
    <w:rsid w:val="002E6CA7"/>
    <w:rsid w:val="002E6F13"/>
    <w:rsid w:val="002E7192"/>
    <w:rsid w:val="002E74A3"/>
    <w:rsid w:val="002E76CF"/>
    <w:rsid w:val="002E7AF7"/>
    <w:rsid w:val="002E7BC0"/>
    <w:rsid w:val="002E7D29"/>
    <w:rsid w:val="002E7DA0"/>
    <w:rsid w:val="002F0213"/>
    <w:rsid w:val="002F035F"/>
    <w:rsid w:val="002F0786"/>
    <w:rsid w:val="002F0C80"/>
    <w:rsid w:val="002F0E27"/>
    <w:rsid w:val="002F0E3B"/>
    <w:rsid w:val="002F128C"/>
    <w:rsid w:val="002F15EC"/>
    <w:rsid w:val="002F1854"/>
    <w:rsid w:val="002F1910"/>
    <w:rsid w:val="002F1E83"/>
    <w:rsid w:val="002F2274"/>
    <w:rsid w:val="002F2444"/>
    <w:rsid w:val="002F2465"/>
    <w:rsid w:val="002F2641"/>
    <w:rsid w:val="002F266C"/>
    <w:rsid w:val="002F2711"/>
    <w:rsid w:val="002F2E3A"/>
    <w:rsid w:val="002F2F97"/>
    <w:rsid w:val="002F2FC0"/>
    <w:rsid w:val="002F313F"/>
    <w:rsid w:val="002F3217"/>
    <w:rsid w:val="002F34E0"/>
    <w:rsid w:val="002F3650"/>
    <w:rsid w:val="002F3EAA"/>
    <w:rsid w:val="002F418B"/>
    <w:rsid w:val="002F4248"/>
    <w:rsid w:val="002F428E"/>
    <w:rsid w:val="002F4A43"/>
    <w:rsid w:val="002F4CAD"/>
    <w:rsid w:val="002F4F62"/>
    <w:rsid w:val="002F50E5"/>
    <w:rsid w:val="002F5122"/>
    <w:rsid w:val="002F52D1"/>
    <w:rsid w:val="002F561E"/>
    <w:rsid w:val="002F58BF"/>
    <w:rsid w:val="002F5A26"/>
    <w:rsid w:val="002F5B5A"/>
    <w:rsid w:val="002F5D8A"/>
    <w:rsid w:val="002F5ED3"/>
    <w:rsid w:val="002F5FD2"/>
    <w:rsid w:val="002F6032"/>
    <w:rsid w:val="002F60E4"/>
    <w:rsid w:val="002F6182"/>
    <w:rsid w:val="002F6200"/>
    <w:rsid w:val="002F682A"/>
    <w:rsid w:val="002F6C25"/>
    <w:rsid w:val="002F6F34"/>
    <w:rsid w:val="002F7060"/>
    <w:rsid w:val="002F7252"/>
    <w:rsid w:val="002F7589"/>
    <w:rsid w:val="002F75BF"/>
    <w:rsid w:val="002F7655"/>
    <w:rsid w:val="002F79A1"/>
    <w:rsid w:val="002F79F2"/>
    <w:rsid w:val="002F7ABB"/>
    <w:rsid w:val="002F7AE0"/>
    <w:rsid w:val="002F7D19"/>
    <w:rsid w:val="002F7ECB"/>
    <w:rsid w:val="00300152"/>
    <w:rsid w:val="00300159"/>
    <w:rsid w:val="003007C1"/>
    <w:rsid w:val="00300A4F"/>
    <w:rsid w:val="00300B0B"/>
    <w:rsid w:val="00300C37"/>
    <w:rsid w:val="00300F30"/>
    <w:rsid w:val="00300FD9"/>
    <w:rsid w:val="0030122A"/>
    <w:rsid w:val="003012A3"/>
    <w:rsid w:val="00301332"/>
    <w:rsid w:val="00301345"/>
    <w:rsid w:val="00301368"/>
    <w:rsid w:val="003017FE"/>
    <w:rsid w:val="003018F2"/>
    <w:rsid w:val="00301C26"/>
    <w:rsid w:val="00301D2F"/>
    <w:rsid w:val="00301EED"/>
    <w:rsid w:val="003022E3"/>
    <w:rsid w:val="0030247E"/>
    <w:rsid w:val="0030270A"/>
    <w:rsid w:val="003029F6"/>
    <w:rsid w:val="00302CA4"/>
    <w:rsid w:val="003031AB"/>
    <w:rsid w:val="00303432"/>
    <w:rsid w:val="0030357B"/>
    <w:rsid w:val="0030394A"/>
    <w:rsid w:val="00303E76"/>
    <w:rsid w:val="00303FC1"/>
    <w:rsid w:val="00304277"/>
    <w:rsid w:val="0030427A"/>
    <w:rsid w:val="00304802"/>
    <w:rsid w:val="00304EC6"/>
    <w:rsid w:val="003052ED"/>
    <w:rsid w:val="00305449"/>
    <w:rsid w:val="003054BC"/>
    <w:rsid w:val="003054FA"/>
    <w:rsid w:val="00305549"/>
    <w:rsid w:val="00305598"/>
    <w:rsid w:val="003056A0"/>
    <w:rsid w:val="003056AF"/>
    <w:rsid w:val="003059BE"/>
    <w:rsid w:val="00305F8B"/>
    <w:rsid w:val="00305FD5"/>
    <w:rsid w:val="003061EA"/>
    <w:rsid w:val="003067E9"/>
    <w:rsid w:val="0030687F"/>
    <w:rsid w:val="003068BF"/>
    <w:rsid w:val="00306A0E"/>
    <w:rsid w:val="00306A3A"/>
    <w:rsid w:val="00306D2C"/>
    <w:rsid w:val="00306E39"/>
    <w:rsid w:val="003070C1"/>
    <w:rsid w:val="003071DA"/>
    <w:rsid w:val="00307220"/>
    <w:rsid w:val="003075FB"/>
    <w:rsid w:val="003076BC"/>
    <w:rsid w:val="0030771C"/>
    <w:rsid w:val="00307729"/>
    <w:rsid w:val="00307BEE"/>
    <w:rsid w:val="00307CEF"/>
    <w:rsid w:val="00307F1B"/>
    <w:rsid w:val="00307F94"/>
    <w:rsid w:val="00310250"/>
    <w:rsid w:val="0031034A"/>
    <w:rsid w:val="003103C0"/>
    <w:rsid w:val="003108B0"/>
    <w:rsid w:val="00310931"/>
    <w:rsid w:val="00310B5D"/>
    <w:rsid w:val="00310C34"/>
    <w:rsid w:val="00310CDE"/>
    <w:rsid w:val="00310DA6"/>
    <w:rsid w:val="00310E39"/>
    <w:rsid w:val="00311079"/>
    <w:rsid w:val="00311084"/>
    <w:rsid w:val="003111E5"/>
    <w:rsid w:val="00311223"/>
    <w:rsid w:val="003113C1"/>
    <w:rsid w:val="00311671"/>
    <w:rsid w:val="003116C0"/>
    <w:rsid w:val="00311856"/>
    <w:rsid w:val="00311F24"/>
    <w:rsid w:val="00311FF9"/>
    <w:rsid w:val="00312A72"/>
    <w:rsid w:val="00312C88"/>
    <w:rsid w:val="00312D9C"/>
    <w:rsid w:val="00312FFE"/>
    <w:rsid w:val="0031306A"/>
    <w:rsid w:val="003135B0"/>
    <w:rsid w:val="00313714"/>
    <w:rsid w:val="0031378C"/>
    <w:rsid w:val="003137D4"/>
    <w:rsid w:val="00313D08"/>
    <w:rsid w:val="003141A0"/>
    <w:rsid w:val="003141E8"/>
    <w:rsid w:val="0031420D"/>
    <w:rsid w:val="0031459D"/>
    <w:rsid w:val="0031477C"/>
    <w:rsid w:val="00314A99"/>
    <w:rsid w:val="00314AB5"/>
    <w:rsid w:val="00314B2D"/>
    <w:rsid w:val="00314BA3"/>
    <w:rsid w:val="00314BB1"/>
    <w:rsid w:val="00314BDC"/>
    <w:rsid w:val="00314E3F"/>
    <w:rsid w:val="00314E6F"/>
    <w:rsid w:val="0031506F"/>
    <w:rsid w:val="00315076"/>
    <w:rsid w:val="003153D2"/>
    <w:rsid w:val="0031575A"/>
    <w:rsid w:val="003157B4"/>
    <w:rsid w:val="003157C9"/>
    <w:rsid w:val="003157F9"/>
    <w:rsid w:val="003158DA"/>
    <w:rsid w:val="00315956"/>
    <w:rsid w:val="003159C7"/>
    <w:rsid w:val="00315E70"/>
    <w:rsid w:val="00315FCF"/>
    <w:rsid w:val="0031643A"/>
    <w:rsid w:val="00316499"/>
    <w:rsid w:val="0031657F"/>
    <w:rsid w:val="0031678C"/>
    <w:rsid w:val="0031688B"/>
    <w:rsid w:val="003168A8"/>
    <w:rsid w:val="00316982"/>
    <w:rsid w:val="00316C77"/>
    <w:rsid w:val="00316CBA"/>
    <w:rsid w:val="00316CD6"/>
    <w:rsid w:val="0031757D"/>
    <w:rsid w:val="003176C6"/>
    <w:rsid w:val="00317863"/>
    <w:rsid w:val="00317A47"/>
    <w:rsid w:val="00317D84"/>
    <w:rsid w:val="00317E82"/>
    <w:rsid w:val="00317EBF"/>
    <w:rsid w:val="003204AD"/>
    <w:rsid w:val="003204C7"/>
    <w:rsid w:val="00320D38"/>
    <w:rsid w:val="00320EB3"/>
    <w:rsid w:val="00321367"/>
    <w:rsid w:val="003213DE"/>
    <w:rsid w:val="00321CAC"/>
    <w:rsid w:val="00321F66"/>
    <w:rsid w:val="0032229B"/>
    <w:rsid w:val="003225DA"/>
    <w:rsid w:val="003225DC"/>
    <w:rsid w:val="00322A53"/>
    <w:rsid w:val="00322B94"/>
    <w:rsid w:val="00322D85"/>
    <w:rsid w:val="00322F36"/>
    <w:rsid w:val="00323086"/>
    <w:rsid w:val="003230DC"/>
    <w:rsid w:val="003230F3"/>
    <w:rsid w:val="003236E3"/>
    <w:rsid w:val="003239E6"/>
    <w:rsid w:val="00323D8F"/>
    <w:rsid w:val="00323F88"/>
    <w:rsid w:val="00323F93"/>
    <w:rsid w:val="00323FEA"/>
    <w:rsid w:val="003241BB"/>
    <w:rsid w:val="00324204"/>
    <w:rsid w:val="0032441D"/>
    <w:rsid w:val="00324588"/>
    <w:rsid w:val="00324674"/>
    <w:rsid w:val="00324782"/>
    <w:rsid w:val="00324991"/>
    <w:rsid w:val="00324D53"/>
    <w:rsid w:val="0032501C"/>
    <w:rsid w:val="00325820"/>
    <w:rsid w:val="00325880"/>
    <w:rsid w:val="003258E0"/>
    <w:rsid w:val="00325C4E"/>
    <w:rsid w:val="00325D36"/>
    <w:rsid w:val="003261C7"/>
    <w:rsid w:val="003261ED"/>
    <w:rsid w:val="00326358"/>
    <w:rsid w:val="00326751"/>
    <w:rsid w:val="0032694B"/>
    <w:rsid w:val="00326C3E"/>
    <w:rsid w:val="00326CE5"/>
    <w:rsid w:val="00326D6C"/>
    <w:rsid w:val="00326E2F"/>
    <w:rsid w:val="00326FA5"/>
    <w:rsid w:val="0032702A"/>
    <w:rsid w:val="00327116"/>
    <w:rsid w:val="0032725F"/>
    <w:rsid w:val="0032763D"/>
    <w:rsid w:val="003278CB"/>
    <w:rsid w:val="00327A2C"/>
    <w:rsid w:val="00327C22"/>
    <w:rsid w:val="00327FB6"/>
    <w:rsid w:val="00330178"/>
    <w:rsid w:val="00330179"/>
    <w:rsid w:val="003302C0"/>
    <w:rsid w:val="00330435"/>
    <w:rsid w:val="00330497"/>
    <w:rsid w:val="003308C3"/>
    <w:rsid w:val="0033097B"/>
    <w:rsid w:val="00330A98"/>
    <w:rsid w:val="00330C81"/>
    <w:rsid w:val="00330D7D"/>
    <w:rsid w:val="00330E62"/>
    <w:rsid w:val="00330F7D"/>
    <w:rsid w:val="003310A0"/>
    <w:rsid w:val="0033117D"/>
    <w:rsid w:val="0033123C"/>
    <w:rsid w:val="003312B0"/>
    <w:rsid w:val="0033162E"/>
    <w:rsid w:val="00331810"/>
    <w:rsid w:val="003319EE"/>
    <w:rsid w:val="00331A08"/>
    <w:rsid w:val="00331C29"/>
    <w:rsid w:val="003320A3"/>
    <w:rsid w:val="00332120"/>
    <w:rsid w:val="003325AB"/>
    <w:rsid w:val="0033284F"/>
    <w:rsid w:val="003329F9"/>
    <w:rsid w:val="00332A8B"/>
    <w:rsid w:val="00332AEA"/>
    <w:rsid w:val="00332B64"/>
    <w:rsid w:val="00332EB8"/>
    <w:rsid w:val="0033343B"/>
    <w:rsid w:val="00333466"/>
    <w:rsid w:val="003334F2"/>
    <w:rsid w:val="00333517"/>
    <w:rsid w:val="00333694"/>
    <w:rsid w:val="00333C56"/>
    <w:rsid w:val="00333DEC"/>
    <w:rsid w:val="00334081"/>
    <w:rsid w:val="00334A59"/>
    <w:rsid w:val="00334ABE"/>
    <w:rsid w:val="00334FFB"/>
    <w:rsid w:val="00335081"/>
    <w:rsid w:val="003350D6"/>
    <w:rsid w:val="00335117"/>
    <w:rsid w:val="0033515F"/>
    <w:rsid w:val="00335364"/>
    <w:rsid w:val="003354CE"/>
    <w:rsid w:val="00335617"/>
    <w:rsid w:val="00335679"/>
    <w:rsid w:val="003358CB"/>
    <w:rsid w:val="00335AF1"/>
    <w:rsid w:val="003362BE"/>
    <w:rsid w:val="0033637C"/>
    <w:rsid w:val="0033657C"/>
    <w:rsid w:val="0033664B"/>
    <w:rsid w:val="00336C1E"/>
    <w:rsid w:val="00336D5E"/>
    <w:rsid w:val="00336D66"/>
    <w:rsid w:val="00336F3E"/>
    <w:rsid w:val="00336F7C"/>
    <w:rsid w:val="00336F97"/>
    <w:rsid w:val="00337050"/>
    <w:rsid w:val="00337377"/>
    <w:rsid w:val="00337DDA"/>
    <w:rsid w:val="003402D6"/>
    <w:rsid w:val="0034033F"/>
    <w:rsid w:val="003405A4"/>
    <w:rsid w:val="0034062E"/>
    <w:rsid w:val="00340998"/>
    <w:rsid w:val="00340B30"/>
    <w:rsid w:val="00340BD8"/>
    <w:rsid w:val="00340E3D"/>
    <w:rsid w:val="00340F1F"/>
    <w:rsid w:val="00340FE5"/>
    <w:rsid w:val="00341318"/>
    <w:rsid w:val="00341C10"/>
    <w:rsid w:val="00341D39"/>
    <w:rsid w:val="00341DC9"/>
    <w:rsid w:val="00342259"/>
    <w:rsid w:val="0034246E"/>
    <w:rsid w:val="0034314D"/>
    <w:rsid w:val="00343539"/>
    <w:rsid w:val="00343A67"/>
    <w:rsid w:val="00343E15"/>
    <w:rsid w:val="00343ECD"/>
    <w:rsid w:val="00344356"/>
    <w:rsid w:val="0034437F"/>
    <w:rsid w:val="003445BC"/>
    <w:rsid w:val="00344645"/>
    <w:rsid w:val="003447AC"/>
    <w:rsid w:val="00344816"/>
    <w:rsid w:val="003449A0"/>
    <w:rsid w:val="00344B65"/>
    <w:rsid w:val="00344FC8"/>
    <w:rsid w:val="0034504F"/>
    <w:rsid w:val="003450C8"/>
    <w:rsid w:val="003452AC"/>
    <w:rsid w:val="003453D9"/>
    <w:rsid w:val="00345656"/>
    <w:rsid w:val="003459C1"/>
    <w:rsid w:val="00345B03"/>
    <w:rsid w:val="00345CDF"/>
    <w:rsid w:val="00345F59"/>
    <w:rsid w:val="0034606F"/>
    <w:rsid w:val="0034609E"/>
    <w:rsid w:val="003462C6"/>
    <w:rsid w:val="00346334"/>
    <w:rsid w:val="00346452"/>
    <w:rsid w:val="00346A79"/>
    <w:rsid w:val="00346D3A"/>
    <w:rsid w:val="0034714E"/>
    <w:rsid w:val="00347224"/>
    <w:rsid w:val="0034755F"/>
    <w:rsid w:val="00347594"/>
    <w:rsid w:val="003477B0"/>
    <w:rsid w:val="00347919"/>
    <w:rsid w:val="003479D2"/>
    <w:rsid w:val="003479DF"/>
    <w:rsid w:val="00347CA6"/>
    <w:rsid w:val="003500C2"/>
    <w:rsid w:val="003506A4"/>
    <w:rsid w:val="00350738"/>
    <w:rsid w:val="003508E9"/>
    <w:rsid w:val="00350A74"/>
    <w:rsid w:val="00350D6F"/>
    <w:rsid w:val="00350DE3"/>
    <w:rsid w:val="00350F04"/>
    <w:rsid w:val="003510C9"/>
    <w:rsid w:val="003517A1"/>
    <w:rsid w:val="00351D67"/>
    <w:rsid w:val="00351E0E"/>
    <w:rsid w:val="00351FF0"/>
    <w:rsid w:val="003522B2"/>
    <w:rsid w:val="0035263C"/>
    <w:rsid w:val="00352987"/>
    <w:rsid w:val="00352C83"/>
    <w:rsid w:val="00352DFB"/>
    <w:rsid w:val="003530C4"/>
    <w:rsid w:val="00353161"/>
    <w:rsid w:val="003531A1"/>
    <w:rsid w:val="00353404"/>
    <w:rsid w:val="003534B8"/>
    <w:rsid w:val="00353665"/>
    <w:rsid w:val="00353778"/>
    <w:rsid w:val="00353BA7"/>
    <w:rsid w:val="00353C72"/>
    <w:rsid w:val="00353E46"/>
    <w:rsid w:val="00354150"/>
    <w:rsid w:val="0035445A"/>
    <w:rsid w:val="003545A6"/>
    <w:rsid w:val="0035494A"/>
    <w:rsid w:val="00354B62"/>
    <w:rsid w:val="00354BCC"/>
    <w:rsid w:val="003553FC"/>
    <w:rsid w:val="003554E6"/>
    <w:rsid w:val="003555A9"/>
    <w:rsid w:val="003555DF"/>
    <w:rsid w:val="003557C5"/>
    <w:rsid w:val="00355995"/>
    <w:rsid w:val="00355C0A"/>
    <w:rsid w:val="0035630F"/>
    <w:rsid w:val="0035633A"/>
    <w:rsid w:val="00356624"/>
    <w:rsid w:val="00356688"/>
    <w:rsid w:val="003569D4"/>
    <w:rsid w:val="003569E0"/>
    <w:rsid w:val="00356A95"/>
    <w:rsid w:val="00356AD9"/>
    <w:rsid w:val="00356CC9"/>
    <w:rsid w:val="00356D23"/>
    <w:rsid w:val="00356DDE"/>
    <w:rsid w:val="00356EFC"/>
    <w:rsid w:val="00356EFF"/>
    <w:rsid w:val="00357145"/>
    <w:rsid w:val="00357435"/>
    <w:rsid w:val="0035747F"/>
    <w:rsid w:val="003574A0"/>
    <w:rsid w:val="003576D5"/>
    <w:rsid w:val="00357AAC"/>
    <w:rsid w:val="00357E7B"/>
    <w:rsid w:val="00357F9C"/>
    <w:rsid w:val="00360431"/>
    <w:rsid w:val="00360563"/>
    <w:rsid w:val="00360651"/>
    <w:rsid w:val="003610AE"/>
    <w:rsid w:val="003611A5"/>
    <w:rsid w:val="003615D2"/>
    <w:rsid w:val="003618C0"/>
    <w:rsid w:val="00361B81"/>
    <w:rsid w:val="00361D91"/>
    <w:rsid w:val="00361EC7"/>
    <w:rsid w:val="00361F41"/>
    <w:rsid w:val="00361FB9"/>
    <w:rsid w:val="00361FCC"/>
    <w:rsid w:val="0036204A"/>
    <w:rsid w:val="0036222C"/>
    <w:rsid w:val="003622BC"/>
    <w:rsid w:val="00362842"/>
    <w:rsid w:val="00362991"/>
    <w:rsid w:val="00362F9A"/>
    <w:rsid w:val="00363140"/>
    <w:rsid w:val="00363827"/>
    <w:rsid w:val="00363933"/>
    <w:rsid w:val="00363A8F"/>
    <w:rsid w:val="00363CB9"/>
    <w:rsid w:val="00363F67"/>
    <w:rsid w:val="00363FE5"/>
    <w:rsid w:val="0036404A"/>
    <w:rsid w:val="003644C7"/>
    <w:rsid w:val="00364521"/>
    <w:rsid w:val="00364659"/>
    <w:rsid w:val="003646C7"/>
    <w:rsid w:val="00364708"/>
    <w:rsid w:val="00364A53"/>
    <w:rsid w:val="00364AD8"/>
    <w:rsid w:val="00364BBE"/>
    <w:rsid w:val="00364DFA"/>
    <w:rsid w:val="0036511B"/>
    <w:rsid w:val="00365448"/>
    <w:rsid w:val="00365620"/>
    <w:rsid w:val="003658E1"/>
    <w:rsid w:val="00365B29"/>
    <w:rsid w:val="00365CC2"/>
    <w:rsid w:val="00365D31"/>
    <w:rsid w:val="003661A1"/>
    <w:rsid w:val="003661CF"/>
    <w:rsid w:val="00366402"/>
    <w:rsid w:val="00366861"/>
    <w:rsid w:val="0036687D"/>
    <w:rsid w:val="00366AAA"/>
    <w:rsid w:val="00366B81"/>
    <w:rsid w:val="00366B93"/>
    <w:rsid w:val="00366C84"/>
    <w:rsid w:val="00366DB2"/>
    <w:rsid w:val="00366DDA"/>
    <w:rsid w:val="00366F87"/>
    <w:rsid w:val="00367075"/>
    <w:rsid w:val="003670F1"/>
    <w:rsid w:val="00367287"/>
    <w:rsid w:val="00367A79"/>
    <w:rsid w:val="00367B17"/>
    <w:rsid w:val="00367D88"/>
    <w:rsid w:val="003702A1"/>
    <w:rsid w:val="0037040A"/>
    <w:rsid w:val="0037071F"/>
    <w:rsid w:val="00370B80"/>
    <w:rsid w:val="0037128D"/>
    <w:rsid w:val="003713DB"/>
    <w:rsid w:val="00371424"/>
    <w:rsid w:val="003715C9"/>
    <w:rsid w:val="003715D6"/>
    <w:rsid w:val="00371723"/>
    <w:rsid w:val="0037174E"/>
    <w:rsid w:val="00371A99"/>
    <w:rsid w:val="00371B30"/>
    <w:rsid w:val="00371C0E"/>
    <w:rsid w:val="00371DEA"/>
    <w:rsid w:val="00372167"/>
    <w:rsid w:val="00372241"/>
    <w:rsid w:val="00372484"/>
    <w:rsid w:val="0037268B"/>
    <w:rsid w:val="003728B9"/>
    <w:rsid w:val="00372A52"/>
    <w:rsid w:val="00372B4C"/>
    <w:rsid w:val="00372CA7"/>
    <w:rsid w:val="00372D2E"/>
    <w:rsid w:val="003731B8"/>
    <w:rsid w:val="00373573"/>
    <w:rsid w:val="003735D3"/>
    <w:rsid w:val="003737DA"/>
    <w:rsid w:val="00373A4C"/>
    <w:rsid w:val="00373B57"/>
    <w:rsid w:val="00373F99"/>
    <w:rsid w:val="0037402F"/>
    <w:rsid w:val="00374238"/>
    <w:rsid w:val="0037431A"/>
    <w:rsid w:val="003747EA"/>
    <w:rsid w:val="00374876"/>
    <w:rsid w:val="00374881"/>
    <w:rsid w:val="00374A8A"/>
    <w:rsid w:val="00374B87"/>
    <w:rsid w:val="00374E67"/>
    <w:rsid w:val="003752CA"/>
    <w:rsid w:val="0037590B"/>
    <w:rsid w:val="003759F5"/>
    <w:rsid w:val="00375DB2"/>
    <w:rsid w:val="00376121"/>
    <w:rsid w:val="0037627E"/>
    <w:rsid w:val="0037630C"/>
    <w:rsid w:val="003764B2"/>
    <w:rsid w:val="00376801"/>
    <w:rsid w:val="0037685D"/>
    <w:rsid w:val="003768A7"/>
    <w:rsid w:val="003768CD"/>
    <w:rsid w:val="003769EF"/>
    <w:rsid w:val="00376BB5"/>
    <w:rsid w:val="00376DF9"/>
    <w:rsid w:val="00376FD0"/>
    <w:rsid w:val="00377797"/>
    <w:rsid w:val="003779BF"/>
    <w:rsid w:val="003779E4"/>
    <w:rsid w:val="00377E78"/>
    <w:rsid w:val="00377E80"/>
    <w:rsid w:val="00380252"/>
    <w:rsid w:val="003803F8"/>
    <w:rsid w:val="0038040D"/>
    <w:rsid w:val="0038087F"/>
    <w:rsid w:val="00380DF3"/>
    <w:rsid w:val="003810C2"/>
    <w:rsid w:val="003811F9"/>
    <w:rsid w:val="00381242"/>
    <w:rsid w:val="0038130C"/>
    <w:rsid w:val="003815CD"/>
    <w:rsid w:val="0038167D"/>
    <w:rsid w:val="00381B4D"/>
    <w:rsid w:val="00381CA7"/>
    <w:rsid w:val="00381D19"/>
    <w:rsid w:val="00381D4A"/>
    <w:rsid w:val="00381F7A"/>
    <w:rsid w:val="00382149"/>
    <w:rsid w:val="0038253C"/>
    <w:rsid w:val="003826FE"/>
    <w:rsid w:val="00382809"/>
    <w:rsid w:val="00382D82"/>
    <w:rsid w:val="00382DC5"/>
    <w:rsid w:val="00382E41"/>
    <w:rsid w:val="00382FB7"/>
    <w:rsid w:val="003830AF"/>
    <w:rsid w:val="003835A7"/>
    <w:rsid w:val="00383738"/>
    <w:rsid w:val="003838B6"/>
    <w:rsid w:val="0038399F"/>
    <w:rsid w:val="00383B0A"/>
    <w:rsid w:val="00383DC8"/>
    <w:rsid w:val="0038412A"/>
    <w:rsid w:val="0038481D"/>
    <w:rsid w:val="003849A0"/>
    <w:rsid w:val="003849B9"/>
    <w:rsid w:val="00384B81"/>
    <w:rsid w:val="00385546"/>
    <w:rsid w:val="00385736"/>
    <w:rsid w:val="003857B0"/>
    <w:rsid w:val="00385859"/>
    <w:rsid w:val="00385892"/>
    <w:rsid w:val="003858E4"/>
    <w:rsid w:val="00385B69"/>
    <w:rsid w:val="00385C58"/>
    <w:rsid w:val="00385C8A"/>
    <w:rsid w:val="0038719A"/>
    <w:rsid w:val="00387285"/>
    <w:rsid w:val="00387317"/>
    <w:rsid w:val="0038749D"/>
    <w:rsid w:val="003874C1"/>
    <w:rsid w:val="003874FB"/>
    <w:rsid w:val="00387500"/>
    <w:rsid w:val="003876C8"/>
    <w:rsid w:val="00387B7E"/>
    <w:rsid w:val="00387BE4"/>
    <w:rsid w:val="00387F3B"/>
    <w:rsid w:val="00390177"/>
    <w:rsid w:val="00390300"/>
    <w:rsid w:val="00390455"/>
    <w:rsid w:val="003905A9"/>
    <w:rsid w:val="00390731"/>
    <w:rsid w:val="00390A6B"/>
    <w:rsid w:val="00390C2C"/>
    <w:rsid w:val="00390C47"/>
    <w:rsid w:val="00390FBE"/>
    <w:rsid w:val="003911CF"/>
    <w:rsid w:val="003913E9"/>
    <w:rsid w:val="003913F2"/>
    <w:rsid w:val="00391600"/>
    <w:rsid w:val="00391778"/>
    <w:rsid w:val="0039177A"/>
    <w:rsid w:val="00391B1F"/>
    <w:rsid w:val="00391D9B"/>
    <w:rsid w:val="00391E24"/>
    <w:rsid w:val="00391F7D"/>
    <w:rsid w:val="00392205"/>
    <w:rsid w:val="00392318"/>
    <w:rsid w:val="0039299B"/>
    <w:rsid w:val="00392E06"/>
    <w:rsid w:val="00392EED"/>
    <w:rsid w:val="00392F4F"/>
    <w:rsid w:val="00393101"/>
    <w:rsid w:val="00393267"/>
    <w:rsid w:val="00393531"/>
    <w:rsid w:val="00393593"/>
    <w:rsid w:val="00393635"/>
    <w:rsid w:val="00393749"/>
    <w:rsid w:val="00393812"/>
    <w:rsid w:val="003939C1"/>
    <w:rsid w:val="00393ADE"/>
    <w:rsid w:val="00393E1C"/>
    <w:rsid w:val="00394108"/>
    <w:rsid w:val="00394180"/>
    <w:rsid w:val="003945E2"/>
    <w:rsid w:val="00394722"/>
    <w:rsid w:val="003948D1"/>
    <w:rsid w:val="00394BC7"/>
    <w:rsid w:val="00394E2E"/>
    <w:rsid w:val="00395181"/>
    <w:rsid w:val="00395191"/>
    <w:rsid w:val="00395268"/>
    <w:rsid w:val="00395491"/>
    <w:rsid w:val="003955BC"/>
    <w:rsid w:val="00395EBE"/>
    <w:rsid w:val="00395EEE"/>
    <w:rsid w:val="00396176"/>
    <w:rsid w:val="003967BF"/>
    <w:rsid w:val="003968ED"/>
    <w:rsid w:val="00396960"/>
    <w:rsid w:val="003969E9"/>
    <w:rsid w:val="00396C28"/>
    <w:rsid w:val="00396CB5"/>
    <w:rsid w:val="00396D59"/>
    <w:rsid w:val="00396FC1"/>
    <w:rsid w:val="00396FEA"/>
    <w:rsid w:val="003970ED"/>
    <w:rsid w:val="00397244"/>
    <w:rsid w:val="00397278"/>
    <w:rsid w:val="00397289"/>
    <w:rsid w:val="00397348"/>
    <w:rsid w:val="00397817"/>
    <w:rsid w:val="0039784E"/>
    <w:rsid w:val="00397879"/>
    <w:rsid w:val="00397951"/>
    <w:rsid w:val="003979F7"/>
    <w:rsid w:val="00397F27"/>
    <w:rsid w:val="003A02F2"/>
    <w:rsid w:val="003A0490"/>
    <w:rsid w:val="003A04C3"/>
    <w:rsid w:val="003A056F"/>
    <w:rsid w:val="003A05C4"/>
    <w:rsid w:val="003A0697"/>
    <w:rsid w:val="003A078D"/>
    <w:rsid w:val="003A0A82"/>
    <w:rsid w:val="003A0AD6"/>
    <w:rsid w:val="003A0BE2"/>
    <w:rsid w:val="003A0E4B"/>
    <w:rsid w:val="003A146A"/>
    <w:rsid w:val="003A172F"/>
    <w:rsid w:val="003A1802"/>
    <w:rsid w:val="003A19E1"/>
    <w:rsid w:val="003A2058"/>
    <w:rsid w:val="003A2278"/>
    <w:rsid w:val="003A2368"/>
    <w:rsid w:val="003A24A4"/>
    <w:rsid w:val="003A2730"/>
    <w:rsid w:val="003A29F6"/>
    <w:rsid w:val="003A2A04"/>
    <w:rsid w:val="003A2AA4"/>
    <w:rsid w:val="003A2CC6"/>
    <w:rsid w:val="003A2DD8"/>
    <w:rsid w:val="003A2E16"/>
    <w:rsid w:val="003A3297"/>
    <w:rsid w:val="003A342A"/>
    <w:rsid w:val="003A3A02"/>
    <w:rsid w:val="003A3A7A"/>
    <w:rsid w:val="003A3D7E"/>
    <w:rsid w:val="003A3E00"/>
    <w:rsid w:val="003A3EC8"/>
    <w:rsid w:val="003A3FD5"/>
    <w:rsid w:val="003A403A"/>
    <w:rsid w:val="003A43A4"/>
    <w:rsid w:val="003A4551"/>
    <w:rsid w:val="003A4709"/>
    <w:rsid w:val="003A4741"/>
    <w:rsid w:val="003A4902"/>
    <w:rsid w:val="003A4A41"/>
    <w:rsid w:val="003A4AE7"/>
    <w:rsid w:val="003A4E3D"/>
    <w:rsid w:val="003A4E62"/>
    <w:rsid w:val="003A500B"/>
    <w:rsid w:val="003A56A5"/>
    <w:rsid w:val="003A56D1"/>
    <w:rsid w:val="003A5CD0"/>
    <w:rsid w:val="003A5DAC"/>
    <w:rsid w:val="003A5E08"/>
    <w:rsid w:val="003A5E94"/>
    <w:rsid w:val="003A6322"/>
    <w:rsid w:val="003A662B"/>
    <w:rsid w:val="003A6688"/>
    <w:rsid w:val="003A6703"/>
    <w:rsid w:val="003A693E"/>
    <w:rsid w:val="003A6963"/>
    <w:rsid w:val="003A6BC7"/>
    <w:rsid w:val="003A6CE3"/>
    <w:rsid w:val="003A6FB1"/>
    <w:rsid w:val="003A704B"/>
    <w:rsid w:val="003A7058"/>
    <w:rsid w:val="003A7137"/>
    <w:rsid w:val="003A71BA"/>
    <w:rsid w:val="003A7372"/>
    <w:rsid w:val="003A7625"/>
    <w:rsid w:val="003A7909"/>
    <w:rsid w:val="003A7A1A"/>
    <w:rsid w:val="003A7E71"/>
    <w:rsid w:val="003B01A5"/>
    <w:rsid w:val="003B0471"/>
    <w:rsid w:val="003B0713"/>
    <w:rsid w:val="003B07E4"/>
    <w:rsid w:val="003B0B8A"/>
    <w:rsid w:val="003B0C46"/>
    <w:rsid w:val="003B0D5D"/>
    <w:rsid w:val="003B0DEA"/>
    <w:rsid w:val="003B0E9B"/>
    <w:rsid w:val="003B0EB6"/>
    <w:rsid w:val="003B0F76"/>
    <w:rsid w:val="003B105C"/>
    <w:rsid w:val="003B12A4"/>
    <w:rsid w:val="003B132B"/>
    <w:rsid w:val="003B1498"/>
    <w:rsid w:val="003B1786"/>
    <w:rsid w:val="003B17E6"/>
    <w:rsid w:val="003B196D"/>
    <w:rsid w:val="003B19C1"/>
    <w:rsid w:val="003B19F9"/>
    <w:rsid w:val="003B1FC9"/>
    <w:rsid w:val="003B21B0"/>
    <w:rsid w:val="003B22A9"/>
    <w:rsid w:val="003B22D6"/>
    <w:rsid w:val="003B240C"/>
    <w:rsid w:val="003B2697"/>
    <w:rsid w:val="003B26DE"/>
    <w:rsid w:val="003B2711"/>
    <w:rsid w:val="003B2739"/>
    <w:rsid w:val="003B2774"/>
    <w:rsid w:val="003B27C9"/>
    <w:rsid w:val="003B2C4D"/>
    <w:rsid w:val="003B2CC0"/>
    <w:rsid w:val="003B2DD1"/>
    <w:rsid w:val="003B2DDE"/>
    <w:rsid w:val="003B3210"/>
    <w:rsid w:val="003B333C"/>
    <w:rsid w:val="003B359D"/>
    <w:rsid w:val="003B36BC"/>
    <w:rsid w:val="003B36FF"/>
    <w:rsid w:val="003B3835"/>
    <w:rsid w:val="003B3BB5"/>
    <w:rsid w:val="003B3D40"/>
    <w:rsid w:val="003B3D56"/>
    <w:rsid w:val="003B4208"/>
    <w:rsid w:val="003B422D"/>
    <w:rsid w:val="003B46EB"/>
    <w:rsid w:val="003B4730"/>
    <w:rsid w:val="003B476C"/>
    <w:rsid w:val="003B47B3"/>
    <w:rsid w:val="003B4CC6"/>
    <w:rsid w:val="003B4D09"/>
    <w:rsid w:val="003B4D0C"/>
    <w:rsid w:val="003B52D8"/>
    <w:rsid w:val="003B5376"/>
    <w:rsid w:val="003B5443"/>
    <w:rsid w:val="003B564D"/>
    <w:rsid w:val="003B5793"/>
    <w:rsid w:val="003B5838"/>
    <w:rsid w:val="003B58CE"/>
    <w:rsid w:val="003B5F89"/>
    <w:rsid w:val="003B609C"/>
    <w:rsid w:val="003B61DD"/>
    <w:rsid w:val="003B6204"/>
    <w:rsid w:val="003B6330"/>
    <w:rsid w:val="003B6522"/>
    <w:rsid w:val="003B66F7"/>
    <w:rsid w:val="003B67CC"/>
    <w:rsid w:val="003B6945"/>
    <w:rsid w:val="003B6AA6"/>
    <w:rsid w:val="003B6B5E"/>
    <w:rsid w:val="003B6BD3"/>
    <w:rsid w:val="003B6C8A"/>
    <w:rsid w:val="003B6F13"/>
    <w:rsid w:val="003B6F98"/>
    <w:rsid w:val="003B72F1"/>
    <w:rsid w:val="003B744A"/>
    <w:rsid w:val="003B7656"/>
    <w:rsid w:val="003B779A"/>
    <w:rsid w:val="003B7910"/>
    <w:rsid w:val="003B7B4D"/>
    <w:rsid w:val="003B7C01"/>
    <w:rsid w:val="003C002E"/>
    <w:rsid w:val="003C002F"/>
    <w:rsid w:val="003C0046"/>
    <w:rsid w:val="003C03C7"/>
    <w:rsid w:val="003C0A71"/>
    <w:rsid w:val="003C0B74"/>
    <w:rsid w:val="003C0D39"/>
    <w:rsid w:val="003C1267"/>
    <w:rsid w:val="003C126E"/>
    <w:rsid w:val="003C1337"/>
    <w:rsid w:val="003C1470"/>
    <w:rsid w:val="003C1568"/>
    <w:rsid w:val="003C1766"/>
    <w:rsid w:val="003C17F7"/>
    <w:rsid w:val="003C195F"/>
    <w:rsid w:val="003C1B3B"/>
    <w:rsid w:val="003C1B97"/>
    <w:rsid w:val="003C1D77"/>
    <w:rsid w:val="003C2130"/>
    <w:rsid w:val="003C2364"/>
    <w:rsid w:val="003C24BB"/>
    <w:rsid w:val="003C29A2"/>
    <w:rsid w:val="003C2BBA"/>
    <w:rsid w:val="003C2CEC"/>
    <w:rsid w:val="003C2D21"/>
    <w:rsid w:val="003C2E26"/>
    <w:rsid w:val="003C2E3F"/>
    <w:rsid w:val="003C349E"/>
    <w:rsid w:val="003C3640"/>
    <w:rsid w:val="003C38C5"/>
    <w:rsid w:val="003C38E9"/>
    <w:rsid w:val="003C3A56"/>
    <w:rsid w:val="003C3B14"/>
    <w:rsid w:val="003C3E80"/>
    <w:rsid w:val="003C3F16"/>
    <w:rsid w:val="003C3F22"/>
    <w:rsid w:val="003C3F58"/>
    <w:rsid w:val="003C3FB0"/>
    <w:rsid w:val="003C437A"/>
    <w:rsid w:val="003C44AC"/>
    <w:rsid w:val="003C46F2"/>
    <w:rsid w:val="003C481A"/>
    <w:rsid w:val="003C4913"/>
    <w:rsid w:val="003C49FE"/>
    <w:rsid w:val="003C4A09"/>
    <w:rsid w:val="003C4A51"/>
    <w:rsid w:val="003C4B0A"/>
    <w:rsid w:val="003C4BCD"/>
    <w:rsid w:val="003C4E18"/>
    <w:rsid w:val="003C4F2A"/>
    <w:rsid w:val="003C5105"/>
    <w:rsid w:val="003C52E4"/>
    <w:rsid w:val="003C5498"/>
    <w:rsid w:val="003C54EF"/>
    <w:rsid w:val="003C5577"/>
    <w:rsid w:val="003C56B9"/>
    <w:rsid w:val="003C56F6"/>
    <w:rsid w:val="003C5B21"/>
    <w:rsid w:val="003C5D5D"/>
    <w:rsid w:val="003C6023"/>
    <w:rsid w:val="003C6266"/>
    <w:rsid w:val="003C62FD"/>
    <w:rsid w:val="003C6BC0"/>
    <w:rsid w:val="003C6DF7"/>
    <w:rsid w:val="003C73DA"/>
    <w:rsid w:val="003C73E5"/>
    <w:rsid w:val="003C7600"/>
    <w:rsid w:val="003C7606"/>
    <w:rsid w:val="003C763E"/>
    <w:rsid w:val="003C767A"/>
    <w:rsid w:val="003C790A"/>
    <w:rsid w:val="003C794C"/>
    <w:rsid w:val="003C7AA9"/>
    <w:rsid w:val="003C7D6F"/>
    <w:rsid w:val="003D0039"/>
    <w:rsid w:val="003D0307"/>
    <w:rsid w:val="003D0444"/>
    <w:rsid w:val="003D057A"/>
    <w:rsid w:val="003D0673"/>
    <w:rsid w:val="003D0857"/>
    <w:rsid w:val="003D0960"/>
    <w:rsid w:val="003D0A2D"/>
    <w:rsid w:val="003D0B6E"/>
    <w:rsid w:val="003D0CC4"/>
    <w:rsid w:val="003D10C2"/>
    <w:rsid w:val="003D112D"/>
    <w:rsid w:val="003D1190"/>
    <w:rsid w:val="003D11B9"/>
    <w:rsid w:val="003D1254"/>
    <w:rsid w:val="003D1447"/>
    <w:rsid w:val="003D159D"/>
    <w:rsid w:val="003D15DA"/>
    <w:rsid w:val="003D180A"/>
    <w:rsid w:val="003D185B"/>
    <w:rsid w:val="003D19CA"/>
    <w:rsid w:val="003D1A06"/>
    <w:rsid w:val="003D1BDC"/>
    <w:rsid w:val="003D1D5E"/>
    <w:rsid w:val="003D201F"/>
    <w:rsid w:val="003D2022"/>
    <w:rsid w:val="003D228F"/>
    <w:rsid w:val="003D241F"/>
    <w:rsid w:val="003D26DC"/>
    <w:rsid w:val="003D294A"/>
    <w:rsid w:val="003D29CE"/>
    <w:rsid w:val="003D2D6E"/>
    <w:rsid w:val="003D2E60"/>
    <w:rsid w:val="003D30F1"/>
    <w:rsid w:val="003D330C"/>
    <w:rsid w:val="003D387B"/>
    <w:rsid w:val="003D3A17"/>
    <w:rsid w:val="003D3EBF"/>
    <w:rsid w:val="003D4150"/>
    <w:rsid w:val="003D4791"/>
    <w:rsid w:val="003D47E6"/>
    <w:rsid w:val="003D48FC"/>
    <w:rsid w:val="003D498D"/>
    <w:rsid w:val="003D4A61"/>
    <w:rsid w:val="003D4B7A"/>
    <w:rsid w:val="003D4E32"/>
    <w:rsid w:val="003D4FC7"/>
    <w:rsid w:val="003D50B4"/>
    <w:rsid w:val="003D53CA"/>
    <w:rsid w:val="003D57D6"/>
    <w:rsid w:val="003D5B32"/>
    <w:rsid w:val="003D5B52"/>
    <w:rsid w:val="003D5BB4"/>
    <w:rsid w:val="003D5EE4"/>
    <w:rsid w:val="003D606D"/>
    <w:rsid w:val="003D6127"/>
    <w:rsid w:val="003D62B6"/>
    <w:rsid w:val="003D62E8"/>
    <w:rsid w:val="003D62F0"/>
    <w:rsid w:val="003D69D8"/>
    <w:rsid w:val="003D6CA0"/>
    <w:rsid w:val="003D6E28"/>
    <w:rsid w:val="003D6E8F"/>
    <w:rsid w:val="003D6EDF"/>
    <w:rsid w:val="003D72D1"/>
    <w:rsid w:val="003D7392"/>
    <w:rsid w:val="003D7422"/>
    <w:rsid w:val="003D7782"/>
    <w:rsid w:val="003D77BF"/>
    <w:rsid w:val="003D7A89"/>
    <w:rsid w:val="003D7C95"/>
    <w:rsid w:val="003D7F0C"/>
    <w:rsid w:val="003E0476"/>
    <w:rsid w:val="003E069B"/>
    <w:rsid w:val="003E08DE"/>
    <w:rsid w:val="003E1157"/>
    <w:rsid w:val="003E12EC"/>
    <w:rsid w:val="003E1603"/>
    <w:rsid w:val="003E1BD8"/>
    <w:rsid w:val="003E1D7F"/>
    <w:rsid w:val="003E1F4A"/>
    <w:rsid w:val="003E1FE9"/>
    <w:rsid w:val="003E207B"/>
    <w:rsid w:val="003E208C"/>
    <w:rsid w:val="003E210C"/>
    <w:rsid w:val="003E216A"/>
    <w:rsid w:val="003E2344"/>
    <w:rsid w:val="003E28BD"/>
    <w:rsid w:val="003E2A08"/>
    <w:rsid w:val="003E2BF0"/>
    <w:rsid w:val="003E2C40"/>
    <w:rsid w:val="003E2E53"/>
    <w:rsid w:val="003E2ED9"/>
    <w:rsid w:val="003E2F9A"/>
    <w:rsid w:val="003E2FC9"/>
    <w:rsid w:val="003E33E0"/>
    <w:rsid w:val="003E351D"/>
    <w:rsid w:val="003E39EC"/>
    <w:rsid w:val="003E39F5"/>
    <w:rsid w:val="003E3A08"/>
    <w:rsid w:val="003E3C59"/>
    <w:rsid w:val="003E427A"/>
    <w:rsid w:val="003E47A2"/>
    <w:rsid w:val="003E4B30"/>
    <w:rsid w:val="003E4C4B"/>
    <w:rsid w:val="003E4CE0"/>
    <w:rsid w:val="003E4DB0"/>
    <w:rsid w:val="003E51F4"/>
    <w:rsid w:val="003E5665"/>
    <w:rsid w:val="003E56DA"/>
    <w:rsid w:val="003E573A"/>
    <w:rsid w:val="003E57B4"/>
    <w:rsid w:val="003E58F4"/>
    <w:rsid w:val="003E5E0F"/>
    <w:rsid w:val="003E62BC"/>
    <w:rsid w:val="003E6312"/>
    <w:rsid w:val="003E645C"/>
    <w:rsid w:val="003E6B2B"/>
    <w:rsid w:val="003E6C05"/>
    <w:rsid w:val="003E6DC0"/>
    <w:rsid w:val="003E6EEE"/>
    <w:rsid w:val="003E760B"/>
    <w:rsid w:val="003E766D"/>
    <w:rsid w:val="003E7AF8"/>
    <w:rsid w:val="003E7D60"/>
    <w:rsid w:val="003F004A"/>
    <w:rsid w:val="003F03F2"/>
    <w:rsid w:val="003F0A96"/>
    <w:rsid w:val="003F0C34"/>
    <w:rsid w:val="003F0CE2"/>
    <w:rsid w:val="003F10A6"/>
    <w:rsid w:val="003F10A7"/>
    <w:rsid w:val="003F1240"/>
    <w:rsid w:val="003F1516"/>
    <w:rsid w:val="003F186B"/>
    <w:rsid w:val="003F187A"/>
    <w:rsid w:val="003F1BDB"/>
    <w:rsid w:val="003F2173"/>
    <w:rsid w:val="003F2192"/>
    <w:rsid w:val="003F2699"/>
    <w:rsid w:val="003F2755"/>
    <w:rsid w:val="003F2A18"/>
    <w:rsid w:val="003F34E2"/>
    <w:rsid w:val="003F36E1"/>
    <w:rsid w:val="003F39D7"/>
    <w:rsid w:val="003F3BF9"/>
    <w:rsid w:val="003F3FF0"/>
    <w:rsid w:val="003F4015"/>
    <w:rsid w:val="003F431E"/>
    <w:rsid w:val="003F4326"/>
    <w:rsid w:val="003F442E"/>
    <w:rsid w:val="003F45A7"/>
    <w:rsid w:val="003F461C"/>
    <w:rsid w:val="003F4744"/>
    <w:rsid w:val="003F499D"/>
    <w:rsid w:val="003F4CA7"/>
    <w:rsid w:val="003F4D03"/>
    <w:rsid w:val="003F4DDF"/>
    <w:rsid w:val="003F4EC0"/>
    <w:rsid w:val="003F52E9"/>
    <w:rsid w:val="003F549F"/>
    <w:rsid w:val="003F5B80"/>
    <w:rsid w:val="003F6152"/>
    <w:rsid w:val="003F63FD"/>
    <w:rsid w:val="003F67B2"/>
    <w:rsid w:val="003F67EA"/>
    <w:rsid w:val="003F687C"/>
    <w:rsid w:val="003F687E"/>
    <w:rsid w:val="003F6923"/>
    <w:rsid w:val="003F6B92"/>
    <w:rsid w:val="003F6DE1"/>
    <w:rsid w:val="003F6FE8"/>
    <w:rsid w:val="003F6FFD"/>
    <w:rsid w:val="003F71B2"/>
    <w:rsid w:val="003F734B"/>
    <w:rsid w:val="003F751B"/>
    <w:rsid w:val="003F7594"/>
    <w:rsid w:val="003F76AD"/>
    <w:rsid w:val="003F7886"/>
    <w:rsid w:val="003F7975"/>
    <w:rsid w:val="003F7AD9"/>
    <w:rsid w:val="003F7B00"/>
    <w:rsid w:val="0040030C"/>
    <w:rsid w:val="0040055A"/>
    <w:rsid w:val="00400740"/>
    <w:rsid w:val="0040084D"/>
    <w:rsid w:val="00400E4D"/>
    <w:rsid w:val="00400EB8"/>
    <w:rsid w:val="004013B6"/>
    <w:rsid w:val="004018BD"/>
    <w:rsid w:val="00401998"/>
    <w:rsid w:val="00401B4C"/>
    <w:rsid w:val="00401D5E"/>
    <w:rsid w:val="00401E13"/>
    <w:rsid w:val="00401ED5"/>
    <w:rsid w:val="00402389"/>
    <w:rsid w:val="00402821"/>
    <w:rsid w:val="00402C57"/>
    <w:rsid w:val="00403079"/>
    <w:rsid w:val="004033AC"/>
    <w:rsid w:val="0040340C"/>
    <w:rsid w:val="00403789"/>
    <w:rsid w:val="004038A4"/>
    <w:rsid w:val="00403D99"/>
    <w:rsid w:val="00403DF7"/>
    <w:rsid w:val="004041D4"/>
    <w:rsid w:val="00404234"/>
    <w:rsid w:val="00404324"/>
    <w:rsid w:val="00404359"/>
    <w:rsid w:val="0040440D"/>
    <w:rsid w:val="00404483"/>
    <w:rsid w:val="0040483B"/>
    <w:rsid w:val="00404C03"/>
    <w:rsid w:val="00404D7D"/>
    <w:rsid w:val="004051C1"/>
    <w:rsid w:val="004053A4"/>
    <w:rsid w:val="00405608"/>
    <w:rsid w:val="00405887"/>
    <w:rsid w:val="00405BDB"/>
    <w:rsid w:val="00405D80"/>
    <w:rsid w:val="00406008"/>
    <w:rsid w:val="004061CC"/>
    <w:rsid w:val="004061D4"/>
    <w:rsid w:val="0040643E"/>
    <w:rsid w:val="004066D0"/>
    <w:rsid w:val="004066D4"/>
    <w:rsid w:val="00406755"/>
    <w:rsid w:val="00406A31"/>
    <w:rsid w:val="00406E52"/>
    <w:rsid w:val="004073EE"/>
    <w:rsid w:val="00407444"/>
    <w:rsid w:val="0040764A"/>
    <w:rsid w:val="004077B8"/>
    <w:rsid w:val="00407AE0"/>
    <w:rsid w:val="00407CCA"/>
    <w:rsid w:val="00407F4E"/>
    <w:rsid w:val="00410172"/>
    <w:rsid w:val="00410230"/>
    <w:rsid w:val="00410376"/>
    <w:rsid w:val="0041038D"/>
    <w:rsid w:val="004106D8"/>
    <w:rsid w:val="00410923"/>
    <w:rsid w:val="00410A63"/>
    <w:rsid w:val="00410CD0"/>
    <w:rsid w:val="00410F27"/>
    <w:rsid w:val="00410FA8"/>
    <w:rsid w:val="00410FF9"/>
    <w:rsid w:val="00411084"/>
    <w:rsid w:val="00411787"/>
    <w:rsid w:val="0041185B"/>
    <w:rsid w:val="00411875"/>
    <w:rsid w:val="00411C25"/>
    <w:rsid w:val="00411C87"/>
    <w:rsid w:val="00411DFC"/>
    <w:rsid w:val="004122A1"/>
    <w:rsid w:val="0041261F"/>
    <w:rsid w:val="00412657"/>
    <w:rsid w:val="004126A7"/>
    <w:rsid w:val="0041279A"/>
    <w:rsid w:val="004128F3"/>
    <w:rsid w:val="0041292A"/>
    <w:rsid w:val="004129C2"/>
    <w:rsid w:val="00412FCF"/>
    <w:rsid w:val="00413187"/>
    <w:rsid w:val="0041335E"/>
    <w:rsid w:val="00413743"/>
    <w:rsid w:val="004137D1"/>
    <w:rsid w:val="00413BB2"/>
    <w:rsid w:val="00413CFD"/>
    <w:rsid w:val="00413D3E"/>
    <w:rsid w:val="00413D6B"/>
    <w:rsid w:val="00413EB7"/>
    <w:rsid w:val="00413ECD"/>
    <w:rsid w:val="00413FCC"/>
    <w:rsid w:val="004140FB"/>
    <w:rsid w:val="00414192"/>
    <w:rsid w:val="00414202"/>
    <w:rsid w:val="00414276"/>
    <w:rsid w:val="0041455A"/>
    <w:rsid w:val="00414586"/>
    <w:rsid w:val="004148E1"/>
    <w:rsid w:val="00414B26"/>
    <w:rsid w:val="00414BDC"/>
    <w:rsid w:val="00414E08"/>
    <w:rsid w:val="00415181"/>
    <w:rsid w:val="004151A7"/>
    <w:rsid w:val="00415219"/>
    <w:rsid w:val="004153B6"/>
    <w:rsid w:val="004153BD"/>
    <w:rsid w:val="00415596"/>
    <w:rsid w:val="00415639"/>
    <w:rsid w:val="00415939"/>
    <w:rsid w:val="0041594E"/>
    <w:rsid w:val="00415B61"/>
    <w:rsid w:val="00415BF2"/>
    <w:rsid w:val="00415E59"/>
    <w:rsid w:val="00415FD6"/>
    <w:rsid w:val="00416244"/>
    <w:rsid w:val="00416482"/>
    <w:rsid w:val="004165CB"/>
    <w:rsid w:val="00417161"/>
    <w:rsid w:val="00417330"/>
    <w:rsid w:val="004174BB"/>
    <w:rsid w:val="004177CF"/>
    <w:rsid w:val="0041796A"/>
    <w:rsid w:val="00417A35"/>
    <w:rsid w:val="00417A98"/>
    <w:rsid w:val="00417D17"/>
    <w:rsid w:val="00417DD4"/>
    <w:rsid w:val="0042082F"/>
    <w:rsid w:val="00420919"/>
    <w:rsid w:val="00420957"/>
    <w:rsid w:val="00420A46"/>
    <w:rsid w:val="00420ABB"/>
    <w:rsid w:val="00420DC4"/>
    <w:rsid w:val="00420F3E"/>
    <w:rsid w:val="00420FC8"/>
    <w:rsid w:val="00421110"/>
    <w:rsid w:val="00421125"/>
    <w:rsid w:val="004211FE"/>
    <w:rsid w:val="004213FF"/>
    <w:rsid w:val="004215DB"/>
    <w:rsid w:val="00421604"/>
    <w:rsid w:val="0042183C"/>
    <w:rsid w:val="0042198B"/>
    <w:rsid w:val="004219AE"/>
    <w:rsid w:val="00421AEF"/>
    <w:rsid w:val="00421BFB"/>
    <w:rsid w:val="00421F98"/>
    <w:rsid w:val="00422101"/>
    <w:rsid w:val="004221B3"/>
    <w:rsid w:val="004224E4"/>
    <w:rsid w:val="00422A08"/>
    <w:rsid w:val="00422F44"/>
    <w:rsid w:val="0042303C"/>
    <w:rsid w:val="00423181"/>
    <w:rsid w:val="00423257"/>
    <w:rsid w:val="004233F0"/>
    <w:rsid w:val="00423458"/>
    <w:rsid w:val="0042376A"/>
    <w:rsid w:val="004237CB"/>
    <w:rsid w:val="0042385C"/>
    <w:rsid w:val="00423A7A"/>
    <w:rsid w:val="00423BE4"/>
    <w:rsid w:val="00423C78"/>
    <w:rsid w:val="00423D57"/>
    <w:rsid w:val="00423EAF"/>
    <w:rsid w:val="00424022"/>
    <w:rsid w:val="00424598"/>
    <w:rsid w:val="00424C22"/>
    <w:rsid w:val="00424C4A"/>
    <w:rsid w:val="00425140"/>
    <w:rsid w:val="004254CE"/>
    <w:rsid w:val="00425713"/>
    <w:rsid w:val="0042573D"/>
    <w:rsid w:val="00425886"/>
    <w:rsid w:val="00425908"/>
    <w:rsid w:val="004259FC"/>
    <w:rsid w:val="00425B6A"/>
    <w:rsid w:val="00425C20"/>
    <w:rsid w:val="00425F6F"/>
    <w:rsid w:val="004260AD"/>
    <w:rsid w:val="00426315"/>
    <w:rsid w:val="004264E2"/>
    <w:rsid w:val="00426B0C"/>
    <w:rsid w:val="00426CEA"/>
    <w:rsid w:val="00426CFA"/>
    <w:rsid w:val="00426D10"/>
    <w:rsid w:val="00426E18"/>
    <w:rsid w:val="004273E0"/>
    <w:rsid w:val="004273FB"/>
    <w:rsid w:val="0042761B"/>
    <w:rsid w:val="004278A8"/>
    <w:rsid w:val="00427A76"/>
    <w:rsid w:val="00427E5E"/>
    <w:rsid w:val="004302D7"/>
    <w:rsid w:val="004303AE"/>
    <w:rsid w:val="00430A4A"/>
    <w:rsid w:val="00430C05"/>
    <w:rsid w:val="00430C1A"/>
    <w:rsid w:val="00430C95"/>
    <w:rsid w:val="0043113D"/>
    <w:rsid w:val="004312D4"/>
    <w:rsid w:val="0043157A"/>
    <w:rsid w:val="0043169D"/>
    <w:rsid w:val="004316B9"/>
    <w:rsid w:val="00431784"/>
    <w:rsid w:val="0043182A"/>
    <w:rsid w:val="00431885"/>
    <w:rsid w:val="00431BD1"/>
    <w:rsid w:val="00431D00"/>
    <w:rsid w:val="00431EA6"/>
    <w:rsid w:val="00431F60"/>
    <w:rsid w:val="004320EB"/>
    <w:rsid w:val="004321E6"/>
    <w:rsid w:val="004321FE"/>
    <w:rsid w:val="004325AD"/>
    <w:rsid w:val="0043268F"/>
    <w:rsid w:val="004329EC"/>
    <w:rsid w:val="00432C0B"/>
    <w:rsid w:val="00432DBB"/>
    <w:rsid w:val="00432EE6"/>
    <w:rsid w:val="00432FBE"/>
    <w:rsid w:val="00433034"/>
    <w:rsid w:val="004330BF"/>
    <w:rsid w:val="00433371"/>
    <w:rsid w:val="0043384D"/>
    <w:rsid w:val="00433940"/>
    <w:rsid w:val="00433A54"/>
    <w:rsid w:val="00433B1E"/>
    <w:rsid w:val="00433DE9"/>
    <w:rsid w:val="004340CC"/>
    <w:rsid w:val="004341D7"/>
    <w:rsid w:val="0043421B"/>
    <w:rsid w:val="00434256"/>
    <w:rsid w:val="00434336"/>
    <w:rsid w:val="004344FE"/>
    <w:rsid w:val="00434B8C"/>
    <w:rsid w:val="00434E4D"/>
    <w:rsid w:val="00435126"/>
    <w:rsid w:val="00435467"/>
    <w:rsid w:val="004354B1"/>
    <w:rsid w:val="00435535"/>
    <w:rsid w:val="004355FC"/>
    <w:rsid w:val="004359AD"/>
    <w:rsid w:val="00435D47"/>
    <w:rsid w:val="00435D5B"/>
    <w:rsid w:val="00435EDE"/>
    <w:rsid w:val="00436100"/>
    <w:rsid w:val="0043619D"/>
    <w:rsid w:val="00436217"/>
    <w:rsid w:val="004365A8"/>
    <w:rsid w:val="00436804"/>
    <w:rsid w:val="004368FC"/>
    <w:rsid w:val="0043697C"/>
    <w:rsid w:val="00436CC0"/>
    <w:rsid w:val="00436CC2"/>
    <w:rsid w:val="00436D0D"/>
    <w:rsid w:val="00437279"/>
    <w:rsid w:val="004374D2"/>
    <w:rsid w:val="0043760D"/>
    <w:rsid w:val="00437881"/>
    <w:rsid w:val="00437C67"/>
    <w:rsid w:val="00437ED8"/>
    <w:rsid w:val="00437EDB"/>
    <w:rsid w:val="004401B5"/>
    <w:rsid w:val="00440418"/>
    <w:rsid w:val="0044054E"/>
    <w:rsid w:val="00440681"/>
    <w:rsid w:val="00440B09"/>
    <w:rsid w:val="00440B11"/>
    <w:rsid w:val="00440BD6"/>
    <w:rsid w:val="00440CC4"/>
    <w:rsid w:val="00440CD6"/>
    <w:rsid w:val="00440D59"/>
    <w:rsid w:val="00440EFE"/>
    <w:rsid w:val="004412EC"/>
    <w:rsid w:val="0044149C"/>
    <w:rsid w:val="00441527"/>
    <w:rsid w:val="004416D2"/>
    <w:rsid w:val="00441969"/>
    <w:rsid w:val="00441F61"/>
    <w:rsid w:val="004422A8"/>
    <w:rsid w:val="0044232F"/>
    <w:rsid w:val="0044237B"/>
    <w:rsid w:val="004423C3"/>
    <w:rsid w:val="004424ED"/>
    <w:rsid w:val="00442613"/>
    <w:rsid w:val="00442919"/>
    <w:rsid w:val="00442B3E"/>
    <w:rsid w:val="00442B89"/>
    <w:rsid w:val="00442E5C"/>
    <w:rsid w:val="00442EBE"/>
    <w:rsid w:val="00442F2C"/>
    <w:rsid w:val="0044323E"/>
    <w:rsid w:val="0044396A"/>
    <w:rsid w:val="00443A4D"/>
    <w:rsid w:val="00443FCF"/>
    <w:rsid w:val="0044401A"/>
    <w:rsid w:val="0044443E"/>
    <w:rsid w:val="00444A4B"/>
    <w:rsid w:val="00444AEF"/>
    <w:rsid w:val="00444B5A"/>
    <w:rsid w:val="00444CD7"/>
    <w:rsid w:val="00444FC4"/>
    <w:rsid w:val="0044581B"/>
    <w:rsid w:val="00445E1E"/>
    <w:rsid w:val="00445EFB"/>
    <w:rsid w:val="00446663"/>
    <w:rsid w:val="004466CE"/>
    <w:rsid w:val="00446765"/>
    <w:rsid w:val="0044679B"/>
    <w:rsid w:val="00446B9E"/>
    <w:rsid w:val="00446C18"/>
    <w:rsid w:val="00446E49"/>
    <w:rsid w:val="00446EFF"/>
    <w:rsid w:val="00446FE0"/>
    <w:rsid w:val="004472B4"/>
    <w:rsid w:val="00447415"/>
    <w:rsid w:val="004476B0"/>
    <w:rsid w:val="00447706"/>
    <w:rsid w:val="00447A87"/>
    <w:rsid w:val="00447C36"/>
    <w:rsid w:val="00447E1F"/>
    <w:rsid w:val="00447FCC"/>
    <w:rsid w:val="00450105"/>
    <w:rsid w:val="00450342"/>
    <w:rsid w:val="004504A3"/>
    <w:rsid w:val="004504B5"/>
    <w:rsid w:val="004505A1"/>
    <w:rsid w:val="00450724"/>
    <w:rsid w:val="0045073D"/>
    <w:rsid w:val="004508A1"/>
    <w:rsid w:val="00450A6F"/>
    <w:rsid w:val="00450A78"/>
    <w:rsid w:val="00450BF5"/>
    <w:rsid w:val="004510E9"/>
    <w:rsid w:val="0045118D"/>
    <w:rsid w:val="00451860"/>
    <w:rsid w:val="00451B06"/>
    <w:rsid w:val="00451D5D"/>
    <w:rsid w:val="00451F2D"/>
    <w:rsid w:val="00451FE8"/>
    <w:rsid w:val="00452040"/>
    <w:rsid w:val="00452052"/>
    <w:rsid w:val="00452084"/>
    <w:rsid w:val="0045215C"/>
    <w:rsid w:val="0045244A"/>
    <w:rsid w:val="00452692"/>
    <w:rsid w:val="00452B27"/>
    <w:rsid w:val="00452BC7"/>
    <w:rsid w:val="00452C1E"/>
    <w:rsid w:val="00453123"/>
    <w:rsid w:val="00453124"/>
    <w:rsid w:val="004531A1"/>
    <w:rsid w:val="00453319"/>
    <w:rsid w:val="00453325"/>
    <w:rsid w:val="00453366"/>
    <w:rsid w:val="00453581"/>
    <w:rsid w:val="00453E2F"/>
    <w:rsid w:val="0045413F"/>
    <w:rsid w:val="0045450B"/>
    <w:rsid w:val="0045471F"/>
    <w:rsid w:val="00454C1F"/>
    <w:rsid w:val="00454F70"/>
    <w:rsid w:val="0045534C"/>
    <w:rsid w:val="00455585"/>
    <w:rsid w:val="004555AC"/>
    <w:rsid w:val="004556A3"/>
    <w:rsid w:val="004556AE"/>
    <w:rsid w:val="00455FE3"/>
    <w:rsid w:val="00456003"/>
    <w:rsid w:val="0045618A"/>
    <w:rsid w:val="00456673"/>
    <w:rsid w:val="004569DD"/>
    <w:rsid w:val="00456D1F"/>
    <w:rsid w:val="00457333"/>
    <w:rsid w:val="0045736E"/>
    <w:rsid w:val="0045780F"/>
    <w:rsid w:val="0045792C"/>
    <w:rsid w:val="00457C85"/>
    <w:rsid w:val="00457CC8"/>
    <w:rsid w:val="00457FB8"/>
    <w:rsid w:val="004607A8"/>
    <w:rsid w:val="004608BF"/>
    <w:rsid w:val="0046097A"/>
    <w:rsid w:val="00460C5F"/>
    <w:rsid w:val="00460D95"/>
    <w:rsid w:val="00461171"/>
    <w:rsid w:val="00461274"/>
    <w:rsid w:val="004618E9"/>
    <w:rsid w:val="004619FE"/>
    <w:rsid w:val="00461BCD"/>
    <w:rsid w:val="004620D8"/>
    <w:rsid w:val="00462407"/>
    <w:rsid w:val="004624DA"/>
    <w:rsid w:val="00462584"/>
    <w:rsid w:val="0046270D"/>
    <w:rsid w:val="0046273F"/>
    <w:rsid w:val="0046289A"/>
    <w:rsid w:val="004628B3"/>
    <w:rsid w:val="00462E71"/>
    <w:rsid w:val="00463080"/>
    <w:rsid w:val="00463674"/>
    <w:rsid w:val="0046376A"/>
    <w:rsid w:val="004638C7"/>
    <w:rsid w:val="00463B50"/>
    <w:rsid w:val="00463DB2"/>
    <w:rsid w:val="0046401C"/>
    <w:rsid w:val="00464060"/>
    <w:rsid w:val="004640B9"/>
    <w:rsid w:val="00464284"/>
    <w:rsid w:val="004645B1"/>
    <w:rsid w:val="00464716"/>
    <w:rsid w:val="00464DAF"/>
    <w:rsid w:val="0046515E"/>
    <w:rsid w:val="004651C7"/>
    <w:rsid w:val="00465286"/>
    <w:rsid w:val="00465833"/>
    <w:rsid w:val="00465B12"/>
    <w:rsid w:val="00465F57"/>
    <w:rsid w:val="00466283"/>
    <w:rsid w:val="00466446"/>
    <w:rsid w:val="0046695F"/>
    <w:rsid w:val="00466B87"/>
    <w:rsid w:val="00466CF6"/>
    <w:rsid w:val="00467232"/>
    <w:rsid w:val="004672D6"/>
    <w:rsid w:val="0046749B"/>
    <w:rsid w:val="004675F4"/>
    <w:rsid w:val="0046774D"/>
    <w:rsid w:val="004678F4"/>
    <w:rsid w:val="00467A4B"/>
    <w:rsid w:val="00467D12"/>
    <w:rsid w:val="00467ED1"/>
    <w:rsid w:val="004705BE"/>
    <w:rsid w:val="0047073F"/>
    <w:rsid w:val="00470816"/>
    <w:rsid w:val="00470B19"/>
    <w:rsid w:val="00470C6F"/>
    <w:rsid w:val="004712C7"/>
    <w:rsid w:val="00471830"/>
    <w:rsid w:val="0047198C"/>
    <w:rsid w:val="00471BB9"/>
    <w:rsid w:val="00472404"/>
    <w:rsid w:val="00472464"/>
    <w:rsid w:val="00472546"/>
    <w:rsid w:val="0047264A"/>
    <w:rsid w:val="004726F0"/>
    <w:rsid w:val="00472806"/>
    <w:rsid w:val="00472BC9"/>
    <w:rsid w:val="00472DA8"/>
    <w:rsid w:val="00472FAB"/>
    <w:rsid w:val="0047364A"/>
    <w:rsid w:val="00473E57"/>
    <w:rsid w:val="00473FE2"/>
    <w:rsid w:val="004740D7"/>
    <w:rsid w:val="0047416E"/>
    <w:rsid w:val="00474246"/>
    <w:rsid w:val="004744B6"/>
    <w:rsid w:val="00474557"/>
    <w:rsid w:val="0047495D"/>
    <w:rsid w:val="00474A95"/>
    <w:rsid w:val="00474E76"/>
    <w:rsid w:val="004750F0"/>
    <w:rsid w:val="004755DA"/>
    <w:rsid w:val="00475BA3"/>
    <w:rsid w:val="00475C6B"/>
    <w:rsid w:val="00475E1C"/>
    <w:rsid w:val="00476A84"/>
    <w:rsid w:val="00476ADD"/>
    <w:rsid w:val="00476B96"/>
    <w:rsid w:val="00476CEE"/>
    <w:rsid w:val="00476D44"/>
    <w:rsid w:val="00476FC6"/>
    <w:rsid w:val="004770D8"/>
    <w:rsid w:val="004771FA"/>
    <w:rsid w:val="0047745B"/>
    <w:rsid w:val="00477B29"/>
    <w:rsid w:val="00480190"/>
    <w:rsid w:val="0048046D"/>
    <w:rsid w:val="004805AF"/>
    <w:rsid w:val="0048081F"/>
    <w:rsid w:val="00480CF2"/>
    <w:rsid w:val="00480F5A"/>
    <w:rsid w:val="0048127C"/>
    <w:rsid w:val="0048191D"/>
    <w:rsid w:val="00481C52"/>
    <w:rsid w:val="00481DA7"/>
    <w:rsid w:val="00481FB6"/>
    <w:rsid w:val="00482042"/>
    <w:rsid w:val="00482149"/>
    <w:rsid w:val="004823B6"/>
    <w:rsid w:val="0048266D"/>
    <w:rsid w:val="00482718"/>
    <w:rsid w:val="004827F7"/>
    <w:rsid w:val="004829A2"/>
    <w:rsid w:val="00482C21"/>
    <w:rsid w:val="00482F40"/>
    <w:rsid w:val="004830BC"/>
    <w:rsid w:val="00483141"/>
    <w:rsid w:val="00483492"/>
    <w:rsid w:val="004837E4"/>
    <w:rsid w:val="004838EA"/>
    <w:rsid w:val="0048448C"/>
    <w:rsid w:val="0048460A"/>
    <w:rsid w:val="004846D7"/>
    <w:rsid w:val="00484936"/>
    <w:rsid w:val="00484DCA"/>
    <w:rsid w:val="00484EA0"/>
    <w:rsid w:val="00484F83"/>
    <w:rsid w:val="004850B0"/>
    <w:rsid w:val="004850D8"/>
    <w:rsid w:val="00485289"/>
    <w:rsid w:val="00485314"/>
    <w:rsid w:val="00485416"/>
    <w:rsid w:val="004857C7"/>
    <w:rsid w:val="00485813"/>
    <w:rsid w:val="0048591D"/>
    <w:rsid w:val="004859F8"/>
    <w:rsid w:val="004861A7"/>
    <w:rsid w:val="00486219"/>
    <w:rsid w:val="0048653E"/>
    <w:rsid w:val="00486632"/>
    <w:rsid w:val="004866FC"/>
    <w:rsid w:val="004878AC"/>
    <w:rsid w:val="00487C53"/>
    <w:rsid w:val="004900EF"/>
    <w:rsid w:val="00490503"/>
    <w:rsid w:val="0049074F"/>
    <w:rsid w:val="00490849"/>
    <w:rsid w:val="00490938"/>
    <w:rsid w:val="00490AE1"/>
    <w:rsid w:val="00490BA4"/>
    <w:rsid w:val="00490CAD"/>
    <w:rsid w:val="00490CCA"/>
    <w:rsid w:val="00491216"/>
    <w:rsid w:val="0049175F"/>
    <w:rsid w:val="004918BE"/>
    <w:rsid w:val="00491AF4"/>
    <w:rsid w:val="00491B62"/>
    <w:rsid w:val="00491C26"/>
    <w:rsid w:val="00491E7C"/>
    <w:rsid w:val="00492133"/>
    <w:rsid w:val="00492168"/>
    <w:rsid w:val="0049244E"/>
    <w:rsid w:val="0049257A"/>
    <w:rsid w:val="00492584"/>
    <w:rsid w:val="0049274E"/>
    <w:rsid w:val="00492980"/>
    <w:rsid w:val="00492DC8"/>
    <w:rsid w:val="00492DE1"/>
    <w:rsid w:val="00492E43"/>
    <w:rsid w:val="00493485"/>
    <w:rsid w:val="00493486"/>
    <w:rsid w:val="00493811"/>
    <w:rsid w:val="004939EB"/>
    <w:rsid w:val="00493A1E"/>
    <w:rsid w:val="00493A97"/>
    <w:rsid w:val="00493F2A"/>
    <w:rsid w:val="00493F6D"/>
    <w:rsid w:val="004942AD"/>
    <w:rsid w:val="004944EC"/>
    <w:rsid w:val="00494601"/>
    <w:rsid w:val="0049464B"/>
    <w:rsid w:val="0049483C"/>
    <w:rsid w:val="00494A8A"/>
    <w:rsid w:val="00494EE2"/>
    <w:rsid w:val="00494F6F"/>
    <w:rsid w:val="004950AA"/>
    <w:rsid w:val="004951E0"/>
    <w:rsid w:val="00495328"/>
    <w:rsid w:val="0049547B"/>
    <w:rsid w:val="004954A1"/>
    <w:rsid w:val="004956CA"/>
    <w:rsid w:val="004958FC"/>
    <w:rsid w:val="004959AC"/>
    <w:rsid w:val="00495B7F"/>
    <w:rsid w:val="00495EDE"/>
    <w:rsid w:val="00495F14"/>
    <w:rsid w:val="004961ED"/>
    <w:rsid w:val="00496480"/>
    <w:rsid w:val="0049648D"/>
    <w:rsid w:val="00496560"/>
    <w:rsid w:val="0049659C"/>
    <w:rsid w:val="004968C7"/>
    <w:rsid w:val="00496B64"/>
    <w:rsid w:val="00496E12"/>
    <w:rsid w:val="00496FDA"/>
    <w:rsid w:val="00496FFC"/>
    <w:rsid w:val="00497261"/>
    <w:rsid w:val="00497277"/>
    <w:rsid w:val="00497AF8"/>
    <w:rsid w:val="00497C1D"/>
    <w:rsid w:val="004A04C8"/>
    <w:rsid w:val="004A0579"/>
    <w:rsid w:val="004A05FC"/>
    <w:rsid w:val="004A0794"/>
    <w:rsid w:val="004A0909"/>
    <w:rsid w:val="004A0CBD"/>
    <w:rsid w:val="004A0DB9"/>
    <w:rsid w:val="004A0DE4"/>
    <w:rsid w:val="004A113F"/>
    <w:rsid w:val="004A11CF"/>
    <w:rsid w:val="004A131C"/>
    <w:rsid w:val="004A1687"/>
    <w:rsid w:val="004A16A7"/>
    <w:rsid w:val="004A17F3"/>
    <w:rsid w:val="004A19D1"/>
    <w:rsid w:val="004A1A2D"/>
    <w:rsid w:val="004A201E"/>
    <w:rsid w:val="004A2776"/>
    <w:rsid w:val="004A29A7"/>
    <w:rsid w:val="004A2A0E"/>
    <w:rsid w:val="004A2A4D"/>
    <w:rsid w:val="004A2AE8"/>
    <w:rsid w:val="004A2B6A"/>
    <w:rsid w:val="004A2D77"/>
    <w:rsid w:val="004A2E14"/>
    <w:rsid w:val="004A302C"/>
    <w:rsid w:val="004A3153"/>
    <w:rsid w:val="004A3196"/>
    <w:rsid w:val="004A31A8"/>
    <w:rsid w:val="004A39E6"/>
    <w:rsid w:val="004A3BD2"/>
    <w:rsid w:val="004A3C12"/>
    <w:rsid w:val="004A3D74"/>
    <w:rsid w:val="004A3EE0"/>
    <w:rsid w:val="004A3F01"/>
    <w:rsid w:val="004A415A"/>
    <w:rsid w:val="004A48A3"/>
    <w:rsid w:val="004A499F"/>
    <w:rsid w:val="004A4FFA"/>
    <w:rsid w:val="004A5251"/>
    <w:rsid w:val="004A5431"/>
    <w:rsid w:val="004A565E"/>
    <w:rsid w:val="004A5918"/>
    <w:rsid w:val="004A5A4E"/>
    <w:rsid w:val="004A5AC3"/>
    <w:rsid w:val="004A5C49"/>
    <w:rsid w:val="004A5C76"/>
    <w:rsid w:val="004A5DF0"/>
    <w:rsid w:val="004A5E03"/>
    <w:rsid w:val="004A6000"/>
    <w:rsid w:val="004A608C"/>
    <w:rsid w:val="004A6148"/>
    <w:rsid w:val="004A6212"/>
    <w:rsid w:val="004A641B"/>
    <w:rsid w:val="004A6641"/>
    <w:rsid w:val="004A6834"/>
    <w:rsid w:val="004A6DED"/>
    <w:rsid w:val="004A70ED"/>
    <w:rsid w:val="004A7661"/>
    <w:rsid w:val="004A7664"/>
    <w:rsid w:val="004A76D0"/>
    <w:rsid w:val="004A77D7"/>
    <w:rsid w:val="004A7993"/>
    <w:rsid w:val="004A7BCA"/>
    <w:rsid w:val="004A7C29"/>
    <w:rsid w:val="004A7D14"/>
    <w:rsid w:val="004A7DAF"/>
    <w:rsid w:val="004B01D8"/>
    <w:rsid w:val="004B062D"/>
    <w:rsid w:val="004B074E"/>
    <w:rsid w:val="004B075E"/>
    <w:rsid w:val="004B09D4"/>
    <w:rsid w:val="004B0A91"/>
    <w:rsid w:val="004B0AA5"/>
    <w:rsid w:val="004B0B5D"/>
    <w:rsid w:val="004B0CF8"/>
    <w:rsid w:val="004B0DFB"/>
    <w:rsid w:val="004B10EF"/>
    <w:rsid w:val="004B1290"/>
    <w:rsid w:val="004B13A2"/>
    <w:rsid w:val="004B1424"/>
    <w:rsid w:val="004B1934"/>
    <w:rsid w:val="004B1A70"/>
    <w:rsid w:val="004B1EAB"/>
    <w:rsid w:val="004B2156"/>
    <w:rsid w:val="004B21D4"/>
    <w:rsid w:val="004B2458"/>
    <w:rsid w:val="004B25D3"/>
    <w:rsid w:val="004B262A"/>
    <w:rsid w:val="004B27C8"/>
    <w:rsid w:val="004B2910"/>
    <w:rsid w:val="004B2941"/>
    <w:rsid w:val="004B297B"/>
    <w:rsid w:val="004B2A7E"/>
    <w:rsid w:val="004B2BB6"/>
    <w:rsid w:val="004B2BE1"/>
    <w:rsid w:val="004B2F32"/>
    <w:rsid w:val="004B2F96"/>
    <w:rsid w:val="004B2FD9"/>
    <w:rsid w:val="004B32EA"/>
    <w:rsid w:val="004B3350"/>
    <w:rsid w:val="004B33D2"/>
    <w:rsid w:val="004B33EB"/>
    <w:rsid w:val="004B3512"/>
    <w:rsid w:val="004B37CB"/>
    <w:rsid w:val="004B407C"/>
    <w:rsid w:val="004B412C"/>
    <w:rsid w:val="004B43FF"/>
    <w:rsid w:val="004B442A"/>
    <w:rsid w:val="004B4481"/>
    <w:rsid w:val="004B4648"/>
    <w:rsid w:val="004B49AA"/>
    <w:rsid w:val="004B4A3C"/>
    <w:rsid w:val="004B4C51"/>
    <w:rsid w:val="004B4D65"/>
    <w:rsid w:val="004B5327"/>
    <w:rsid w:val="004B5536"/>
    <w:rsid w:val="004B5890"/>
    <w:rsid w:val="004B5EF7"/>
    <w:rsid w:val="004B635F"/>
    <w:rsid w:val="004B6363"/>
    <w:rsid w:val="004B641E"/>
    <w:rsid w:val="004B666A"/>
    <w:rsid w:val="004B6AE9"/>
    <w:rsid w:val="004B6CCA"/>
    <w:rsid w:val="004B7013"/>
    <w:rsid w:val="004B702A"/>
    <w:rsid w:val="004B7079"/>
    <w:rsid w:val="004B71E8"/>
    <w:rsid w:val="004B7206"/>
    <w:rsid w:val="004B749D"/>
    <w:rsid w:val="004B7621"/>
    <w:rsid w:val="004B774F"/>
    <w:rsid w:val="004B7820"/>
    <w:rsid w:val="004B796A"/>
    <w:rsid w:val="004B7B52"/>
    <w:rsid w:val="004B7D09"/>
    <w:rsid w:val="004C014F"/>
    <w:rsid w:val="004C01FB"/>
    <w:rsid w:val="004C06DC"/>
    <w:rsid w:val="004C0940"/>
    <w:rsid w:val="004C1035"/>
    <w:rsid w:val="004C1056"/>
    <w:rsid w:val="004C1170"/>
    <w:rsid w:val="004C1723"/>
    <w:rsid w:val="004C1938"/>
    <w:rsid w:val="004C1981"/>
    <w:rsid w:val="004C1B57"/>
    <w:rsid w:val="004C1B97"/>
    <w:rsid w:val="004C1E4C"/>
    <w:rsid w:val="004C2144"/>
    <w:rsid w:val="004C2229"/>
    <w:rsid w:val="004C245C"/>
    <w:rsid w:val="004C247E"/>
    <w:rsid w:val="004C27B0"/>
    <w:rsid w:val="004C2801"/>
    <w:rsid w:val="004C30AD"/>
    <w:rsid w:val="004C34E9"/>
    <w:rsid w:val="004C354D"/>
    <w:rsid w:val="004C3821"/>
    <w:rsid w:val="004C3F10"/>
    <w:rsid w:val="004C4060"/>
    <w:rsid w:val="004C40FB"/>
    <w:rsid w:val="004C4180"/>
    <w:rsid w:val="004C4211"/>
    <w:rsid w:val="004C43A2"/>
    <w:rsid w:val="004C4660"/>
    <w:rsid w:val="004C488B"/>
    <w:rsid w:val="004C495C"/>
    <w:rsid w:val="004C4A49"/>
    <w:rsid w:val="004C4C8F"/>
    <w:rsid w:val="004C4CF6"/>
    <w:rsid w:val="004C4DEB"/>
    <w:rsid w:val="004C56BB"/>
    <w:rsid w:val="004C58C3"/>
    <w:rsid w:val="004C5B29"/>
    <w:rsid w:val="004C5BF0"/>
    <w:rsid w:val="004C5C67"/>
    <w:rsid w:val="004C5C71"/>
    <w:rsid w:val="004C5D44"/>
    <w:rsid w:val="004C5FB5"/>
    <w:rsid w:val="004C5FD9"/>
    <w:rsid w:val="004C630C"/>
    <w:rsid w:val="004C6602"/>
    <w:rsid w:val="004C68A2"/>
    <w:rsid w:val="004C6954"/>
    <w:rsid w:val="004C6A3E"/>
    <w:rsid w:val="004C6BD8"/>
    <w:rsid w:val="004C7172"/>
    <w:rsid w:val="004C73E7"/>
    <w:rsid w:val="004C7695"/>
    <w:rsid w:val="004C76DC"/>
    <w:rsid w:val="004C7DA4"/>
    <w:rsid w:val="004D008D"/>
    <w:rsid w:val="004D0424"/>
    <w:rsid w:val="004D0DCB"/>
    <w:rsid w:val="004D0DF1"/>
    <w:rsid w:val="004D1498"/>
    <w:rsid w:val="004D14D6"/>
    <w:rsid w:val="004D1852"/>
    <w:rsid w:val="004D1899"/>
    <w:rsid w:val="004D18C6"/>
    <w:rsid w:val="004D1A24"/>
    <w:rsid w:val="004D1DF9"/>
    <w:rsid w:val="004D1E08"/>
    <w:rsid w:val="004D1E1B"/>
    <w:rsid w:val="004D1E88"/>
    <w:rsid w:val="004D1EED"/>
    <w:rsid w:val="004D1F71"/>
    <w:rsid w:val="004D2025"/>
    <w:rsid w:val="004D2088"/>
    <w:rsid w:val="004D2657"/>
    <w:rsid w:val="004D27AE"/>
    <w:rsid w:val="004D28CA"/>
    <w:rsid w:val="004D2A60"/>
    <w:rsid w:val="004D2E0B"/>
    <w:rsid w:val="004D3118"/>
    <w:rsid w:val="004D31DD"/>
    <w:rsid w:val="004D31FD"/>
    <w:rsid w:val="004D32C4"/>
    <w:rsid w:val="004D340A"/>
    <w:rsid w:val="004D3580"/>
    <w:rsid w:val="004D3862"/>
    <w:rsid w:val="004D392B"/>
    <w:rsid w:val="004D39F8"/>
    <w:rsid w:val="004D4523"/>
    <w:rsid w:val="004D45B3"/>
    <w:rsid w:val="004D4B8F"/>
    <w:rsid w:val="004D4EA2"/>
    <w:rsid w:val="004D512E"/>
    <w:rsid w:val="004D513E"/>
    <w:rsid w:val="004D517E"/>
    <w:rsid w:val="004D5250"/>
    <w:rsid w:val="004D542A"/>
    <w:rsid w:val="004D551E"/>
    <w:rsid w:val="004D5788"/>
    <w:rsid w:val="004D5816"/>
    <w:rsid w:val="004D5D42"/>
    <w:rsid w:val="004D5F6D"/>
    <w:rsid w:val="004D6102"/>
    <w:rsid w:val="004D62F3"/>
    <w:rsid w:val="004D643B"/>
    <w:rsid w:val="004D6775"/>
    <w:rsid w:val="004D67BF"/>
    <w:rsid w:val="004D693C"/>
    <w:rsid w:val="004D694B"/>
    <w:rsid w:val="004D6B94"/>
    <w:rsid w:val="004D6BA7"/>
    <w:rsid w:val="004D6BF7"/>
    <w:rsid w:val="004D6C45"/>
    <w:rsid w:val="004D7026"/>
    <w:rsid w:val="004D7291"/>
    <w:rsid w:val="004D7565"/>
    <w:rsid w:val="004D763F"/>
    <w:rsid w:val="004D7732"/>
    <w:rsid w:val="004D78C8"/>
    <w:rsid w:val="004D79D3"/>
    <w:rsid w:val="004D7A9C"/>
    <w:rsid w:val="004D7F7E"/>
    <w:rsid w:val="004D7FCE"/>
    <w:rsid w:val="004E0012"/>
    <w:rsid w:val="004E0260"/>
    <w:rsid w:val="004E03FA"/>
    <w:rsid w:val="004E04E8"/>
    <w:rsid w:val="004E04EC"/>
    <w:rsid w:val="004E0AC0"/>
    <w:rsid w:val="004E1438"/>
    <w:rsid w:val="004E165C"/>
    <w:rsid w:val="004E16DB"/>
    <w:rsid w:val="004E19B3"/>
    <w:rsid w:val="004E1EA6"/>
    <w:rsid w:val="004E1F62"/>
    <w:rsid w:val="004E23AD"/>
    <w:rsid w:val="004E2651"/>
    <w:rsid w:val="004E29CA"/>
    <w:rsid w:val="004E2A77"/>
    <w:rsid w:val="004E2AA0"/>
    <w:rsid w:val="004E2B3D"/>
    <w:rsid w:val="004E2CAF"/>
    <w:rsid w:val="004E2CBE"/>
    <w:rsid w:val="004E2CE9"/>
    <w:rsid w:val="004E2D14"/>
    <w:rsid w:val="004E2F41"/>
    <w:rsid w:val="004E3045"/>
    <w:rsid w:val="004E337D"/>
    <w:rsid w:val="004E3492"/>
    <w:rsid w:val="004E372A"/>
    <w:rsid w:val="004E372D"/>
    <w:rsid w:val="004E3A0A"/>
    <w:rsid w:val="004E3B9C"/>
    <w:rsid w:val="004E3C12"/>
    <w:rsid w:val="004E4B41"/>
    <w:rsid w:val="004E4BEC"/>
    <w:rsid w:val="004E4FE9"/>
    <w:rsid w:val="004E505A"/>
    <w:rsid w:val="004E508D"/>
    <w:rsid w:val="004E51A6"/>
    <w:rsid w:val="004E5AAF"/>
    <w:rsid w:val="004E5B1F"/>
    <w:rsid w:val="004E5C2F"/>
    <w:rsid w:val="004E5E59"/>
    <w:rsid w:val="004E5FA5"/>
    <w:rsid w:val="004E610A"/>
    <w:rsid w:val="004E616B"/>
    <w:rsid w:val="004E633A"/>
    <w:rsid w:val="004E63E9"/>
    <w:rsid w:val="004E6807"/>
    <w:rsid w:val="004E6897"/>
    <w:rsid w:val="004E6BD5"/>
    <w:rsid w:val="004E6C96"/>
    <w:rsid w:val="004E6D31"/>
    <w:rsid w:val="004E70B6"/>
    <w:rsid w:val="004E71C4"/>
    <w:rsid w:val="004E724D"/>
    <w:rsid w:val="004E751C"/>
    <w:rsid w:val="004E7525"/>
    <w:rsid w:val="004E75CE"/>
    <w:rsid w:val="004E7652"/>
    <w:rsid w:val="004F015D"/>
    <w:rsid w:val="004F0257"/>
    <w:rsid w:val="004F026B"/>
    <w:rsid w:val="004F045F"/>
    <w:rsid w:val="004F04C7"/>
    <w:rsid w:val="004F08A4"/>
    <w:rsid w:val="004F08FB"/>
    <w:rsid w:val="004F0A5D"/>
    <w:rsid w:val="004F0A74"/>
    <w:rsid w:val="004F0A78"/>
    <w:rsid w:val="004F0A7D"/>
    <w:rsid w:val="004F0B3E"/>
    <w:rsid w:val="004F0D01"/>
    <w:rsid w:val="004F1121"/>
    <w:rsid w:val="004F1246"/>
    <w:rsid w:val="004F153A"/>
    <w:rsid w:val="004F179C"/>
    <w:rsid w:val="004F1DCE"/>
    <w:rsid w:val="004F1DD8"/>
    <w:rsid w:val="004F2296"/>
    <w:rsid w:val="004F24E5"/>
    <w:rsid w:val="004F257B"/>
    <w:rsid w:val="004F25BD"/>
    <w:rsid w:val="004F29F8"/>
    <w:rsid w:val="004F2D17"/>
    <w:rsid w:val="004F2F34"/>
    <w:rsid w:val="004F33F4"/>
    <w:rsid w:val="004F38A9"/>
    <w:rsid w:val="004F38D2"/>
    <w:rsid w:val="004F3A44"/>
    <w:rsid w:val="004F3EB9"/>
    <w:rsid w:val="004F405A"/>
    <w:rsid w:val="004F4070"/>
    <w:rsid w:val="004F407C"/>
    <w:rsid w:val="004F43BC"/>
    <w:rsid w:val="004F45EE"/>
    <w:rsid w:val="004F4681"/>
    <w:rsid w:val="004F4711"/>
    <w:rsid w:val="004F478C"/>
    <w:rsid w:val="004F4B71"/>
    <w:rsid w:val="004F4C33"/>
    <w:rsid w:val="004F4D5B"/>
    <w:rsid w:val="004F4E17"/>
    <w:rsid w:val="004F5003"/>
    <w:rsid w:val="004F50E9"/>
    <w:rsid w:val="004F51A0"/>
    <w:rsid w:val="004F51F3"/>
    <w:rsid w:val="004F5376"/>
    <w:rsid w:val="004F53E9"/>
    <w:rsid w:val="004F54A5"/>
    <w:rsid w:val="004F552E"/>
    <w:rsid w:val="004F5543"/>
    <w:rsid w:val="004F5701"/>
    <w:rsid w:val="004F5861"/>
    <w:rsid w:val="004F59AE"/>
    <w:rsid w:val="004F59BE"/>
    <w:rsid w:val="004F5AF4"/>
    <w:rsid w:val="004F5B4F"/>
    <w:rsid w:val="004F5CAA"/>
    <w:rsid w:val="004F5F89"/>
    <w:rsid w:val="004F62C5"/>
    <w:rsid w:val="004F67A4"/>
    <w:rsid w:val="004F67CF"/>
    <w:rsid w:val="004F67D6"/>
    <w:rsid w:val="004F6DC5"/>
    <w:rsid w:val="004F6DFA"/>
    <w:rsid w:val="004F6EEC"/>
    <w:rsid w:val="004F7252"/>
    <w:rsid w:val="004F729C"/>
    <w:rsid w:val="004F7389"/>
    <w:rsid w:val="004F7413"/>
    <w:rsid w:val="004F7714"/>
    <w:rsid w:val="004F77CD"/>
    <w:rsid w:val="004F77E0"/>
    <w:rsid w:val="004F7B82"/>
    <w:rsid w:val="005002BA"/>
    <w:rsid w:val="005003E2"/>
    <w:rsid w:val="005005BA"/>
    <w:rsid w:val="00500612"/>
    <w:rsid w:val="00500634"/>
    <w:rsid w:val="00500719"/>
    <w:rsid w:val="00500912"/>
    <w:rsid w:val="00500AF5"/>
    <w:rsid w:val="00500BA6"/>
    <w:rsid w:val="00500BF6"/>
    <w:rsid w:val="00500D72"/>
    <w:rsid w:val="00500FAD"/>
    <w:rsid w:val="00501542"/>
    <w:rsid w:val="005016F3"/>
    <w:rsid w:val="005018D7"/>
    <w:rsid w:val="005019A5"/>
    <w:rsid w:val="00501A37"/>
    <w:rsid w:val="00501AF3"/>
    <w:rsid w:val="00501BAB"/>
    <w:rsid w:val="00501C92"/>
    <w:rsid w:val="005027B9"/>
    <w:rsid w:val="00502BB5"/>
    <w:rsid w:val="00502C1B"/>
    <w:rsid w:val="00502C49"/>
    <w:rsid w:val="0050345F"/>
    <w:rsid w:val="00503571"/>
    <w:rsid w:val="005039EC"/>
    <w:rsid w:val="005039F3"/>
    <w:rsid w:val="00503A0B"/>
    <w:rsid w:val="00503A56"/>
    <w:rsid w:val="00503AB1"/>
    <w:rsid w:val="00503C0E"/>
    <w:rsid w:val="00503C2F"/>
    <w:rsid w:val="00503CEE"/>
    <w:rsid w:val="00503E25"/>
    <w:rsid w:val="00503F6F"/>
    <w:rsid w:val="005042B3"/>
    <w:rsid w:val="005046E8"/>
    <w:rsid w:val="00504DC5"/>
    <w:rsid w:val="005052DD"/>
    <w:rsid w:val="00505303"/>
    <w:rsid w:val="0050546E"/>
    <w:rsid w:val="00505700"/>
    <w:rsid w:val="00505CB0"/>
    <w:rsid w:val="00505FF8"/>
    <w:rsid w:val="005065D1"/>
    <w:rsid w:val="0050665D"/>
    <w:rsid w:val="005068D1"/>
    <w:rsid w:val="005069B6"/>
    <w:rsid w:val="005069DB"/>
    <w:rsid w:val="00506FEF"/>
    <w:rsid w:val="0050701A"/>
    <w:rsid w:val="005073E0"/>
    <w:rsid w:val="00507647"/>
    <w:rsid w:val="005076B6"/>
    <w:rsid w:val="00507772"/>
    <w:rsid w:val="00507A8B"/>
    <w:rsid w:val="00507A97"/>
    <w:rsid w:val="00507BAB"/>
    <w:rsid w:val="00507BDE"/>
    <w:rsid w:val="00507BFA"/>
    <w:rsid w:val="00507C64"/>
    <w:rsid w:val="00507CFC"/>
    <w:rsid w:val="00507EE9"/>
    <w:rsid w:val="00510374"/>
    <w:rsid w:val="0051038B"/>
    <w:rsid w:val="005105C7"/>
    <w:rsid w:val="0051066F"/>
    <w:rsid w:val="005106F1"/>
    <w:rsid w:val="005107E3"/>
    <w:rsid w:val="00510A33"/>
    <w:rsid w:val="00510A85"/>
    <w:rsid w:val="00510B19"/>
    <w:rsid w:val="00510BB8"/>
    <w:rsid w:val="00510D77"/>
    <w:rsid w:val="00510EC8"/>
    <w:rsid w:val="00510EF5"/>
    <w:rsid w:val="00511014"/>
    <w:rsid w:val="005110A1"/>
    <w:rsid w:val="005110CA"/>
    <w:rsid w:val="0051171F"/>
    <w:rsid w:val="0051176A"/>
    <w:rsid w:val="005118B1"/>
    <w:rsid w:val="00511943"/>
    <w:rsid w:val="00511DC0"/>
    <w:rsid w:val="00511DF8"/>
    <w:rsid w:val="00511F93"/>
    <w:rsid w:val="005124BC"/>
    <w:rsid w:val="0051271F"/>
    <w:rsid w:val="005128A6"/>
    <w:rsid w:val="00512AB1"/>
    <w:rsid w:val="00512B02"/>
    <w:rsid w:val="00512B88"/>
    <w:rsid w:val="00512BD2"/>
    <w:rsid w:val="00512E1D"/>
    <w:rsid w:val="0051322F"/>
    <w:rsid w:val="0051332E"/>
    <w:rsid w:val="00513520"/>
    <w:rsid w:val="005135AA"/>
    <w:rsid w:val="00513794"/>
    <w:rsid w:val="00513971"/>
    <w:rsid w:val="00513B7C"/>
    <w:rsid w:val="00514C8B"/>
    <w:rsid w:val="00514D4A"/>
    <w:rsid w:val="005151D7"/>
    <w:rsid w:val="005153AF"/>
    <w:rsid w:val="0051582C"/>
    <w:rsid w:val="00515868"/>
    <w:rsid w:val="0051588E"/>
    <w:rsid w:val="00515979"/>
    <w:rsid w:val="00515C3E"/>
    <w:rsid w:val="00515C83"/>
    <w:rsid w:val="00515EBB"/>
    <w:rsid w:val="00515F0D"/>
    <w:rsid w:val="00516482"/>
    <w:rsid w:val="0051674D"/>
    <w:rsid w:val="005167B7"/>
    <w:rsid w:val="005168D3"/>
    <w:rsid w:val="00516926"/>
    <w:rsid w:val="005169D8"/>
    <w:rsid w:val="00516A38"/>
    <w:rsid w:val="00516F44"/>
    <w:rsid w:val="005171F3"/>
    <w:rsid w:val="005175C7"/>
    <w:rsid w:val="005176AC"/>
    <w:rsid w:val="005178E4"/>
    <w:rsid w:val="00520262"/>
    <w:rsid w:val="005203CF"/>
    <w:rsid w:val="00520729"/>
    <w:rsid w:val="00520B21"/>
    <w:rsid w:val="00520E5A"/>
    <w:rsid w:val="00520F24"/>
    <w:rsid w:val="00521044"/>
    <w:rsid w:val="0052137D"/>
    <w:rsid w:val="0052153B"/>
    <w:rsid w:val="00521957"/>
    <w:rsid w:val="00521A43"/>
    <w:rsid w:val="00522182"/>
    <w:rsid w:val="0052255D"/>
    <w:rsid w:val="005226B9"/>
    <w:rsid w:val="00522888"/>
    <w:rsid w:val="005229A4"/>
    <w:rsid w:val="00522A09"/>
    <w:rsid w:val="00522A3E"/>
    <w:rsid w:val="00522B23"/>
    <w:rsid w:val="00522C62"/>
    <w:rsid w:val="00522D5A"/>
    <w:rsid w:val="00522DE5"/>
    <w:rsid w:val="00522E3E"/>
    <w:rsid w:val="00522EA7"/>
    <w:rsid w:val="00522F19"/>
    <w:rsid w:val="005230A3"/>
    <w:rsid w:val="005232CF"/>
    <w:rsid w:val="005234E8"/>
    <w:rsid w:val="00523631"/>
    <w:rsid w:val="0052383D"/>
    <w:rsid w:val="00523937"/>
    <w:rsid w:val="00523976"/>
    <w:rsid w:val="00523C59"/>
    <w:rsid w:val="00523EDE"/>
    <w:rsid w:val="00523F09"/>
    <w:rsid w:val="00524021"/>
    <w:rsid w:val="005243B4"/>
    <w:rsid w:val="00524463"/>
    <w:rsid w:val="00524543"/>
    <w:rsid w:val="005249D6"/>
    <w:rsid w:val="00524CD1"/>
    <w:rsid w:val="00524E77"/>
    <w:rsid w:val="00524E86"/>
    <w:rsid w:val="00524F0C"/>
    <w:rsid w:val="00524F27"/>
    <w:rsid w:val="00524F81"/>
    <w:rsid w:val="005250A0"/>
    <w:rsid w:val="00525263"/>
    <w:rsid w:val="00525384"/>
    <w:rsid w:val="005253D1"/>
    <w:rsid w:val="00525645"/>
    <w:rsid w:val="00525744"/>
    <w:rsid w:val="00525776"/>
    <w:rsid w:val="005257B5"/>
    <w:rsid w:val="00525899"/>
    <w:rsid w:val="005259BE"/>
    <w:rsid w:val="00525CD0"/>
    <w:rsid w:val="00525D4B"/>
    <w:rsid w:val="005260E0"/>
    <w:rsid w:val="00526255"/>
    <w:rsid w:val="00526A0D"/>
    <w:rsid w:val="00526B2C"/>
    <w:rsid w:val="00526C5A"/>
    <w:rsid w:val="00526E0F"/>
    <w:rsid w:val="005270F3"/>
    <w:rsid w:val="00527174"/>
    <w:rsid w:val="00527AD4"/>
    <w:rsid w:val="00527B58"/>
    <w:rsid w:val="00527C6C"/>
    <w:rsid w:val="00527CDA"/>
    <w:rsid w:val="00527D6D"/>
    <w:rsid w:val="00527EED"/>
    <w:rsid w:val="00527F1F"/>
    <w:rsid w:val="005300D3"/>
    <w:rsid w:val="0053014D"/>
    <w:rsid w:val="005302BE"/>
    <w:rsid w:val="005304FB"/>
    <w:rsid w:val="00530717"/>
    <w:rsid w:val="00530AC3"/>
    <w:rsid w:val="00530EB5"/>
    <w:rsid w:val="005310D0"/>
    <w:rsid w:val="005311EB"/>
    <w:rsid w:val="005312A4"/>
    <w:rsid w:val="00531610"/>
    <w:rsid w:val="0053168F"/>
    <w:rsid w:val="005316B5"/>
    <w:rsid w:val="00531CF1"/>
    <w:rsid w:val="0053213D"/>
    <w:rsid w:val="005321A1"/>
    <w:rsid w:val="00532600"/>
    <w:rsid w:val="005328BD"/>
    <w:rsid w:val="00532B9F"/>
    <w:rsid w:val="00532C48"/>
    <w:rsid w:val="00532E09"/>
    <w:rsid w:val="00533100"/>
    <w:rsid w:val="00533435"/>
    <w:rsid w:val="00533895"/>
    <w:rsid w:val="005338E8"/>
    <w:rsid w:val="00533933"/>
    <w:rsid w:val="00533D05"/>
    <w:rsid w:val="00534315"/>
    <w:rsid w:val="00534766"/>
    <w:rsid w:val="005348E6"/>
    <w:rsid w:val="00534B98"/>
    <w:rsid w:val="00534DB5"/>
    <w:rsid w:val="0053525B"/>
    <w:rsid w:val="00535340"/>
    <w:rsid w:val="00535504"/>
    <w:rsid w:val="00535522"/>
    <w:rsid w:val="00535576"/>
    <w:rsid w:val="0053558D"/>
    <w:rsid w:val="00535815"/>
    <w:rsid w:val="0053591F"/>
    <w:rsid w:val="0053592F"/>
    <w:rsid w:val="00535C71"/>
    <w:rsid w:val="00535D14"/>
    <w:rsid w:val="00535D83"/>
    <w:rsid w:val="00536131"/>
    <w:rsid w:val="00536308"/>
    <w:rsid w:val="005364EE"/>
    <w:rsid w:val="00536562"/>
    <w:rsid w:val="0053666E"/>
    <w:rsid w:val="0053671B"/>
    <w:rsid w:val="00536785"/>
    <w:rsid w:val="00536A63"/>
    <w:rsid w:val="00536E0D"/>
    <w:rsid w:val="00536FFD"/>
    <w:rsid w:val="005372AB"/>
    <w:rsid w:val="005372B0"/>
    <w:rsid w:val="00537E26"/>
    <w:rsid w:val="00537FF5"/>
    <w:rsid w:val="0054053F"/>
    <w:rsid w:val="00540585"/>
    <w:rsid w:val="005405B1"/>
    <w:rsid w:val="00540865"/>
    <w:rsid w:val="005408D4"/>
    <w:rsid w:val="00540C2F"/>
    <w:rsid w:val="00540E20"/>
    <w:rsid w:val="00540FA2"/>
    <w:rsid w:val="0054104C"/>
    <w:rsid w:val="0054173D"/>
    <w:rsid w:val="0054173F"/>
    <w:rsid w:val="00541906"/>
    <w:rsid w:val="005419E8"/>
    <w:rsid w:val="00541A0D"/>
    <w:rsid w:val="00541C16"/>
    <w:rsid w:val="00541D96"/>
    <w:rsid w:val="00541F80"/>
    <w:rsid w:val="00542082"/>
    <w:rsid w:val="00542854"/>
    <w:rsid w:val="005429CD"/>
    <w:rsid w:val="00542B39"/>
    <w:rsid w:val="00543018"/>
    <w:rsid w:val="0054372D"/>
    <w:rsid w:val="00543944"/>
    <w:rsid w:val="005439C2"/>
    <w:rsid w:val="00543A72"/>
    <w:rsid w:val="00544289"/>
    <w:rsid w:val="00544603"/>
    <w:rsid w:val="00544636"/>
    <w:rsid w:val="00544A43"/>
    <w:rsid w:val="00544CE1"/>
    <w:rsid w:val="00544DF0"/>
    <w:rsid w:val="00545030"/>
    <w:rsid w:val="00545161"/>
    <w:rsid w:val="005452BC"/>
    <w:rsid w:val="0054534B"/>
    <w:rsid w:val="005456D3"/>
    <w:rsid w:val="00545A05"/>
    <w:rsid w:val="00545A74"/>
    <w:rsid w:val="00545BAC"/>
    <w:rsid w:val="00545F3E"/>
    <w:rsid w:val="00546331"/>
    <w:rsid w:val="005468A3"/>
    <w:rsid w:val="00546CD2"/>
    <w:rsid w:val="00546E7B"/>
    <w:rsid w:val="005470FD"/>
    <w:rsid w:val="005471B2"/>
    <w:rsid w:val="00547529"/>
    <w:rsid w:val="00547B4F"/>
    <w:rsid w:val="00547B7B"/>
    <w:rsid w:val="00547E0B"/>
    <w:rsid w:val="00547ED9"/>
    <w:rsid w:val="0055016C"/>
    <w:rsid w:val="005501F3"/>
    <w:rsid w:val="0055027A"/>
    <w:rsid w:val="00550427"/>
    <w:rsid w:val="00550A92"/>
    <w:rsid w:val="00551044"/>
    <w:rsid w:val="0055104C"/>
    <w:rsid w:val="005510C1"/>
    <w:rsid w:val="005511EE"/>
    <w:rsid w:val="00551374"/>
    <w:rsid w:val="005514A9"/>
    <w:rsid w:val="005518DE"/>
    <w:rsid w:val="00551A60"/>
    <w:rsid w:val="005523AE"/>
    <w:rsid w:val="005523E4"/>
    <w:rsid w:val="00552851"/>
    <w:rsid w:val="00552D76"/>
    <w:rsid w:val="00553720"/>
    <w:rsid w:val="005539B7"/>
    <w:rsid w:val="005539EB"/>
    <w:rsid w:val="00553CB9"/>
    <w:rsid w:val="0055431D"/>
    <w:rsid w:val="00554441"/>
    <w:rsid w:val="00554556"/>
    <w:rsid w:val="00554931"/>
    <w:rsid w:val="00554FCF"/>
    <w:rsid w:val="005550BF"/>
    <w:rsid w:val="005550FC"/>
    <w:rsid w:val="005552B1"/>
    <w:rsid w:val="005554F5"/>
    <w:rsid w:val="005556CC"/>
    <w:rsid w:val="005557A5"/>
    <w:rsid w:val="005558B0"/>
    <w:rsid w:val="00555EA0"/>
    <w:rsid w:val="00555EA9"/>
    <w:rsid w:val="00556296"/>
    <w:rsid w:val="005562C2"/>
    <w:rsid w:val="005566A0"/>
    <w:rsid w:val="00556842"/>
    <w:rsid w:val="005569CA"/>
    <w:rsid w:val="00556D7E"/>
    <w:rsid w:val="00556E91"/>
    <w:rsid w:val="005575EE"/>
    <w:rsid w:val="00557713"/>
    <w:rsid w:val="0055783A"/>
    <w:rsid w:val="0056011F"/>
    <w:rsid w:val="00560563"/>
    <w:rsid w:val="00560840"/>
    <w:rsid w:val="00560C16"/>
    <w:rsid w:val="00560F9D"/>
    <w:rsid w:val="00560F9E"/>
    <w:rsid w:val="005612D8"/>
    <w:rsid w:val="005612F9"/>
    <w:rsid w:val="0056137F"/>
    <w:rsid w:val="0056155D"/>
    <w:rsid w:val="00561A83"/>
    <w:rsid w:val="00561C9D"/>
    <w:rsid w:val="00561D1B"/>
    <w:rsid w:val="00561D1F"/>
    <w:rsid w:val="00561DBB"/>
    <w:rsid w:val="00561E04"/>
    <w:rsid w:val="00561E97"/>
    <w:rsid w:val="00562439"/>
    <w:rsid w:val="005628ED"/>
    <w:rsid w:val="00562A9C"/>
    <w:rsid w:val="00562ABC"/>
    <w:rsid w:val="00563097"/>
    <w:rsid w:val="00563426"/>
    <w:rsid w:val="005637E3"/>
    <w:rsid w:val="0056389C"/>
    <w:rsid w:val="00563C7D"/>
    <w:rsid w:val="0056414B"/>
    <w:rsid w:val="0056426B"/>
    <w:rsid w:val="005644D6"/>
    <w:rsid w:val="00564A38"/>
    <w:rsid w:val="00564CE4"/>
    <w:rsid w:val="00564D8C"/>
    <w:rsid w:val="0056511B"/>
    <w:rsid w:val="005654E6"/>
    <w:rsid w:val="005657E8"/>
    <w:rsid w:val="00565A0D"/>
    <w:rsid w:val="00565CAB"/>
    <w:rsid w:val="00565CCD"/>
    <w:rsid w:val="00565F69"/>
    <w:rsid w:val="005660A9"/>
    <w:rsid w:val="005661CB"/>
    <w:rsid w:val="00566521"/>
    <w:rsid w:val="005666FE"/>
    <w:rsid w:val="005668E7"/>
    <w:rsid w:val="00566A6E"/>
    <w:rsid w:val="00566C7E"/>
    <w:rsid w:val="005670DD"/>
    <w:rsid w:val="00567586"/>
    <w:rsid w:val="00567796"/>
    <w:rsid w:val="00567941"/>
    <w:rsid w:val="00570087"/>
    <w:rsid w:val="00570240"/>
    <w:rsid w:val="005702AE"/>
    <w:rsid w:val="00570617"/>
    <w:rsid w:val="00570645"/>
    <w:rsid w:val="005708F6"/>
    <w:rsid w:val="00570C84"/>
    <w:rsid w:val="00570DFB"/>
    <w:rsid w:val="00570FA0"/>
    <w:rsid w:val="0057125E"/>
    <w:rsid w:val="005714AE"/>
    <w:rsid w:val="00571A06"/>
    <w:rsid w:val="00571BC0"/>
    <w:rsid w:val="00571DBD"/>
    <w:rsid w:val="00571F4E"/>
    <w:rsid w:val="005720DC"/>
    <w:rsid w:val="00572545"/>
    <w:rsid w:val="0057259A"/>
    <w:rsid w:val="00572A67"/>
    <w:rsid w:val="00572C0A"/>
    <w:rsid w:val="00572C65"/>
    <w:rsid w:val="00572DB8"/>
    <w:rsid w:val="00572F3B"/>
    <w:rsid w:val="0057307D"/>
    <w:rsid w:val="0057315D"/>
    <w:rsid w:val="00573175"/>
    <w:rsid w:val="00573287"/>
    <w:rsid w:val="005734B2"/>
    <w:rsid w:val="00573692"/>
    <w:rsid w:val="0057395D"/>
    <w:rsid w:val="00573D19"/>
    <w:rsid w:val="00573E8F"/>
    <w:rsid w:val="00573EDC"/>
    <w:rsid w:val="00574405"/>
    <w:rsid w:val="0057440A"/>
    <w:rsid w:val="005745A0"/>
    <w:rsid w:val="005748BE"/>
    <w:rsid w:val="0057493B"/>
    <w:rsid w:val="005749C7"/>
    <w:rsid w:val="00574B03"/>
    <w:rsid w:val="00574CBC"/>
    <w:rsid w:val="00574EE5"/>
    <w:rsid w:val="0057518F"/>
    <w:rsid w:val="00575242"/>
    <w:rsid w:val="005756CA"/>
    <w:rsid w:val="005757B5"/>
    <w:rsid w:val="005757EA"/>
    <w:rsid w:val="00575888"/>
    <w:rsid w:val="00575DDD"/>
    <w:rsid w:val="00575FD7"/>
    <w:rsid w:val="0057645C"/>
    <w:rsid w:val="0057663C"/>
    <w:rsid w:val="00576B25"/>
    <w:rsid w:val="00576CFB"/>
    <w:rsid w:val="00576F79"/>
    <w:rsid w:val="005770B0"/>
    <w:rsid w:val="00577130"/>
    <w:rsid w:val="0057717F"/>
    <w:rsid w:val="00577362"/>
    <w:rsid w:val="005775E6"/>
    <w:rsid w:val="0057777C"/>
    <w:rsid w:val="00577A1F"/>
    <w:rsid w:val="00577E65"/>
    <w:rsid w:val="00577EF1"/>
    <w:rsid w:val="00577F94"/>
    <w:rsid w:val="0058013F"/>
    <w:rsid w:val="00580216"/>
    <w:rsid w:val="00580325"/>
    <w:rsid w:val="005804C2"/>
    <w:rsid w:val="0058083E"/>
    <w:rsid w:val="00580988"/>
    <w:rsid w:val="00580A7A"/>
    <w:rsid w:val="00580B52"/>
    <w:rsid w:val="005813CE"/>
    <w:rsid w:val="005817BE"/>
    <w:rsid w:val="00581A48"/>
    <w:rsid w:val="00581C8D"/>
    <w:rsid w:val="00581F08"/>
    <w:rsid w:val="00581F89"/>
    <w:rsid w:val="0058240E"/>
    <w:rsid w:val="00582561"/>
    <w:rsid w:val="00582776"/>
    <w:rsid w:val="00582F67"/>
    <w:rsid w:val="005836D7"/>
    <w:rsid w:val="00583927"/>
    <w:rsid w:val="00583DCF"/>
    <w:rsid w:val="00583E21"/>
    <w:rsid w:val="00583FE2"/>
    <w:rsid w:val="00584155"/>
    <w:rsid w:val="00584230"/>
    <w:rsid w:val="00584366"/>
    <w:rsid w:val="005844B4"/>
    <w:rsid w:val="005845DD"/>
    <w:rsid w:val="00584AB1"/>
    <w:rsid w:val="00584B6E"/>
    <w:rsid w:val="00584BBD"/>
    <w:rsid w:val="00584C41"/>
    <w:rsid w:val="00584E4E"/>
    <w:rsid w:val="00584FC3"/>
    <w:rsid w:val="005855C1"/>
    <w:rsid w:val="00585832"/>
    <w:rsid w:val="00585B35"/>
    <w:rsid w:val="00585CCF"/>
    <w:rsid w:val="00586233"/>
    <w:rsid w:val="00586616"/>
    <w:rsid w:val="00586667"/>
    <w:rsid w:val="0058666D"/>
    <w:rsid w:val="005866B6"/>
    <w:rsid w:val="005867A8"/>
    <w:rsid w:val="00586A32"/>
    <w:rsid w:val="00586BA5"/>
    <w:rsid w:val="00587097"/>
    <w:rsid w:val="005877B6"/>
    <w:rsid w:val="005877FC"/>
    <w:rsid w:val="005879BF"/>
    <w:rsid w:val="00587E36"/>
    <w:rsid w:val="00587F45"/>
    <w:rsid w:val="0059019D"/>
    <w:rsid w:val="0059020F"/>
    <w:rsid w:val="0059059C"/>
    <w:rsid w:val="00590653"/>
    <w:rsid w:val="00590835"/>
    <w:rsid w:val="00590BD9"/>
    <w:rsid w:val="00590DA3"/>
    <w:rsid w:val="00590DC2"/>
    <w:rsid w:val="00590E35"/>
    <w:rsid w:val="00590ED1"/>
    <w:rsid w:val="00591099"/>
    <w:rsid w:val="00591257"/>
    <w:rsid w:val="005912CD"/>
    <w:rsid w:val="005914E2"/>
    <w:rsid w:val="00591542"/>
    <w:rsid w:val="00591563"/>
    <w:rsid w:val="0059163F"/>
    <w:rsid w:val="0059175C"/>
    <w:rsid w:val="005917CD"/>
    <w:rsid w:val="005918CF"/>
    <w:rsid w:val="005918E6"/>
    <w:rsid w:val="005919FE"/>
    <w:rsid w:val="00592261"/>
    <w:rsid w:val="00592399"/>
    <w:rsid w:val="005923A5"/>
    <w:rsid w:val="005926D0"/>
    <w:rsid w:val="0059292D"/>
    <w:rsid w:val="00592C25"/>
    <w:rsid w:val="00593194"/>
    <w:rsid w:val="005933B7"/>
    <w:rsid w:val="005934E7"/>
    <w:rsid w:val="00593630"/>
    <w:rsid w:val="005936B3"/>
    <w:rsid w:val="005938F7"/>
    <w:rsid w:val="0059393B"/>
    <w:rsid w:val="00593A3E"/>
    <w:rsid w:val="00593A46"/>
    <w:rsid w:val="00593BE9"/>
    <w:rsid w:val="00593D89"/>
    <w:rsid w:val="00593E3F"/>
    <w:rsid w:val="00593E5C"/>
    <w:rsid w:val="00593EA4"/>
    <w:rsid w:val="00593F6E"/>
    <w:rsid w:val="00593FE3"/>
    <w:rsid w:val="00594335"/>
    <w:rsid w:val="0059450E"/>
    <w:rsid w:val="005945DC"/>
    <w:rsid w:val="005947A1"/>
    <w:rsid w:val="00594A06"/>
    <w:rsid w:val="00594ACF"/>
    <w:rsid w:val="00594B10"/>
    <w:rsid w:val="00594E58"/>
    <w:rsid w:val="00594F29"/>
    <w:rsid w:val="00594F71"/>
    <w:rsid w:val="0059534A"/>
    <w:rsid w:val="005955B9"/>
    <w:rsid w:val="0059572F"/>
    <w:rsid w:val="00595914"/>
    <w:rsid w:val="00595C88"/>
    <w:rsid w:val="00595FF2"/>
    <w:rsid w:val="00596739"/>
    <w:rsid w:val="00596902"/>
    <w:rsid w:val="00596BDF"/>
    <w:rsid w:val="00596D67"/>
    <w:rsid w:val="005970EA"/>
    <w:rsid w:val="0059787B"/>
    <w:rsid w:val="00597A24"/>
    <w:rsid w:val="00597AC6"/>
    <w:rsid w:val="00597C49"/>
    <w:rsid w:val="00597D2B"/>
    <w:rsid w:val="005A0137"/>
    <w:rsid w:val="005A0185"/>
    <w:rsid w:val="005A02A0"/>
    <w:rsid w:val="005A0329"/>
    <w:rsid w:val="005A0596"/>
    <w:rsid w:val="005A0898"/>
    <w:rsid w:val="005A0C67"/>
    <w:rsid w:val="005A0D07"/>
    <w:rsid w:val="005A0D38"/>
    <w:rsid w:val="005A0DC2"/>
    <w:rsid w:val="005A0E2A"/>
    <w:rsid w:val="005A1042"/>
    <w:rsid w:val="005A11CB"/>
    <w:rsid w:val="005A11EA"/>
    <w:rsid w:val="005A14BA"/>
    <w:rsid w:val="005A154C"/>
    <w:rsid w:val="005A15D7"/>
    <w:rsid w:val="005A1768"/>
    <w:rsid w:val="005A1773"/>
    <w:rsid w:val="005A1A67"/>
    <w:rsid w:val="005A1C19"/>
    <w:rsid w:val="005A1DB9"/>
    <w:rsid w:val="005A201D"/>
    <w:rsid w:val="005A252E"/>
    <w:rsid w:val="005A297E"/>
    <w:rsid w:val="005A2DF9"/>
    <w:rsid w:val="005A317F"/>
    <w:rsid w:val="005A3694"/>
    <w:rsid w:val="005A38D2"/>
    <w:rsid w:val="005A398B"/>
    <w:rsid w:val="005A3C38"/>
    <w:rsid w:val="005A3CE4"/>
    <w:rsid w:val="005A3FE2"/>
    <w:rsid w:val="005A404F"/>
    <w:rsid w:val="005A431E"/>
    <w:rsid w:val="005A43AC"/>
    <w:rsid w:val="005A448C"/>
    <w:rsid w:val="005A44DB"/>
    <w:rsid w:val="005A45E9"/>
    <w:rsid w:val="005A48E2"/>
    <w:rsid w:val="005A4E11"/>
    <w:rsid w:val="005A5483"/>
    <w:rsid w:val="005A5587"/>
    <w:rsid w:val="005A558C"/>
    <w:rsid w:val="005A5842"/>
    <w:rsid w:val="005A5A14"/>
    <w:rsid w:val="005A5A18"/>
    <w:rsid w:val="005A5B08"/>
    <w:rsid w:val="005A5BDB"/>
    <w:rsid w:val="005A5BF9"/>
    <w:rsid w:val="005A5C06"/>
    <w:rsid w:val="005A62FD"/>
    <w:rsid w:val="005A6664"/>
    <w:rsid w:val="005A681C"/>
    <w:rsid w:val="005A6AA0"/>
    <w:rsid w:val="005A6AA4"/>
    <w:rsid w:val="005A6D96"/>
    <w:rsid w:val="005A6E3B"/>
    <w:rsid w:val="005A6EA5"/>
    <w:rsid w:val="005A6F19"/>
    <w:rsid w:val="005A6F1B"/>
    <w:rsid w:val="005A7428"/>
    <w:rsid w:val="005A7797"/>
    <w:rsid w:val="005A78F0"/>
    <w:rsid w:val="005A7C2F"/>
    <w:rsid w:val="005B0005"/>
    <w:rsid w:val="005B0037"/>
    <w:rsid w:val="005B036F"/>
    <w:rsid w:val="005B0377"/>
    <w:rsid w:val="005B03CB"/>
    <w:rsid w:val="005B04A5"/>
    <w:rsid w:val="005B04C7"/>
    <w:rsid w:val="005B0822"/>
    <w:rsid w:val="005B0A9F"/>
    <w:rsid w:val="005B0E41"/>
    <w:rsid w:val="005B0ECC"/>
    <w:rsid w:val="005B109F"/>
    <w:rsid w:val="005B1113"/>
    <w:rsid w:val="005B1303"/>
    <w:rsid w:val="005B1571"/>
    <w:rsid w:val="005B16F5"/>
    <w:rsid w:val="005B173B"/>
    <w:rsid w:val="005B1826"/>
    <w:rsid w:val="005B1981"/>
    <w:rsid w:val="005B1E0A"/>
    <w:rsid w:val="005B1E1B"/>
    <w:rsid w:val="005B1EC4"/>
    <w:rsid w:val="005B200E"/>
    <w:rsid w:val="005B2189"/>
    <w:rsid w:val="005B2766"/>
    <w:rsid w:val="005B27EB"/>
    <w:rsid w:val="005B280E"/>
    <w:rsid w:val="005B2B03"/>
    <w:rsid w:val="005B2C11"/>
    <w:rsid w:val="005B31C6"/>
    <w:rsid w:val="005B3313"/>
    <w:rsid w:val="005B331D"/>
    <w:rsid w:val="005B3538"/>
    <w:rsid w:val="005B362F"/>
    <w:rsid w:val="005B38BD"/>
    <w:rsid w:val="005B3DFE"/>
    <w:rsid w:val="005B44C6"/>
    <w:rsid w:val="005B45C6"/>
    <w:rsid w:val="005B46C6"/>
    <w:rsid w:val="005B49A0"/>
    <w:rsid w:val="005B4BA8"/>
    <w:rsid w:val="005B4D3C"/>
    <w:rsid w:val="005B5404"/>
    <w:rsid w:val="005B5418"/>
    <w:rsid w:val="005B567D"/>
    <w:rsid w:val="005B57E8"/>
    <w:rsid w:val="005B59CC"/>
    <w:rsid w:val="005B5BEB"/>
    <w:rsid w:val="005B5D56"/>
    <w:rsid w:val="005B5D84"/>
    <w:rsid w:val="005B5FD3"/>
    <w:rsid w:val="005B6818"/>
    <w:rsid w:val="005B6AD2"/>
    <w:rsid w:val="005B6B0D"/>
    <w:rsid w:val="005B6BE6"/>
    <w:rsid w:val="005B6C1D"/>
    <w:rsid w:val="005B6E06"/>
    <w:rsid w:val="005B6E81"/>
    <w:rsid w:val="005B7427"/>
    <w:rsid w:val="005B7707"/>
    <w:rsid w:val="005B7843"/>
    <w:rsid w:val="005B7C23"/>
    <w:rsid w:val="005B7C94"/>
    <w:rsid w:val="005C01E2"/>
    <w:rsid w:val="005C07B4"/>
    <w:rsid w:val="005C0A76"/>
    <w:rsid w:val="005C0C59"/>
    <w:rsid w:val="005C0F89"/>
    <w:rsid w:val="005C141B"/>
    <w:rsid w:val="005C1470"/>
    <w:rsid w:val="005C14A2"/>
    <w:rsid w:val="005C1BDA"/>
    <w:rsid w:val="005C1CBA"/>
    <w:rsid w:val="005C1CC8"/>
    <w:rsid w:val="005C1EA3"/>
    <w:rsid w:val="005C1F7E"/>
    <w:rsid w:val="005C2401"/>
    <w:rsid w:val="005C244B"/>
    <w:rsid w:val="005C2692"/>
    <w:rsid w:val="005C2A3E"/>
    <w:rsid w:val="005C2AC7"/>
    <w:rsid w:val="005C2B16"/>
    <w:rsid w:val="005C2BE9"/>
    <w:rsid w:val="005C2C8C"/>
    <w:rsid w:val="005C2E2E"/>
    <w:rsid w:val="005C2FFA"/>
    <w:rsid w:val="005C3275"/>
    <w:rsid w:val="005C33AA"/>
    <w:rsid w:val="005C34A6"/>
    <w:rsid w:val="005C38E1"/>
    <w:rsid w:val="005C3A8C"/>
    <w:rsid w:val="005C3C25"/>
    <w:rsid w:val="005C3D04"/>
    <w:rsid w:val="005C415A"/>
    <w:rsid w:val="005C423A"/>
    <w:rsid w:val="005C42FB"/>
    <w:rsid w:val="005C43D8"/>
    <w:rsid w:val="005C4ABB"/>
    <w:rsid w:val="005C4BAF"/>
    <w:rsid w:val="005C4C05"/>
    <w:rsid w:val="005C5238"/>
    <w:rsid w:val="005C5291"/>
    <w:rsid w:val="005C529C"/>
    <w:rsid w:val="005C5320"/>
    <w:rsid w:val="005C5385"/>
    <w:rsid w:val="005C5517"/>
    <w:rsid w:val="005C556A"/>
    <w:rsid w:val="005C562D"/>
    <w:rsid w:val="005C5834"/>
    <w:rsid w:val="005C5859"/>
    <w:rsid w:val="005C58C7"/>
    <w:rsid w:val="005C60DF"/>
    <w:rsid w:val="005C6658"/>
    <w:rsid w:val="005C6666"/>
    <w:rsid w:val="005C68AB"/>
    <w:rsid w:val="005C6A97"/>
    <w:rsid w:val="005C6AEF"/>
    <w:rsid w:val="005C6C09"/>
    <w:rsid w:val="005C6C99"/>
    <w:rsid w:val="005C6F2C"/>
    <w:rsid w:val="005C716A"/>
    <w:rsid w:val="005C7241"/>
    <w:rsid w:val="005C74C0"/>
    <w:rsid w:val="005C7522"/>
    <w:rsid w:val="005C77D1"/>
    <w:rsid w:val="005C7ADA"/>
    <w:rsid w:val="005C7B23"/>
    <w:rsid w:val="005C7CC7"/>
    <w:rsid w:val="005D0084"/>
    <w:rsid w:val="005D01DC"/>
    <w:rsid w:val="005D0435"/>
    <w:rsid w:val="005D0D3C"/>
    <w:rsid w:val="005D0E9F"/>
    <w:rsid w:val="005D1360"/>
    <w:rsid w:val="005D187E"/>
    <w:rsid w:val="005D1AAC"/>
    <w:rsid w:val="005D1C94"/>
    <w:rsid w:val="005D1D46"/>
    <w:rsid w:val="005D1F39"/>
    <w:rsid w:val="005D2225"/>
    <w:rsid w:val="005D26B6"/>
    <w:rsid w:val="005D289E"/>
    <w:rsid w:val="005D2B50"/>
    <w:rsid w:val="005D2C96"/>
    <w:rsid w:val="005D2CCE"/>
    <w:rsid w:val="005D2FA0"/>
    <w:rsid w:val="005D3118"/>
    <w:rsid w:val="005D323B"/>
    <w:rsid w:val="005D33F0"/>
    <w:rsid w:val="005D360B"/>
    <w:rsid w:val="005D397D"/>
    <w:rsid w:val="005D3AD2"/>
    <w:rsid w:val="005D4126"/>
    <w:rsid w:val="005D42E0"/>
    <w:rsid w:val="005D43C6"/>
    <w:rsid w:val="005D47C5"/>
    <w:rsid w:val="005D4936"/>
    <w:rsid w:val="005D4A4D"/>
    <w:rsid w:val="005D4CAA"/>
    <w:rsid w:val="005D4CB9"/>
    <w:rsid w:val="005D4E2C"/>
    <w:rsid w:val="005D51D4"/>
    <w:rsid w:val="005D520E"/>
    <w:rsid w:val="005D52E5"/>
    <w:rsid w:val="005D5895"/>
    <w:rsid w:val="005D5DA2"/>
    <w:rsid w:val="005D61E2"/>
    <w:rsid w:val="005D6328"/>
    <w:rsid w:val="005D6435"/>
    <w:rsid w:val="005D67EB"/>
    <w:rsid w:val="005D6DEC"/>
    <w:rsid w:val="005D6E89"/>
    <w:rsid w:val="005D6EEE"/>
    <w:rsid w:val="005D769F"/>
    <w:rsid w:val="005D7DB4"/>
    <w:rsid w:val="005D7DC3"/>
    <w:rsid w:val="005E0125"/>
    <w:rsid w:val="005E051C"/>
    <w:rsid w:val="005E05F0"/>
    <w:rsid w:val="005E087B"/>
    <w:rsid w:val="005E0952"/>
    <w:rsid w:val="005E0A06"/>
    <w:rsid w:val="005E0D9B"/>
    <w:rsid w:val="005E0DF0"/>
    <w:rsid w:val="005E1173"/>
    <w:rsid w:val="005E1329"/>
    <w:rsid w:val="005E137F"/>
    <w:rsid w:val="005E13B5"/>
    <w:rsid w:val="005E142C"/>
    <w:rsid w:val="005E1837"/>
    <w:rsid w:val="005E1B37"/>
    <w:rsid w:val="005E1D1F"/>
    <w:rsid w:val="005E1DFD"/>
    <w:rsid w:val="005E254F"/>
    <w:rsid w:val="005E2AA8"/>
    <w:rsid w:val="005E2FFC"/>
    <w:rsid w:val="005E300F"/>
    <w:rsid w:val="005E3121"/>
    <w:rsid w:val="005E3342"/>
    <w:rsid w:val="005E3381"/>
    <w:rsid w:val="005E3450"/>
    <w:rsid w:val="005E35C3"/>
    <w:rsid w:val="005E360F"/>
    <w:rsid w:val="005E3842"/>
    <w:rsid w:val="005E3851"/>
    <w:rsid w:val="005E39C0"/>
    <w:rsid w:val="005E3CD7"/>
    <w:rsid w:val="005E400E"/>
    <w:rsid w:val="005E42F2"/>
    <w:rsid w:val="005E4613"/>
    <w:rsid w:val="005E4687"/>
    <w:rsid w:val="005E46DE"/>
    <w:rsid w:val="005E531E"/>
    <w:rsid w:val="005E5575"/>
    <w:rsid w:val="005E5745"/>
    <w:rsid w:val="005E5936"/>
    <w:rsid w:val="005E5985"/>
    <w:rsid w:val="005E59B5"/>
    <w:rsid w:val="005E5FC3"/>
    <w:rsid w:val="005E68F7"/>
    <w:rsid w:val="005E6942"/>
    <w:rsid w:val="005E697D"/>
    <w:rsid w:val="005E69EA"/>
    <w:rsid w:val="005E6A94"/>
    <w:rsid w:val="005E6D40"/>
    <w:rsid w:val="005E7063"/>
    <w:rsid w:val="005E7070"/>
    <w:rsid w:val="005E7244"/>
    <w:rsid w:val="005E733B"/>
    <w:rsid w:val="005E7A1B"/>
    <w:rsid w:val="005E7B2E"/>
    <w:rsid w:val="005E7C24"/>
    <w:rsid w:val="005E7D9C"/>
    <w:rsid w:val="005E7F01"/>
    <w:rsid w:val="005F00EC"/>
    <w:rsid w:val="005F040C"/>
    <w:rsid w:val="005F0448"/>
    <w:rsid w:val="005F056A"/>
    <w:rsid w:val="005F05A1"/>
    <w:rsid w:val="005F05A7"/>
    <w:rsid w:val="005F0926"/>
    <w:rsid w:val="005F09CC"/>
    <w:rsid w:val="005F0A91"/>
    <w:rsid w:val="005F0B8B"/>
    <w:rsid w:val="005F0CCA"/>
    <w:rsid w:val="005F0E88"/>
    <w:rsid w:val="005F1374"/>
    <w:rsid w:val="005F1630"/>
    <w:rsid w:val="005F1642"/>
    <w:rsid w:val="005F16B0"/>
    <w:rsid w:val="005F19DE"/>
    <w:rsid w:val="005F1FD7"/>
    <w:rsid w:val="005F245D"/>
    <w:rsid w:val="005F24C4"/>
    <w:rsid w:val="005F2882"/>
    <w:rsid w:val="005F29B7"/>
    <w:rsid w:val="005F2DEF"/>
    <w:rsid w:val="005F301A"/>
    <w:rsid w:val="005F30FD"/>
    <w:rsid w:val="005F3168"/>
    <w:rsid w:val="005F34E7"/>
    <w:rsid w:val="005F356B"/>
    <w:rsid w:val="005F3789"/>
    <w:rsid w:val="005F396E"/>
    <w:rsid w:val="005F3A67"/>
    <w:rsid w:val="005F3BF2"/>
    <w:rsid w:val="005F3C9A"/>
    <w:rsid w:val="005F3CE1"/>
    <w:rsid w:val="005F4107"/>
    <w:rsid w:val="005F420B"/>
    <w:rsid w:val="005F449C"/>
    <w:rsid w:val="005F48F8"/>
    <w:rsid w:val="005F4E4B"/>
    <w:rsid w:val="005F5030"/>
    <w:rsid w:val="005F50A9"/>
    <w:rsid w:val="005F52EB"/>
    <w:rsid w:val="005F5522"/>
    <w:rsid w:val="005F553B"/>
    <w:rsid w:val="005F556B"/>
    <w:rsid w:val="005F55F6"/>
    <w:rsid w:val="005F57B6"/>
    <w:rsid w:val="005F5DA0"/>
    <w:rsid w:val="005F5F54"/>
    <w:rsid w:val="005F6B7F"/>
    <w:rsid w:val="005F6D9C"/>
    <w:rsid w:val="005F6E0B"/>
    <w:rsid w:val="005F6E7D"/>
    <w:rsid w:val="005F718F"/>
    <w:rsid w:val="005F7261"/>
    <w:rsid w:val="005F72EB"/>
    <w:rsid w:val="005F73F7"/>
    <w:rsid w:val="005F7588"/>
    <w:rsid w:val="005F7B25"/>
    <w:rsid w:val="00600275"/>
    <w:rsid w:val="006002D0"/>
    <w:rsid w:val="0060030B"/>
    <w:rsid w:val="006005F2"/>
    <w:rsid w:val="0060063C"/>
    <w:rsid w:val="0060078E"/>
    <w:rsid w:val="006009AD"/>
    <w:rsid w:val="00600D63"/>
    <w:rsid w:val="00601173"/>
    <w:rsid w:val="00601394"/>
    <w:rsid w:val="006013B1"/>
    <w:rsid w:val="00601761"/>
    <w:rsid w:val="00601962"/>
    <w:rsid w:val="00601A64"/>
    <w:rsid w:val="0060228D"/>
    <w:rsid w:val="006022C0"/>
    <w:rsid w:val="006023D7"/>
    <w:rsid w:val="00602867"/>
    <w:rsid w:val="00602933"/>
    <w:rsid w:val="00602ADE"/>
    <w:rsid w:val="00602D2A"/>
    <w:rsid w:val="00602D70"/>
    <w:rsid w:val="006030BA"/>
    <w:rsid w:val="00603144"/>
    <w:rsid w:val="006032EB"/>
    <w:rsid w:val="00603627"/>
    <w:rsid w:val="0060373B"/>
    <w:rsid w:val="00603742"/>
    <w:rsid w:val="00603812"/>
    <w:rsid w:val="00603881"/>
    <w:rsid w:val="00603C86"/>
    <w:rsid w:val="00603FFE"/>
    <w:rsid w:val="006040BB"/>
    <w:rsid w:val="006041F0"/>
    <w:rsid w:val="00604207"/>
    <w:rsid w:val="006042D9"/>
    <w:rsid w:val="0060438F"/>
    <w:rsid w:val="006044E3"/>
    <w:rsid w:val="00604599"/>
    <w:rsid w:val="00604642"/>
    <w:rsid w:val="00604D14"/>
    <w:rsid w:val="00605ABA"/>
    <w:rsid w:val="00605B00"/>
    <w:rsid w:val="00605B7F"/>
    <w:rsid w:val="0060606A"/>
    <w:rsid w:val="006061FF"/>
    <w:rsid w:val="00606434"/>
    <w:rsid w:val="006064CB"/>
    <w:rsid w:val="00606573"/>
    <w:rsid w:val="0060670F"/>
    <w:rsid w:val="00606878"/>
    <w:rsid w:val="00606A9F"/>
    <w:rsid w:val="00606AE7"/>
    <w:rsid w:val="00606C9E"/>
    <w:rsid w:val="00606FA8"/>
    <w:rsid w:val="00607261"/>
    <w:rsid w:val="0060751B"/>
    <w:rsid w:val="00607524"/>
    <w:rsid w:val="0060793B"/>
    <w:rsid w:val="00607B22"/>
    <w:rsid w:val="006104DE"/>
    <w:rsid w:val="00610733"/>
    <w:rsid w:val="0061078F"/>
    <w:rsid w:val="00610AA4"/>
    <w:rsid w:val="00610BF8"/>
    <w:rsid w:val="00610C55"/>
    <w:rsid w:val="00611149"/>
    <w:rsid w:val="0061128A"/>
    <w:rsid w:val="006112CD"/>
    <w:rsid w:val="0061154B"/>
    <w:rsid w:val="00611680"/>
    <w:rsid w:val="00611748"/>
    <w:rsid w:val="00611974"/>
    <w:rsid w:val="00611AAC"/>
    <w:rsid w:val="00611C44"/>
    <w:rsid w:val="00611CC7"/>
    <w:rsid w:val="00611EF2"/>
    <w:rsid w:val="006121A3"/>
    <w:rsid w:val="006126D3"/>
    <w:rsid w:val="00612837"/>
    <w:rsid w:val="00612926"/>
    <w:rsid w:val="006129EB"/>
    <w:rsid w:val="00612AA9"/>
    <w:rsid w:val="00612B34"/>
    <w:rsid w:val="00612B7B"/>
    <w:rsid w:val="00612B8D"/>
    <w:rsid w:val="00612E96"/>
    <w:rsid w:val="00613349"/>
    <w:rsid w:val="00613508"/>
    <w:rsid w:val="00613516"/>
    <w:rsid w:val="00613644"/>
    <w:rsid w:val="006136E6"/>
    <w:rsid w:val="0061372B"/>
    <w:rsid w:val="0061378A"/>
    <w:rsid w:val="00613B63"/>
    <w:rsid w:val="00613ED6"/>
    <w:rsid w:val="0061409E"/>
    <w:rsid w:val="006141F0"/>
    <w:rsid w:val="00614696"/>
    <w:rsid w:val="00614719"/>
    <w:rsid w:val="00614829"/>
    <w:rsid w:val="00614B0B"/>
    <w:rsid w:val="00614CB9"/>
    <w:rsid w:val="00614DD3"/>
    <w:rsid w:val="00614DD4"/>
    <w:rsid w:val="00615149"/>
    <w:rsid w:val="00615339"/>
    <w:rsid w:val="0061544A"/>
    <w:rsid w:val="00615605"/>
    <w:rsid w:val="0061595F"/>
    <w:rsid w:val="00615C6F"/>
    <w:rsid w:val="006162C0"/>
    <w:rsid w:val="00616687"/>
    <w:rsid w:val="006166F8"/>
    <w:rsid w:val="006167B2"/>
    <w:rsid w:val="006168EE"/>
    <w:rsid w:val="00616AE2"/>
    <w:rsid w:val="00616B21"/>
    <w:rsid w:val="00616DB5"/>
    <w:rsid w:val="006170CD"/>
    <w:rsid w:val="00617623"/>
    <w:rsid w:val="00617823"/>
    <w:rsid w:val="00617831"/>
    <w:rsid w:val="006200CA"/>
    <w:rsid w:val="006202F2"/>
    <w:rsid w:val="006204DD"/>
    <w:rsid w:val="006206B8"/>
    <w:rsid w:val="0062088A"/>
    <w:rsid w:val="006208CC"/>
    <w:rsid w:val="00620A8A"/>
    <w:rsid w:val="0062100C"/>
    <w:rsid w:val="006212E1"/>
    <w:rsid w:val="006212FA"/>
    <w:rsid w:val="0062136D"/>
    <w:rsid w:val="006213D0"/>
    <w:rsid w:val="00621989"/>
    <w:rsid w:val="00621996"/>
    <w:rsid w:val="00621BAD"/>
    <w:rsid w:val="00621BEA"/>
    <w:rsid w:val="00621D40"/>
    <w:rsid w:val="006221CF"/>
    <w:rsid w:val="00622200"/>
    <w:rsid w:val="00622438"/>
    <w:rsid w:val="0062280F"/>
    <w:rsid w:val="006228F3"/>
    <w:rsid w:val="00622D40"/>
    <w:rsid w:val="00623803"/>
    <w:rsid w:val="006238D8"/>
    <w:rsid w:val="00623B10"/>
    <w:rsid w:val="00623DD9"/>
    <w:rsid w:val="00623F1E"/>
    <w:rsid w:val="00624290"/>
    <w:rsid w:val="0062495B"/>
    <w:rsid w:val="0062498F"/>
    <w:rsid w:val="006249F1"/>
    <w:rsid w:val="00624A66"/>
    <w:rsid w:val="00624C97"/>
    <w:rsid w:val="00624CD2"/>
    <w:rsid w:val="00624EAE"/>
    <w:rsid w:val="00625072"/>
    <w:rsid w:val="006253AB"/>
    <w:rsid w:val="006254F3"/>
    <w:rsid w:val="00625590"/>
    <w:rsid w:val="00625633"/>
    <w:rsid w:val="00625A90"/>
    <w:rsid w:val="00625B81"/>
    <w:rsid w:val="00626212"/>
    <w:rsid w:val="0062640C"/>
    <w:rsid w:val="006264C1"/>
    <w:rsid w:val="006264DE"/>
    <w:rsid w:val="0062663C"/>
    <w:rsid w:val="006266D1"/>
    <w:rsid w:val="00626834"/>
    <w:rsid w:val="006269A9"/>
    <w:rsid w:val="006269DE"/>
    <w:rsid w:val="00626F9D"/>
    <w:rsid w:val="0062731F"/>
    <w:rsid w:val="006274A3"/>
    <w:rsid w:val="006274AD"/>
    <w:rsid w:val="006274C3"/>
    <w:rsid w:val="006279BC"/>
    <w:rsid w:val="00627AA7"/>
    <w:rsid w:val="00627DEC"/>
    <w:rsid w:val="0063009F"/>
    <w:rsid w:val="00630198"/>
    <w:rsid w:val="0063034C"/>
    <w:rsid w:val="0063044F"/>
    <w:rsid w:val="006307AB"/>
    <w:rsid w:val="006309C7"/>
    <w:rsid w:val="00630D8C"/>
    <w:rsid w:val="00630EB0"/>
    <w:rsid w:val="00630EFE"/>
    <w:rsid w:val="0063102C"/>
    <w:rsid w:val="006311B0"/>
    <w:rsid w:val="0063124D"/>
    <w:rsid w:val="00631363"/>
    <w:rsid w:val="00631618"/>
    <w:rsid w:val="00631842"/>
    <w:rsid w:val="006319C2"/>
    <w:rsid w:val="00631AFB"/>
    <w:rsid w:val="00631C97"/>
    <w:rsid w:val="00631D40"/>
    <w:rsid w:val="0063208A"/>
    <w:rsid w:val="00632478"/>
    <w:rsid w:val="006330B4"/>
    <w:rsid w:val="006334DD"/>
    <w:rsid w:val="00633A6D"/>
    <w:rsid w:val="00633D4D"/>
    <w:rsid w:val="00633D93"/>
    <w:rsid w:val="006340B0"/>
    <w:rsid w:val="00634186"/>
    <w:rsid w:val="00634261"/>
    <w:rsid w:val="006344FB"/>
    <w:rsid w:val="006346EA"/>
    <w:rsid w:val="006347B9"/>
    <w:rsid w:val="00634C81"/>
    <w:rsid w:val="00634F9D"/>
    <w:rsid w:val="006350DD"/>
    <w:rsid w:val="00635100"/>
    <w:rsid w:val="0063550B"/>
    <w:rsid w:val="00635803"/>
    <w:rsid w:val="00635ABD"/>
    <w:rsid w:val="00635C0E"/>
    <w:rsid w:val="00635EF7"/>
    <w:rsid w:val="00635F4A"/>
    <w:rsid w:val="00636563"/>
    <w:rsid w:val="00636B64"/>
    <w:rsid w:val="00636C61"/>
    <w:rsid w:val="00636F04"/>
    <w:rsid w:val="00637373"/>
    <w:rsid w:val="006374AD"/>
    <w:rsid w:val="006378C2"/>
    <w:rsid w:val="00637B02"/>
    <w:rsid w:val="00637D3D"/>
    <w:rsid w:val="0064022A"/>
    <w:rsid w:val="00640327"/>
    <w:rsid w:val="0064034E"/>
    <w:rsid w:val="0064048B"/>
    <w:rsid w:val="006406EB"/>
    <w:rsid w:val="0064073E"/>
    <w:rsid w:val="00640949"/>
    <w:rsid w:val="00640D15"/>
    <w:rsid w:val="00640E13"/>
    <w:rsid w:val="0064102C"/>
    <w:rsid w:val="006413A5"/>
    <w:rsid w:val="00641612"/>
    <w:rsid w:val="0064179A"/>
    <w:rsid w:val="00641863"/>
    <w:rsid w:val="006420EB"/>
    <w:rsid w:val="0064223E"/>
    <w:rsid w:val="00642274"/>
    <w:rsid w:val="006426E7"/>
    <w:rsid w:val="0064270C"/>
    <w:rsid w:val="00642A50"/>
    <w:rsid w:val="00643299"/>
    <w:rsid w:val="006432EE"/>
    <w:rsid w:val="00643917"/>
    <w:rsid w:val="00643A0A"/>
    <w:rsid w:val="00643A39"/>
    <w:rsid w:val="00643BA7"/>
    <w:rsid w:val="00643C6D"/>
    <w:rsid w:val="00643F09"/>
    <w:rsid w:val="00643F26"/>
    <w:rsid w:val="00644226"/>
    <w:rsid w:val="0064423D"/>
    <w:rsid w:val="006442BF"/>
    <w:rsid w:val="0064432D"/>
    <w:rsid w:val="0064479A"/>
    <w:rsid w:val="006447E3"/>
    <w:rsid w:val="00644947"/>
    <w:rsid w:val="0064499E"/>
    <w:rsid w:val="00644B6A"/>
    <w:rsid w:val="00644B7B"/>
    <w:rsid w:val="00644BB3"/>
    <w:rsid w:val="00644BD9"/>
    <w:rsid w:val="00645451"/>
    <w:rsid w:val="00645480"/>
    <w:rsid w:val="00645687"/>
    <w:rsid w:val="00645824"/>
    <w:rsid w:val="0064582F"/>
    <w:rsid w:val="0064587A"/>
    <w:rsid w:val="006459A6"/>
    <w:rsid w:val="00645E80"/>
    <w:rsid w:val="00645F91"/>
    <w:rsid w:val="00646009"/>
    <w:rsid w:val="006460AE"/>
    <w:rsid w:val="00646617"/>
    <w:rsid w:val="006466C3"/>
    <w:rsid w:val="006469C7"/>
    <w:rsid w:val="00646DEC"/>
    <w:rsid w:val="00647604"/>
    <w:rsid w:val="00647B80"/>
    <w:rsid w:val="00647C56"/>
    <w:rsid w:val="00647D6A"/>
    <w:rsid w:val="00650226"/>
    <w:rsid w:val="0065057C"/>
    <w:rsid w:val="006505F6"/>
    <w:rsid w:val="00650651"/>
    <w:rsid w:val="0065069D"/>
    <w:rsid w:val="00650721"/>
    <w:rsid w:val="00650FC2"/>
    <w:rsid w:val="00651079"/>
    <w:rsid w:val="0065171B"/>
    <w:rsid w:val="00651DEB"/>
    <w:rsid w:val="00651E62"/>
    <w:rsid w:val="00652011"/>
    <w:rsid w:val="0065203A"/>
    <w:rsid w:val="00652101"/>
    <w:rsid w:val="006525B3"/>
    <w:rsid w:val="00652AD0"/>
    <w:rsid w:val="00653022"/>
    <w:rsid w:val="006530C9"/>
    <w:rsid w:val="00653231"/>
    <w:rsid w:val="00653519"/>
    <w:rsid w:val="0065384D"/>
    <w:rsid w:val="00653E93"/>
    <w:rsid w:val="00653F8B"/>
    <w:rsid w:val="00654416"/>
    <w:rsid w:val="00654DB7"/>
    <w:rsid w:val="0065501A"/>
    <w:rsid w:val="006553E0"/>
    <w:rsid w:val="0065541F"/>
    <w:rsid w:val="00655700"/>
    <w:rsid w:val="00655955"/>
    <w:rsid w:val="00655987"/>
    <w:rsid w:val="00655A8A"/>
    <w:rsid w:val="00655CFD"/>
    <w:rsid w:val="00655E16"/>
    <w:rsid w:val="00655F28"/>
    <w:rsid w:val="0065605C"/>
    <w:rsid w:val="0065633B"/>
    <w:rsid w:val="00656597"/>
    <w:rsid w:val="00656810"/>
    <w:rsid w:val="00656B6C"/>
    <w:rsid w:val="00656C2F"/>
    <w:rsid w:val="0065718A"/>
    <w:rsid w:val="006573DC"/>
    <w:rsid w:val="00657785"/>
    <w:rsid w:val="00657955"/>
    <w:rsid w:val="00657BE0"/>
    <w:rsid w:val="00657C69"/>
    <w:rsid w:val="00657DF2"/>
    <w:rsid w:val="00657EA4"/>
    <w:rsid w:val="006603D0"/>
    <w:rsid w:val="006603FF"/>
    <w:rsid w:val="0066047A"/>
    <w:rsid w:val="006607B5"/>
    <w:rsid w:val="00660969"/>
    <w:rsid w:val="006611ED"/>
    <w:rsid w:val="006617B8"/>
    <w:rsid w:val="0066186A"/>
    <w:rsid w:val="00661BCD"/>
    <w:rsid w:val="00661C8B"/>
    <w:rsid w:val="00661CE9"/>
    <w:rsid w:val="00662285"/>
    <w:rsid w:val="00662318"/>
    <w:rsid w:val="00662323"/>
    <w:rsid w:val="00662787"/>
    <w:rsid w:val="00662925"/>
    <w:rsid w:val="00662BC6"/>
    <w:rsid w:val="00662BD9"/>
    <w:rsid w:val="00662EAC"/>
    <w:rsid w:val="00662F43"/>
    <w:rsid w:val="006630EE"/>
    <w:rsid w:val="00663256"/>
    <w:rsid w:val="0066331A"/>
    <w:rsid w:val="00663476"/>
    <w:rsid w:val="0066380B"/>
    <w:rsid w:val="00663A94"/>
    <w:rsid w:val="00663AB2"/>
    <w:rsid w:val="00663C36"/>
    <w:rsid w:val="00663CD3"/>
    <w:rsid w:val="00663E76"/>
    <w:rsid w:val="00663F35"/>
    <w:rsid w:val="00664075"/>
    <w:rsid w:val="0066428A"/>
    <w:rsid w:val="00664711"/>
    <w:rsid w:val="0066476F"/>
    <w:rsid w:val="0066494E"/>
    <w:rsid w:val="00664A59"/>
    <w:rsid w:val="00664B3F"/>
    <w:rsid w:val="00664E1E"/>
    <w:rsid w:val="00664E78"/>
    <w:rsid w:val="00664F5B"/>
    <w:rsid w:val="00665001"/>
    <w:rsid w:val="006653C7"/>
    <w:rsid w:val="006654F2"/>
    <w:rsid w:val="0066561C"/>
    <w:rsid w:val="00665769"/>
    <w:rsid w:val="00665841"/>
    <w:rsid w:val="00665A14"/>
    <w:rsid w:val="00665F9B"/>
    <w:rsid w:val="00666312"/>
    <w:rsid w:val="00666441"/>
    <w:rsid w:val="00666606"/>
    <w:rsid w:val="006667BB"/>
    <w:rsid w:val="006667C8"/>
    <w:rsid w:val="00666820"/>
    <w:rsid w:val="00666AA4"/>
    <w:rsid w:val="00666B6D"/>
    <w:rsid w:val="00666DB7"/>
    <w:rsid w:val="006670A7"/>
    <w:rsid w:val="006671FC"/>
    <w:rsid w:val="0066795B"/>
    <w:rsid w:val="00667C9E"/>
    <w:rsid w:val="00667CAD"/>
    <w:rsid w:val="00667E73"/>
    <w:rsid w:val="00670042"/>
    <w:rsid w:val="00670094"/>
    <w:rsid w:val="006700F3"/>
    <w:rsid w:val="00670114"/>
    <w:rsid w:val="0067011B"/>
    <w:rsid w:val="006701C8"/>
    <w:rsid w:val="00670305"/>
    <w:rsid w:val="006705F6"/>
    <w:rsid w:val="006708F5"/>
    <w:rsid w:val="006708FC"/>
    <w:rsid w:val="00670E16"/>
    <w:rsid w:val="00670E68"/>
    <w:rsid w:val="0067145D"/>
    <w:rsid w:val="00671968"/>
    <w:rsid w:val="00671B18"/>
    <w:rsid w:val="00671B85"/>
    <w:rsid w:val="00671EB6"/>
    <w:rsid w:val="00671EDE"/>
    <w:rsid w:val="006722D0"/>
    <w:rsid w:val="00672494"/>
    <w:rsid w:val="00672653"/>
    <w:rsid w:val="0067268D"/>
    <w:rsid w:val="006728CB"/>
    <w:rsid w:val="0067295E"/>
    <w:rsid w:val="006730F1"/>
    <w:rsid w:val="006735CA"/>
    <w:rsid w:val="006736B4"/>
    <w:rsid w:val="006736C5"/>
    <w:rsid w:val="00673921"/>
    <w:rsid w:val="00673AB8"/>
    <w:rsid w:val="00673ABA"/>
    <w:rsid w:val="00673ADF"/>
    <w:rsid w:val="00673C6D"/>
    <w:rsid w:val="00673CE9"/>
    <w:rsid w:val="0067457C"/>
    <w:rsid w:val="00674B65"/>
    <w:rsid w:val="00674B7A"/>
    <w:rsid w:val="00674DCC"/>
    <w:rsid w:val="00675739"/>
    <w:rsid w:val="00675753"/>
    <w:rsid w:val="006757DE"/>
    <w:rsid w:val="00675863"/>
    <w:rsid w:val="00675AB3"/>
    <w:rsid w:val="00675B94"/>
    <w:rsid w:val="00675CD5"/>
    <w:rsid w:val="00676028"/>
    <w:rsid w:val="0067642B"/>
    <w:rsid w:val="00676783"/>
    <w:rsid w:val="0067690A"/>
    <w:rsid w:val="00676B3E"/>
    <w:rsid w:val="00676B53"/>
    <w:rsid w:val="00676B90"/>
    <w:rsid w:val="00676D79"/>
    <w:rsid w:val="00676DF9"/>
    <w:rsid w:val="00676FA0"/>
    <w:rsid w:val="00677102"/>
    <w:rsid w:val="006774DD"/>
    <w:rsid w:val="006774EC"/>
    <w:rsid w:val="00677604"/>
    <w:rsid w:val="006776D1"/>
    <w:rsid w:val="006777CC"/>
    <w:rsid w:val="0067794F"/>
    <w:rsid w:val="00677B6D"/>
    <w:rsid w:val="00677E48"/>
    <w:rsid w:val="00677E9F"/>
    <w:rsid w:val="0068006B"/>
    <w:rsid w:val="00680195"/>
    <w:rsid w:val="006801A4"/>
    <w:rsid w:val="006803DF"/>
    <w:rsid w:val="0068054B"/>
    <w:rsid w:val="00680578"/>
    <w:rsid w:val="0068067C"/>
    <w:rsid w:val="006806BA"/>
    <w:rsid w:val="00680AA8"/>
    <w:rsid w:val="00680B09"/>
    <w:rsid w:val="00680DC9"/>
    <w:rsid w:val="00681071"/>
    <w:rsid w:val="006812DC"/>
    <w:rsid w:val="00681470"/>
    <w:rsid w:val="006816F9"/>
    <w:rsid w:val="006817CA"/>
    <w:rsid w:val="00681940"/>
    <w:rsid w:val="00681B79"/>
    <w:rsid w:val="00681D5F"/>
    <w:rsid w:val="00682231"/>
    <w:rsid w:val="00682409"/>
    <w:rsid w:val="00682569"/>
    <w:rsid w:val="00682AFE"/>
    <w:rsid w:val="00682C34"/>
    <w:rsid w:val="00682DE1"/>
    <w:rsid w:val="00682E2E"/>
    <w:rsid w:val="00682E4A"/>
    <w:rsid w:val="00683005"/>
    <w:rsid w:val="00683581"/>
    <w:rsid w:val="00683650"/>
    <w:rsid w:val="006837C2"/>
    <w:rsid w:val="00683834"/>
    <w:rsid w:val="00683A2A"/>
    <w:rsid w:val="00683AA1"/>
    <w:rsid w:val="006841C0"/>
    <w:rsid w:val="0068453A"/>
    <w:rsid w:val="00684907"/>
    <w:rsid w:val="00684941"/>
    <w:rsid w:val="00684D24"/>
    <w:rsid w:val="00684EC6"/>
    <w:rsid w:val="0068512D"/>
    <w:rsid w:val="006852A9"/>
    <w:rsid w:val="00685499"/>
    <w:rsid w:val="006854E4"/>
    <w:rsid w:val="0068575E"/>
    <w:rsid w:val="006859E2"/>
    <w:rsid w:val="00685AE0"/>
    <w:rsid w:val="00685D04"/>
    <w:rsid w:val="00686119"/>
    <w:rsid w:val="00686380"/>
    <w:rsid w:val="006863B6"/>
    <w:rsid w:val="006865A1"/>
    <w:rsid w:val="00686635"/>
    <w:rsid w:val="006868C9"/>
    <w:rsid w:val="00686931"/>
    <w:rsid w:val="00686A38"/>
    <w:rsid w:val="00686AA2"/>
    <w:rsid w:val="00686C57"/>
    <w:rsid w:val="00686CE4"/>
    <w:rsid w:val="00686D37"/>
    <w:rsid w:val="00686DAC"/>
    <w:rsid w:val="00687136"/>
    <w:rsid w:val="006872DF"/>
    <w:rsid w:val="006873D8"/>
    <w:rsid w:val="006876F1"/>
    <w:rsid w:val="00687742"/>
    <w:rsid w:val="00687AC8"/>
    <w:rsid w:val="00687EAB"/>
    <w:rsid w:val="00687F44"/>
    <w:rsid w:val="006902CA"/>
    <w:rsid w:val="0069045E"/>
    <w:rsid w:val="00690C9E"/>
    <w:rsid w:val="00690CA6"/>
    <w:rsid w:val="00690F56"/>
    <w:rsid w:val="00691094"/>
    <w:rsid w:val="0069133C"/>
    <w:rsid w:val="00691367"/>
    <w:rsid w:val="00691440"/>
    <w:rsid w:val="006916C3"/>
    <w:rsid w:val="0069174F"/>
    <w:rsid w:val="0069185E"/>
    <w:rsid w:val="00691A35"/>
    <w:rsid w:val="00691E36"/>
    <w:rsid w:val="00691F22"/>
    <w:rsid w:val="006920A3"/>
    <w:rsid w:val="00692475"/>
    <w:rsid w:val="00692726"/>
    <w:rsid w:val="0069279F"/>
    <w:rsid w:val="006929EA"/>
    <w:rsid w:val="00692C03"/>
    <w:rsid w:val="00692D15"/>
    <w:rsid w:val="006933A9"/>
    <w:rsid w:val="0069387D"/>
    <w:rsid w:val="00693916"/>
    <w:rsid w:val="00693970"/>
    <w:rsid w:val="00693AAB"/>
    <w:rsid w:val="00693B12"/>
    <w:rsid w:val="00693D2B"/>
    <w:rsid w:val="00693D82"/>
    <w:rsid w:val="006940EF"/>
    <w:rsid w:val="00694442"/>
    <w:rsid w:val="006944D5"/>
    <w:rsid w:val="006945EC"/>
    <w:rsid w:val="00694815"/>
    <w:rsid w:val="00694A56"/>
    <w:rsid w:val="00694B1D"/>
    <w:rsid w:val="00694B44"/>
    <w:rsid w:val="00694C3D"/>
    <w:rsid w:val="00694C5F"/>
    <w:rsid w:val="00694C75"/>
    <w:rsid w:val="00694D3B"/>
    <w:rsid w:val="00694E4A"/>
    <w:rsid w:val="00695005"/>
    <w:rsid w:val="00695201"/>
    <w:rsid w:val="0069521D"/>
    <w:rsid w:val="006956CA"/>
    <w:rsid w:val="006959B8"/>
    <w:rsid w:val="00695B3F"/>
    <w:rsid w:val="00695B4A"/>
    <w:rsid w:val="00695E69"/>
    <w:rsid w:val="006960FF"/>
    <w:rsid w:val="0069614E"/>
    <w:rsid w:val="00696209"/>
    <w:rsid w:val="00696219"/>
    <w:rsid w:val="006962E6"/>
    <w:rsid w:val="00696415"/>
    <w:rsid w:val="00696573"/>
    <w:rsid w:val="0069670A"/>
    <w:rsid w:val="00696751"/>
    <w:rsid w:val="00696AEC"/>
    <w:rsid w:val="00696C1F"/>
    <w:rsid w:val="00696D96"/>
    <w:rsid w:val="006971CD"/>
    <w:rsid w:val="006973F1"/>
    <w:rsid w:val="00697401"/>
    <w:rsid w:val="00697445"/>
    <w:rsid w:val="006976CF"/>
    <w:rsid w:val="00697732"/>
    <w:rsid w:val="006979A9"/>
    <w:rsid w:val="00697AAC"/>
    <w:rsid w:val="00697AE6"/>
    <w:rsid w:val="00697CDD"/>
    <w:rsid w:val="00697DBF"/>
    <w:rsid w:val="00697DE5"/>
    <w:rsid w:val="00697E3B"/>
    <w:rsid w:val="00697F99"/>
    <w:rsid w:val="006A009F"/>
    <w:rsid w:val="006A024E"/>
    <w:rsid w:val="006A040B"/>
    <w:rsid w:val="006A04AD"/>
    <w:rsid w:val="006A0C26"/>
    <w:rsid w:val="006A0C51"/>
    <w:rsid w:val="006A0CFE"/>
    <w:rsid w:val="006A0D43"/>
    <w:rsid w:val="006A0DAB"/>
    <w:rsid w:val="006A0E4A"/>
    <w:rsid w:val="006A1067"/>
    <w:rsid w:val="006A12EB"/>
    <w:rsid w:val="006A13B6"/>
    <w:rsid w:val="006A1ECD"/>
    <w:rsid w:val="006A1F7E"/>
    <w:rsid w:val="006A1F97"/>
    <w:rsid w:val="006A2428"/>
    <w:rsid w:val="006A245E"/>
    <w:rsid w:val="006A2675"/>
    <w:rsid w:val="006A285D"/>
    <w:rsid w:val="006A2ACC"/>
    <w:rsid w:val="006A2AE0"/>
    <w:rsid w:val="006A2D19"/>
    <w:rsid w:val="006A3361"/>
    <w:rsid w:val="006A3666"/>
    <w:rsid w:val="006A390F"/>
    <w:rsid w:val="006A41B1"/>
    <w:rsid w:val="006A420F"/>
    <w:rsid w:val="006A448A"/>
    <w:rsid w:val="006A4579"/>
    <w:rsid w:val="006A4762"/>
    <w:rsid w:val="006A4873"/>
    <w:rsid w:val="006A49CD"/>
    <w:rsid w:val="006A4D23"/>
    <w:rsid w:val="006A4EFC"/>
    <w:rsid w:val="006A4FF4"/>
    <w:rsid w:val="006A5289"/>
    <w:rsid w:val="006A533F"/>
    <w:rsid w:val="006A59A0"/>
    <w:rsid w:val="006A6292"/>
    <w:rsid w:val="006A62CC"/>
    <w:rsid w:val="006A63E6"/>
    <w:rsid w:val="006A6423"/>
    <w:rsid w:val="006A6ACB"/>
    <w:rsid w:val="006A6B85"/>
    <w:rsid w:val="006A6BF6"/>
    <w:rsid w:val="006A6CD4"/>
    <w:rsid w:val="006A6D35"/>
    <w:rsid w:val="006A71B9"/>
    <w:rsid w:val="006A7263"/>
    <w:rsid w:val="006A72ED"/>
    <w:rsid w:val="006A73F7"/>
    <w:rsid w:val="006A7593"/>
    <w:rsid w:val="006A7686"/>
    <w:rsid w:val="006A77AD"/>
    <w:rsid w:val="006A77C0"/>
    <w:rsid w:val="006A7898"/>
    <w:rsid w:val="006A7B01"/>
    <w:rsid w:val="006A7EF3"/>
    <w:rsid w:val="006A7F2E"/>
    <w:rsid w:val="006B068E"/>
    <w:rsid w:val="006B09C6"/>
    <w:rsid w:val="006B0C2B"/>
    <w:rsid w:val="006B0D45"/>
    <w:rsid w:val="006B10F6"/>
    <w:rsid w:val="006B116B"/>
    <w:rsid w:val="006B1178"/>
    <w:rsid w:val="006B11E2"/>
    <w:rsid w:val="006B176F"/>
    <w:rsid w:val="006B1848"/>
    <w:rsid w:val="006B18BF"/>
    <w:rsid w:val="006B1BEA"/>
    <w:rsid w:val="006B1C2E"/>
    <w:rsid w:val="006B1E6B"/>
    <w:rsid w:val="006B1E85"/>
    <w:rsid w:val="006B24C5"/>
    <w:rsid w:val="006B261C"/>
    <w:rsid w:val="006B29AF"/>
    <w:rsid w:val="006B2A4F"/>
    <w:rsid w:val="006B2BB8"/>
    <w:rsid w:val="006B2DE8"/>
    <w:rsid w:val="006B2F52"/>
    <w:rsid w:val="006B31E8"/>
    <w:rsid w:val="006B32AC"/>
    <w:rsid w:val="006B3375"/>
    <w:rsid w:val="006B345C"/>
    <w:rsid w:val="006B3543"/>
    <w:rsid w:val="006B37B2"/>
    <w:rsid w:val="006B3857"/>
    <w:rsid w:val="006B3971"/>
    <w:rsid w:val="006B3DAB"/>
    <w:rsid w:val="006B4173"/>
    <w:rsid w:val="006B4304"/>
    <w:rsid w:val="006B4389"/>
    <w:rsid w:val="006B472B"/>
    <w:rsid w:val="006B4C42"/>
    <w:rsid w:val="006B4DDD"/>
    <w:rsid w:val="006B4F8A"/>
    <w:rsid w:val="006B5067"/>
    <w:rsid w:val="006B509C"/>
    <w:rsid w:val="006B5259"/>
    <w:rsid w:val="006B55CD"/>
    <w:rsid w:val="006B5650"/>
    <w:rsid w:val="006B568C"/>
    <w:rsid w:val="006B576E"/>
    <w:rsid w:val="006B59A1"/>
    <w:rsid w:val="006B5C99"/>
    <w:rsid w:val="006B5CE0"/>
    <w:rsid w:val="006B5FE0"/>
    <w:rsid w:val="006B614F"/>
    <w:rsid w:val="006B6453"/>
    <w:rsid w:val="006B6553"/>
    <w:rsid w:val="006B6A2B"/>
    <w:rsid w:val="006B6D36"/>
    <w:rsid w:val="006B6E99"/>
    <w:rsid w:val="006B6FDB"/>
    <w:rsid w:val="006B706D"/>
    <w:rsid w:val="006B7214"/>
    <w:rsid w:val="006B7458"/>
    <w:rsid w:val="006B7548"/>
    <w:rsid w:val="006B7681"/>
    <w:rsid w:val="006B7749"/>
    <w:rsid w:val="006B77F4"/>
    <w:rsid w:val="006B7B1E"/>
    <w:rsid w:val="006C027C"/>
    <w:rsid w:val="006C0674"/>
    <w:rsid w:val="006C0692"/>
    <w:rsid w:val="006C07F7"/>
    <w:rsid w:val="006C096A"/>
    <w:rsid w:val="006C0B05"/>
    <w:rsid w:val="006C0CD4"/>
    <w:rsid w:val="006C0F31"/>
    <w:rsid w:val="006C1070"/>
    <w:rsid w:val="006C10A1"/>
    <w:rsid w:val="006C11E7"/>
    <w:rsid w:val="006C151D"/>
    <w:rsid w:val="006C17DF"/>
    <w:rsid w:val="006C1835"/>
    <w:rsid w:val="006C18D3"/>
    <w:rsid w:val="006C195D"/>
    <w:rsid w:val="006C1B83"/>
    <w:rsid w:val="006C1C05"/>
    <w:rsid w:val="006C1C84"/>
    <w:rsid w:val="006C1C93"/>
    <w:rsid w:val="006C1D30"/>
    <w:rsid w:val="006C1D78"/>
    <w:rsid w:val="006C1DBA"/>
    <w:rsid w:val="006C1EEC"/>
    <w:rsid w:val="006C2008"/>
    <w:rsid w:val="006C20E5"/>
    <w:rsid w:val="006C23FC"/>
    <w:rsid w:val="006C27BA"/>
    <w:rsid w:val="006C2F73"/>
    <w:rsid w:val="006C32E4"/>
    <w:rsid w:val="006C3351"/>
    <w:rsid w:val="006C33EB"/>
    <w:rsid w:val="006C3675"/>
    <w:rsid w:val="006C3881"/>
    <w:rsid w:val="006C3888"/>
    <w:rsid w:val="006C3F97"/>
    <w:rsid w:val="006C409B"/>
    <w:rsid w:val="006C411F"/>
    <w:rsid w:val="006C4169"/>
    <w:rsid w:val="006C43AD"/>
    <w:rsid w:val="006C45C2"/>
    <w:rsid w:val="006C48D1"/>
    <w:rsid w:val="006C4932"/>
    <w:rsid w:val="006C4A62"/>
    <w:rsid w:val="006C5668"/>
    <w:rsid w:val="006C5692"/>
    <w:rsid w:val="006C570A"/>
    <w:rsid w:val="006C5881"/>
    <w:rsid w:val="006C59F3"/>
    <w:rsid w:val="006C5DF2"/>
    <w:rsid w:val="006C5FB9"/>
    <w:rsid w:val="006C6212"/>
    <w:rsid w:val="006C6229"/>
    <w:rsid w:val="006C652B"/>
    <w:rsid w:val="006C6C33"/>
    <w:rsid w:val="006C6D5E"/>
    <w:rsid w:val="006C7346"/>
    <w:rsid w:val="006C7B4D"/>
    <w:rsid w:val="006C7B9E"/>
    <w:rsid w:val="006C7C85"/>
    <w:rsid w:val="006D0082"/>
    <w:rsid w:val="006D0115"/>
    <w:rsid w:val="006D0425"/>
    <w:rsid w:val="006D047D"/>
    <w:rsid w:val="006D06E0"/>
    <w:rsid w:val="006D143C"/>
    <w:rsid w:val="006D1951"/>
    <w:rsid w:val="006D1A93"/>
    <w:rsid w:val="006D1F1E"/>
    <w:rsid w:val="006D20D5"/>
    <w:rsid w:val="006D22E4"/>
    <w:rsid w:val="006D259B"/>
    <w:rsid w:val="006D2972"/>
    <w:rsid w:val="006D2EA0"/>
    <w:rsid w:val="006D374D"/>
    <w:rsid w:val="006D398A"/>
    <w:rsid w:val="006D3C5D"/>
    <w:rsid w:val="006D3D9B"/>
    <w:rsid w:val="006D3E76"/>
    <w:rsid w:val="006D414A"/>
    <w:rsid w:val="006D43BB"/>
    <w:rsid w:val="006D469D"/>
    <w:rsid w:val="006D46DE"/>
    <w:rsid w:val="006D4A95"/>
    <w:rsid w:val="006D4ABC"/>
    <w:rsid w:val="006D4F94"/>
    <w:rsid w:val="006D4FDB"/>
    <w:rsid w:val="006D4FE7"/>
    <w:rsid w:val="006D5297"/>
    <w:rsid w:val="006D5575"/>
    <w:rsid w:val="006D5628"/>
    <w:rsid w:val="006D56BF"/>
    <w:rsid w:val="006D56E7"/>
    <w:rsid w:val="006D56EE"/>
    <w:rsid w:val="006D61B5"/>
    <w:rsid w:val="006D62BD"/>
    <w:rsid w:val="006D6348"/>
    <w:rsid w:val="006D661A"/>
    <w:rsid w:val="006D6861"/>
    <w:rsid w:val="006D6AEC"/>
    <w:rsid w:val="006D7657"/>
    <w:rsid w:val="006D7789"/>
    <w:rsid w:val="006D784D"/>
    <w:rsid w:val="006D7B4A"/>
    <w:rsid w:val="006D7D27"/>
    <w:rsid w:val="006E0455"/>
    <w:rsid w:val="006E057C"/>
    <w:rsid w:val="006E059E"/>
    <w:rsid w:val="006E07A5"/>
    <w:rsid w:val="006E084F"/>
    <w:rsid w:val="006E0A06"/>
    <w:rsid w:val="006E0A72"/>
    <w:rsid w:val="006E0BD6"/>
    <w:rsid w:val="006E0D8F"/>
    <w:rsid w:val="006E0EC7"/>
    <w:rsid w:val="006E0FC4"/>
    <w:rsid w:val="006E1050"/>
    <w:rsid w:val="006E1195"/>
    <w:rsid w:val="006E11EF"/>
    <w:rsid w:val="006E130A"/>
    <w:rsid w:val="006E133A"/>
    <w:rsid w:val="006E133B"/>
    <w:rsid w:val="006E169A"/>
    <w:rsid w:val="006E184B"/>
    <w:rsid w:val="006E1E29"/>
    <w:rsid w:val="006E2255"/>
    <w:rsid w:val="006E24E6"/>
    <w:rsid w:val="006E24FC"/>
    <w:rsid w:val="006E255A"/>
    <w:rsid w:val="006E2936"/>
    <w:rsid w:val="006E2B08"/>
    <w:rsid w:val="006E2B55"/>
    <w:rsid w:val="006E2CFC"/>
    <w:rsid w:val="006E2E2F"/>
    <w:rsid w:val="006E2F06"/>
    <w:rsid w:val="006E301F"/>
    <w:rsid w:val="006E3083"/>
    <w:rsid w:val="006E323E"/>
    <w:rsid w:val="006E33B3"/>
    <w:rsid w:val="006E3748"/>
    <w:rsid w:val="006E380D"/>
    <w:rsid w:val="006E3BC9"/>
    <w:rsid w:val="006E3C1D"/>
    <w:rsid w:val="006E3C67"/>
    <w:rsid w:val="006E3DBC"/>
    <w:rsid w:val="006E3EBD"/>
    <w:rsid w:val="006E426E"/>
    <w:rsid w:val="006E427D"/>
    <w:rsid w:val="006E44FB"/>
    <w:rsid w:val="006E453D"/>
    <w:rsid w:val="006E473E"/>
    <w:rsid w:val="006E4871"/>
    <w:rsid w:val="006E48C4"/>
    <w:rsid w:val="006E4B51"/>
    <w:rsid w:val="006E4BD1"/>
    <w:rsid w:val="006E4C04"/>
    <w:rsid w:val="006E4C53"/>
    <w:rsid w:val="006E50F3"/>
    <w:rsid w:val="006E52B9"/>
    <w:rsid w:val="006E55BA"/>
    <w:rsid w:val="006E579C"/>
    <w:rsid w:val="006E5BC1"/>
    <w:rsid w:val="006E5E8F"/>
    <w:rsid w:val="006E60E9"/>
    <w:rsid w:val="006E60F6"/>
    <w:rsid w:val="006E63C7"/>
    <w:rsid w:val="006E660F"/>
    <w:rsid w:val="006E669B"/>
    <w:rsid w:val="006E673D"/>
    <w:rsid w:val="006E6896"/>
    <w:rsid w:val="006E69E4"/>
    <w:rsid w:val="006E6BB0"/>
    <w:rsid w:val="006E6BC9"/>
    <w:rsid w:val="006E6D8D"/>
    <w:rsid w:val="006E6E54"/>
    <w:rsid w:val="006E7050"/>
    <w:rsid w:val="006E7862"/>
    <w:rsid w:val="006E7959"/>
    <w:rsid w:val="006E7983"/>
    <w:rsid w:val="006E7BB5"/>
    <w:rsid w:val="006E7CD6"/>
    <w:rsid w:val="006E7DB9"/>
    <w:rsid w:val="006E7E64"/>
    <w:rsid w:val="006E7F39"/>
    <w:rsid w:val="006E7FD1"/>
    <w:rsid w:val="006F0055"/>
    <w:rsid w:val="006F01F2"/>
    <w:rsid w:val="006F0A58"/>
    <w:rsid w:val="006F0B9F"/>
    <w:rsid w:val="006F0BAD"/>
    <w:rsid w:val="006F0DC1"/>
    <w:rsid w:val="006F0F67"/>
    <w:rsid w:val="006F1087"/>
    <w:rsid w:val="006F10FA"/>
    <w:rsid w:val="006F11C7"/>
    <w:rsid w:val="006F11E5"/>
    <w:rsid w:val="006F1250"/>
    <w:rsid w:val="006F1251"/>
    <w:rsid w:val="006F1290"/>
    <w:rsid w:val="006F1346"/>
    <w:rsid w:val="006F1450"/>
    <w:rsid w:val="006F1692"/>
    <w:rsid w:val="006F17BB"/>
    <w:rsid w:val="006F1848"/>
    <w:rsid w:val="006F18AA"/>
    <w:rsid w:val="006F18E4"/>
    <w:rsid w:val="006F1913"/>
    <w:rsid w:val="006F1D13"/>
    <w:rsid w:val="006F1E2D"/>
    <w:rsid w:val="006F1FAF"/>
    <w:rsid w:val="006F1FB9"/>
    <w:rsid w:val="006F207F"/>
    <w:rsid w:val="006F2377"/>
    <w:rsid w:val="006F2462"/>
    <w:rsid w:val="006F24AE"/>
    <w:rsid w:val="006F24C6"/>
    <w:rsid w:val="006F2513"/>
    <w:rsid w:val="006F2798"/>
    <w:rsid w:val="006F27B3"/>
    <w:rsid w:val="006F2827"/>
    <w:rsid w:val="006F2882"/>
    <w:rsid w:val="006F28A4"/>
    <w:rsid w:val="006F297A"/>
    <w:rsid w:val="006F29B0"/>
    <w:rsid w:val="006F2DA6"/>
    <w:rsid w:val="006F2E94"/>
    <w:rsid w:val="006F2ECD"/>
    <w:rsid w:val="006F3249"/>
    <w:rsid w:val="006F34D7"/>
    <w:rsid w:val="006F34E2"/>
    <w:rsid w:val="006F3545"/>
    <w:rsid w:val="006F359F"/>
    <w:rsid w:val="006F3624"/>
    <w:rsid w:val="006F36B3"/>
    <w:rsid w:val="006F374C"/>
    <w:rsid w:val="006F3B73"/>
    <w:rsid w:val="006F3D14"/>
    <w:rsid w:val="006F3D43"/>
    <w:rsid w:val="006F422D"/>
    <w:rsid w:val="006F4558"/>
    <w:rsid w:val="006F4600"/>
    <w:rsid w:val="006F47E3"/>
    <w:rsid w:val="006F494D"/>
    <w:rsid w:val="006F49D9"/>
    <w:rsid w:val="006F4AB4"/>
    <w:rsid w:val="006F4D2C"/>
    <w:rsid w:val="006F5051"/>
    <w:rsid w:val="006F539F"/>
    <w:rsid w:val="006F54B3"/>
    <w:rsid w:val="006F55A0"/>
    <w:rsid w:val="006F57C0"/>
    <w:rsid w:val="006F58D1"/>
    <w:rsid w:val="006F5916"/>
    <w:rsid w:val="006F59DE"/>
    <w:rsid w:val="006F5BEE"/>
    <w:rsid w:val="006F5C37"/>
    <w:rsid w:val="006F5D70"/>
    <w:rsid w:val="006F5E00"/>
    <w:rsid w:val="006F632D"/>
    <w:rsid w:val="006F64E6"/>
    <w:rsid w:val="006F68C1"/>
    <w:rsid w:val="006F6B74"/>
    <w:rsid w:val="006F6BB1"/>
    <w:rsid w:val="006F6E80"/>
    <w:rsid w:val="006F6FE3"/>
    <w:rsid w:val="006F70F2"/>
    <w:rsid w:val="006F73AB"/>
    <w:rsid w:val="006F744A"/>
    <w:rsid w:val="006F745B"/>
    <w:rsid w:val="006F74DD"/>
    <w:rsid w:val="006F75EC"/>
    <w:rsid w:val="006F798A"/>
    <w:rsid w:val="006F7993"/>
    <w:rsid w:val="006F79DE"/>
    <w:rsid w:val="006F7C28"/>
    <w:rsid w:val="006F7C39"/>
    <w:rsid w:val="006F7C5D"/>
    <w:rsid w:val="0070001D"/>
    <w:rsid w:val="007002F6"/>
    <w:rsid w:val="00700791"/>
    <w:rsid w:val="00700AB0"/>
    <w:rsid w:val="00700F6F"/>
    <w:rsid w:val="007013AB"/>
    <w:rsid w:val="00701558"/>
    <w:rsid w:val="0070160D"/>
    <w:rsid w:val="00701664"/>
    <w:rsid w:val="00701725"/>
    <w:rsid w:val="00701A40"/>
    <w:rsid w:val="00701B08"/>
    <w:rsid w:val="00701CAD"/>
    <w:rsid w:val="00701D54"/>
    <w:rsid w:val="00701FB4"/>
    <w:rsid w:val="007025EA"/>
    <w:rsid w:val="0070267C"/>
    <w:rsid w:val="00702B17"/>
    <w:rsid w:val="00702BBF"/>
    <w:rsid w:val="00702D23"/>
    <w:rsid w:val="00703098"/>
    <w:rsid w:val="007030F1"/>
    <w:rsid w:val="00703404"/>
    <w:rsid w:val="00703680"/>
    <w:rsid w:val="00703C2E"/>
    <w:rsid w:val="00703D53"/>
    <w:rsid w:val="00703E42"/>
    <w:rsid w:val="0070416A"/>
    <w:rsid w:val="007043A0"/>
    <w:rsid w:val="007046C7"/>
    <w:rsid w:val="00704BEA"/>
    <w:rsid w:val="00704E3D"/>
    <w:rsid w:val="0070522F"/>
    <w:rsid w:val="0070547C"/>
    <w:rsid w:val="00705681"/>
    <w:rsid w:val="0070572F"/>
    <w:rsid w:val="00705771"/>
    <w:rsid w:val="007057D8"/>
    <w:rsid w:val="00705889"/>
    <w:rsid w:val="00705892"/>
    <w:rsid w:val="00705A94"/>
    <w:rsid w:val="00705F2C"/>
    <w:rsid w:val="007065A7"/>
    <w:rsid w:val="00706600"/>
    <w:rsid w:val="00706615"/>
    <w:rsid w:val="00706851"/>
    <w:rsid w:val="00706876"/>
    <w:rsid w:val="007068F4"/>
    <w:rsid w:val="00706A20"/>
    <w:rsid w:val="00706DEF"/>
    <w:rsid w:val="00706E5D"/>
    <w:rsid w:val="00706FEE"/>
    <w:rsid w:val="00707157"/>
    <w:rsid w:val="0070716F"/>
    <w:rsid w:val="0070736A"/>
    <w:rsid w:val="00707566"/>
    <w:rsid w:val="00707812"/>
    <w:rsid w:val="0070786D"/>
    <w:rsid w:val="007078AE"/>
    <w:rsid w:val="007078BC"/>
    <w:rsid w:val="00707D00"/>
    <w:rsid w:val="00707D04"/>
    <w:rsid w:val="00707DE9"/>
    <w:rsid w:val="00707EE1"/>
    <w:rsid w:val="00707F79"/>
    <w:rsid w:val="007103CE"/>
    <w:rsid w:val="00710503"/>
    <w:rsid w:val="0071057D"/>
    <w:rsid w:val="00710758"/>
    <w:rsid w:val="00710B4B"/>
    <w:rsid w:val="00710B97"/>
    <w:rsid w:val="00710D86"/>
    <w:rsid w:val="0071117B"/>
    <w:rsid w:val="007113E4"/>
    <w:rsid w:val="00711409"/>
    <w:rsid w:val="00711492"/>
    <w:rsid w:val="007114BD"/>
    <w:rsid w:val="007114DC"/>
    <w:rsid w:val="0071170C"/>
    <w:rsid w:val="00711854"/>
    <w:rsid w:val="00711A10"/>
    <w:rsid w:val="00711C9F"/>
    <w:rsid w:val="00711EB1"/>
    <w:rsid w:val="00711F2B"/>
    <w:rsid w:val="00711F98"/>
    <w:rsid w:val="00712023"/>
    <w:rsid w:val="007120E3"/>
    <w:rsid w:val="00712192"/>
    <w:rsid w:val="00712339"/>
    <w:rsid w:val="0071239B"/>
    <w:rsid w:val="00712514"/>
    <w:rsid w:val="00712582"/>
    <w:rsid w:val="00712BB9"/>
    <w:rsid w:val="00712CB1"/>
    <w:rsid w:val="00712CCA"/>
    <w:rsid w:val="00712F23"/>
    <w:rsid w:val="00713117"/>
    <w:rsid w:val="007132E0"/>
    <w:rsid w:val="007132E9"/>
    <w:rsid w:val="0071340B"/>
    <w:rsid w:val="0071350C"/>
    <w:rsid w:val="00713797"/>
    <w:rsid w:val="0071384F"/>
    <w:rsid w:val="00713B62"/>
    <w:rsid w:val="00713C79"/>
    <w:rsid w:val="00713E67"/>
    <w:rsid w:val="00713F71"/>
    <w:rsid w:val="00713FD9"/>
    <w:rsid w:val="00714251"/>
    <w:rsid w:val="00714636"/>
    <w:rsid w:val="007149AD"/>
    <w:rsid w:val="00714BD4"/>
    <w:rsid w:val="00714DEB"/>
    <w:rsid w:val="00714F49"/>
    <w:rsid w:val="00714FC6"/>
    <w:rsid w:val="00715162"/>
    <w:rsid w:val="007154D1"/>
    <w:rsid w:val="00715A6F"/>
    <w:rsid w:val="00715C25"/>
    <w:rsid w:val="00715C3D"/>
    <w:rsid w:val="00715CF2"/>
    <w:rsid w:val="00715D92"/>
    <w:rsid w:val="00715F5B"/>
    <w:rsid w:val="00715FBA"/>
    <w:rsid w:val="00716614"/>
    <w:rsid w:val="00716828"/>
    <w:rsid w:val="0071683A"/>
    <w:rsid w:val="0071697F"/>
    <w:rsid w:val="00716980"/>
    <w:rsid w:val="00716C4C"/>
    <w:rsid w:val="00716C5F"/>
    <w:rsid w:val="00717053"/>
    <w:rsid w:val="0071735D"/>
    <w:rsid w:val="0071762A"/>
    <w:rsid w:val="00717694"/>
    <w:rsid w:val="007176D5"/>
    <w:rsid w:val="0071773E"/>
    <w:rsid w:val="00717D53"/>
    <w:rsid w:val="00717D6C"/>
    <w:rsid w:val="00717F84"/>
    <w:rsid w:val="00717FC1"/>
    <w:rsid w:val="0072002C"/>
    <w:rsid w:val="00720B71"/>
    <w:rsid w:val="00720BB7"/>
    <w:rsid w:val="00720BC7"/>
    <w:rsid w:val="00720DA0"/>
    <w:rsid w:val="00720E34"/>
    <w:rsid w:val="00720FB1"/>
    <w:rsid w:val="00721165"/>
    <w:rsid w:val="00721227"/>
    <w:rsid w:val="0072145B"/>
    <w:rsid w:val="00721764"/>
    <w:rsid w:val="007219FD"/>
    <w:rsid w:val="00721C4E"/>
    <w:rsid w:val="00721D7F"/>
    <w:rsid w:val="00722037"/>
    <w:rsid w:val="00722168"/>
    <w:rsid w:val="007223E7"/>
    <w:rsid w:val="007227AF"/>
    <w:rsid w:val="007228BD"/>
    <w:rsid w:val="00722E3B"/>
    <w:rsid w:val="00722E78"/>
    <w:rsid w:val="00722F02"/>
    <w:rsid w:val="00722F6C"/>
    <w:rsid w:val="00722F77"/>
    <w:rsid w:val="007231D4"/>
    <w:rsid w:val="00723437"/>
    <w:rsid w:val="0072345A"/>
    <w:rsid w:val="0072347A"/>
    <w:rsid w:val="0072351F"/>
    <w:rsid w:val="00723975"/>
    <w:rsid w:val="007239D2"/>
    <w:rsid w:val="00723A58"/>
    <w:rsid w:val="00723C31"/>
    <w:rsid w:val="00723F58"/>
    <w:rsid w:val="00723F9E"/>
    <w:rsid w:val="007242E7"/>
    <w:rsid w:val="00724419"/>
    <w:rsid w:val="00724871"/>
    <w:rsid w:val="00724945"/>
    <w:rsid w:val="007249A7"/>
    <w:rsid w:val="00724BBE"/>
    <w:rsid w:val="00724C11"/>
    <w:rsid w:val="00724DAE"/>
    <w:rsid w:val="00724F52"/>
    <w:rsid w:val="00724FE2"/>
    <w:rsid w:val="0072515F"/>
    <w:rsid w:val="007254BF"/>
    <w:rsid w:val="00725528"/>
    <w:rsid w:val="007256FA"/>
    <w:rsid w:val="0072577E"/>
    <w:rsid w:val="00725951"/>
    <w:rsid w:val="007259D1"/>
    <w:rsid w:val="00725CF5"/>
    <w:rsid w:val="00725F61"/>
    <w:rsid w:val="00725FFD"/>
    <w:rsid w:val="007261BE"/>
    <w:rsid w:val="00726457"/>
    <w:rsid w:val="00726466"/>
    <w:rsid w:val="0072647C"/>
    <w:rsid w:val="007264D4"/>
    <w:rsid w:val="0072672E"/>
    <w:rsid w:val="007268D1"/>
    <w:rsid w:val="0072697E"/>
    <w:rsid w:val="00726C12"/>
    <w:rsid w:val="00726C20"/>
    <w:rsid w:val="00726DAD"/>
    <w:rsid w:val="00726E5D"/>
    <w:rsid w:val="007270B1"/>
    <w:rsid w:val="007272DF"/>
    <w:rsid w:val="00727504"/>
    <w:rsid w:val="007276C9"/>
    <w:rsid w:val="00727754"/>
    <w:rsid w:val="007278C0"/>
    <w:rsid w:val="00727A4F"/>
    <w:rsid w:val="00727BB9"/>
    <w:rsid w:val="00727D89"/>
    <w:rsid w:val="00727F1C"/>
    <w:rsid w:val="00730040"/>
    <w:rsid w:val="007301BA"/>
    <w:rsid w:val="0073042F"/>
    <w:rsid w:val="00730EF3"/>
    <w:rsid w:val="00731759"/>
    <w:rsid w:val="0073189A"/>
    <w:rsid w:val="00731989"/>
    <w:rsid w:val="00731A35"/>
    <w:rsid w:val="00731BF7"/>
    <w:rsid w:val="00731DE0"/>
    <w:rsid w:val="0073267B"/>
    <w:rsid w:val="00732793"/>
    <w:rsid w:val="00732950"/>
    <w:rsid w:val="00732DA1"/>
    <w:rsid w:val="007330D2"/>
    <w:rsid w:val="00733300"/>
    <w:rsid w:val="00733374"/>
    <w:rsid w:val="007334BB"/>
    <w:rsid w:val="007334EC"/>
    <w:rsid w:val="0073366D"/>
    <w:rsid w:val="00733707"/>
    <w:rsid w:val="007338BC"/>
    <w:rsid w:val="00733B5A"/>
    <w:rsid w:val="00733B5E"/>
    <w:rsid w:val="00734023"/>
    <w:rsid w:val="007341C3"/>
    <w:rsid w:val="0073461B"/>
    <w:rsid w:val="0073486F"/>
    <w:rsid w:val="0073491A"/>
    <w:rsid w:val="00734E1B"/>
    <w:rsid w:val="0073524B"/>
    <w:rsid w:val="00735262"/>
    <w:rsid w:val="007355FD"/>
    <w:rsid w:val="00735C03"/>
    <w:rsid w:val="00735C2F"/>
    <w:rsid w:val="00735F4F"/>
    <w:rsid w:val="00736033"/>
    <w:rsid w:val="00736219"/>
    <w:rsid w:val="00736558"/>
    <w:rsid w:val="007367B8"/>
    <w:rsid w:val="00736889"/>
    <w:rsid w:val="0073697B"/>
    <w:rsid w:val="00736A9F"/>
    <w:rsid w:val="00736CE2"/>
    <w:rsid w:val="00736F9C"/>
    <w:rsid w:val="00737670"/>
    <w:rsid w:val="00737A13"/>
    <w:rsid w:val="00737AFB"/>
    <w:rsid w:val="00737D2C"/>
    <w:rsid w:val="00737D5E"/>
    <w:rsid w:val="00737F6F"/>
    <w:rsid w:val="00737FE4"/>
    <w:rsid w:val="007401A7"/>
    <w:rsid w:val="007401C0"/>
    <w:rsid w:val="00740221"/>
    <w:rsid w:val="0074064F"/>
    <w:rsid w:val="00740C24"/>
    <w:rsid w:val="00740E5B"/>
    <w:rsid w:val="00741451"/>
    <w:rsid w:val="0074151A"/>
    <w:rsid w:val="007415B7"/>
    <w:rsid w:val="007416E6"/>
    <w:rsid w:val="0074198B"/>
    <w:rsid w:val="007419A9"/>
    <w:rsid w:val="00741BDA"/>
    <w:rsid w:val="00741DF8"/>
    <w:rsid w:val="00741E7F"/>
    <w:rsid w:val="0074242F"/>
    <w:rsid w:val="00742557"/>
    <w:rsid w:val="00742594"/>
    <w:rsid w:val="007425F5"/>
    <w:rsid w:val="0074287D"/>
    <w:rsid w:val="007428F4"/>
    <w:rsid w:val="0074290D"/>
    <w:rsid w:val="00742A33"/>
    <w:rsid w:val="00742A37"/>
    <w:rsid w:val="00742BAB"/>
    <w:rsid w:val="00742F6A"/>
    <w:rsid w:val="00743061"/>
    <w:rsid w:val="007430E6"/>
    <w:rsid w:val="007437DC"/>
    <w:rsid w:val="00743D89"/>
    <w:rsid w:val="00743FA7"/>
    <w:rsid w:val="0074406A"/>
    <w:rsid w:val="0074433B"/>
    <w:rsid w:val="007443C7"/>
    <w:rsid w:val="00744462"/>
    <w:rsid w:val="007447DD"/>
    <w:rsid w:val="00744807"/>
    <w:rsid w:val="00744988"/>
    <w:rsid w:val="00744EB0"/>
    <w:rsid w:val="00745169"/>
    <w:rsid w:val="007452C8"/>
    <w:rsid w:val="00745B2D"/>
    <w:rsid w:val="00745B8D"/>
    <w:rsid w:val="00745DE7"/>
    <w:rsid w:val="00745EC5"/>
    <w:rsid w:val="00746059"/>
    <w:rsid w:val="007464FB"/>
    <w:rsid w:val="00746B51"/>
    <w:rsid w:val="00746D6B"/>
    <w:rsid w:val="00747097"/>
    <w:rsid w:val="00747339"/>
    <w:rsid w:val="0074738C"/>
    <w:rsid w:val="0074750C"/>
    <w:rsid w:val="00747704"/>
    <w:rsid w:val="00747819"/>
    <w:rsid w:val="00747A2E"/>
    <w:rsid w:val="007501DA"/>
    <w:rsid w:val="0075046A"/>
    <w:rsid w:val="007505A0"/>
    <w:rsid w:val="007505B0"/>
    <w:rsid w:val="00750601"/>
    <w:rsid w:val="00750963"/>
    <w:rsid w:val="0075098C"/>
    <w:rsid w:val="00750CBF"/>
    <w:rsid w:val="00750E40"/>
    <w:rsid w:val="00750E55"/>
    <w:rsid w:val="00751686"/>
    <w:rsid w:val="007519BC"/>
    <w:rsid w:val="00751B4D"/>
    <w:rsid w:val="00751BA2"/>
    <w:rsid w:val="00751C05"/>
    <w:rsid w:val="00751FE7"/>
    <w:rsid w:val="007520DE"/>
    <w:rsid w:val="00752117"/>
    <w:rsid w:val="0075214C"/>
    <w:rsid w:val="0075217F"/>
    <w:rsid w:val="007521CA"/>
    <w:rsid w:val="00752255"/>
    <w:rsid w:val="0075240F"/>
    <w:rsid w:val="00752459"/>
    <w:rsid w:val="00752463"/>
    <w:rsid w:val="00752788"/>
    <w:rsid w:val="00752818"/>
    <w:rsid w:val="00752BF6"/>
    <w:rsid w:val="00752ECC"/>
    <w:rsid w:val="00752FE3"/>
    <w:rsid w:val="0075308B"/>
    <w:rsid w:val="00753D81"/>
    <w:rsid w:val="007540DA"/>
    <w:rsid w:val="007540E4"/>
    <w:rsid w:val="007542D3"/>
    <w:rsid w:val="007542F8"/>
    <w:rsid w:val="007546A6"/>
    <w:rsid w:val="0075473B"/>
    <w:rsid w:val="00754A0F"/>
    <w:rsid w:val="00754C53"/>
    <w:rsid w:val="00754C9A"/>
    <w:rsid w:val="00754E78"/>
    <w:rsid w:val="007551B9"/>
    <w:rsid w:val="007551D3"/>
    <w:rsid w:val="007551EE"/>
    <w:rsid w:val="007552D4"/>
    <w:rsid w:val="007552FA"/>
    <w:rsid w:val="0075554F"/>
    <w:rsid w:val="007557E7"/>
    <w:rsid w:val="007558B5"/>
    <w:rsid w:val="00755920"/>
    <w:rsid w:val="00755AB5"/>
    <w:rsid w:val="00755B28"/>
    <w:rsid w:val="00755C8E"/>
    <w:rsid w:val="00755CFC"/>
    <w:rsid w:val="00756050"/>
    <w:rsid w:val="007561B1"/>
    <w:rsid w:val="007563BF"/>
    <w:rsid w:val="007563FF"/>
    <w:rsid w:val="00756455"/>
    <w:rsid w:val="0075646C"/>
    <w:rsid w:val="007565BA"/>
    <w:rsid w:val="007566AE"/>
    <w:rsid w:val="007566CC"/>
    <w:rsid w:val="00756B9B"/>
    <w:rsid w:val="00756BB4"/>
    <w:rsid w:val="00756E96"/>
    <w:rsid w:val="00756F3D"/>
    <w:rsid w:val="00756F4F"/>
    <w:rsid w:val="007571CA"/>
    <w:rsid w:val="00757207"/>
    <w:rsid w:val="00757226"/>
    <w:rsid w:val="0075733E"/>
    <w:rsid w:val="00757454"/>
    <w:rsid w:val="007574AD"/>
    <w:rsid w:val="007575A6"/>
    <w:rsid w:val="00757B08"/>
    <w:rsid w:val="00757E25"/>
    <w:rsid w:val="0076005E"/>
    <w:rsid w:val="00760202"/>
    <w:rsid w:val="0076042A"/>
    <w:rsid w:val="00760495"/>
    <w:rsid w:val="007605DD"/>
    <w:rsid w:val="00760670"/>
    <w:rsid w:val="00760B65"/>
    <w:rsid w:val="00760E66"/>
    <w:rsid w:val="00761133"/>
    <w:rsid w:val="0076171F"/>
    <w:rsid w:val="0076178E"/>
    <w:rsid w:val="00761B07"/>
    <w:rsid w:val="00761D09"/>
    <w:rsid w:val="00761EF2"/>
    <w:rsid w:val="00761F98"/>
    <w:rsid w:val="007622C2"/>
    <w:rsid w:val="0076254C"/>
    <w:rsid w:val="0076259A"/>
    <w:rsid w:val="00762823"/>
    <w:rsid w:val="00762A04"/>
    <w:rsid w:val="00762BA8"/>
    <w:rsid w:val="00762DE9"/>
    <w:rsid w:val="00762F4C"/>
    <w:rsid w:val="00762F56"/>
    <w:rsid w:val="00763035"/>
    <w:rsid w:val="007635C9"/>
    <w:rsid w:val="00763734"/>
    <w:rsid w:val="00763803"/>
    <w:rsid w:val="007638AC"/>
    <w:rsid w:val="007638C1"/>
    <w:rsid w:val="00763F3D"/>
    <w:rsid w:val="00764011"/>
    <w:rsid w:val="00764103"/>
    <w:rsid w:val="007642DD"/>
    <w:rsid w:val="0076444A"/>
    <w:rsid w:val="007645B8"/>
    <w:rsid w:val="00764865"/>
    <w:rsid w:val="00764DEC"/>
    <w:rsid w:val="0076502F"/>
    <w:rsid w:val="007654BF"/>
    <w:rsid w:val="00765656"/>
    <w:rsid w:val="00765EAC"/>
    <w:rsid w:val="00765FD5"/>
    <w:rsid w:val="007665EB"/>
    <w:rsid w:val="0076661C"/>
    <w:rsid w:val="007666ED"/>
    <w:rsid w:val="00766831"/>
    <w:rsid w:val="0076698B"/>
    <w:rsid w:val="00766B2B"/>
    <w:rsid w:val="00766CED"/>
    <w:rsid w:val="00766E3A"/>
    <w:rsid w:val="00766E64"/>
    <w:rsid w:val="00766EE2"/>
    <w:rsid w:val="007675C0"/>
    <w:rsid w:val="007675E1"/>
    <w:rsid w:val="0076775C"/>
    <w:rsid w:val="0076777C"/>
    <w:rsid w:val="00767883"/>
    <w:rsid w:val="007678C2"/>
    <w:rsid w:val="00767C13"/>
    <w:rsid w:val="007700AE"/>
    <w:rsid w:val="00770375"/>
    <w:rsid w:val="007708DA"/>
    <w:rsid w:val="00770A54"/>
    <w:rsid w:val="00770CA5"/>
    <w:rsid w:val="007710E0"/>
    <w:rsid w:val="007714A1"/>
    <w:rsid w:val="00771652"/>
    <w:rsid w:val="00771709"/>
    <w:rsid w:val="00771C35"/>
    <w:rsid w:val="00771D3D"/>
    <w:rsid w:val="00771D5E"/>
    <w:rsid w:val="0077223B"/>
    <w:rsid w:val="007722CC"/>
    <w:rsid w:val="0077231D"/>
    <w:rsid w:val="0077256C"/>
    <w:rsid w:val="0077277F"/>
    <w:rsid w:val="007727E9"/>
    <w:rsid w:val="00772A56"/>
    <w:rsid w:val="00772C57"/>
    <w:rsid w:val="00772F8F"/>
    <w:rsid w:val="0077314E"/>
    <w:rsid w:val="007732A8"/>
    <w:rsid w:val="007732C5"/>
    <w:rsid w:val="0077353C"/>
    <w:rsid w:val="0077370D"/>
    <w:rsid w:val="00773B08"/>
    <w:rsid w:val="00773BDF"/>
    <w:rsid w:val="00773BEB"/>
    <w:rsid w:val="00773CE5"/>
    <w:rsid w:val="007740FC"/>
    <w:rsid w:val="0077425D"/>
    <w:rsid w:val="00774C21"/>
    <w:rsid w:val="00774D48"/>
    <w:rsid w:val="0077507D"/>
    <w:rsid w:val="0077531D"/>
    <w:rsid w:val="00775541"/>
    <w:rsid w:val="00775860"/>
    <w:rsid w:val="00775899"/>
    <w:rsid w:val="00775A26"/>
    <w:rsid w:val="00775D6D"/>
    <w:rsid w:val="007760FF"/>
    <w:rsid w:val="0077641B"/>
    <w:rsid w:val="00776782"/>
    <w:rsid w:val="007767CE"/>
    <w:rsid w:val="00776B78"/>
    <w:rsid w:val="00776B98"/>
    <w:rsid w:val="00776D18"/>
    <w:rsid w:val="00776E6E"/>
    <w:rsid w:val="00776EBE"/>
    <w:rsid w:val="00776FC5"/>
    <w:rsid w:val="00777041"/>
    <w:rsid w:val="0077718A"/>
    <w:rsid w:val="0077726B"/>
    <w:rsid w:val="00777453"/>
    <w:rsid w:val="007774EE"/>
    <w:rsid w:val="00777C61"/>
    <w:rsid w:val="00777D1E"/>
    <w:rsid w:val="00777D8C"/>
    <w:rsid w:val="00777D99"/>
    <w:rsid w:val="007802E1"/>
    <w:rsid w:val="00780343"/>
    <w:rsid w:val="00780375"/>
    <w:rsid w:val="0078053B"/>
    <w:rsid w:val="0078057D"/>
    <w:rsid w:val="00780790"/>
    <w:rsid w:val="0078097E"/>
    <w:rsid w:val="00780BED"/>
    <w:rsid w:val="00780C79"/>
    <w:rsid w:val="00780DDB"/>
    <w:rsid w:val="00780E81"/>
    <w:rsid w:val="007810F4"/>
    <w:rsid w:val="00781360"/>
    <w:rsid w:val="007819B9"/>
    <w:rsid w:val="00781AF5"/>
    <w:rsid w:val="00781C4E"/>
    <w:rsid w:val="00781DF2"/>
    <w:rsid w:val="00781F0E"/>
    <w:rsid w:val="007821C0"/>
    <w:rsid w:val="007822BF"/>
    <w:rsid w:val="00782828"/>
    <w:rsid w:val="00782AAA"/>
    <w:rsid w:val="00782BE5"/>
    <w:rsid w:val="00782EE3"/>
    <w:rsid w:val="00782F7A"/>
    <w:rsid w:val="00783034"/>
    <w:rsid w:val="00783150"/>
    <w:rsid w:val="00783326"/>
    <w:rsid w:val="007834D4"/>
    <w:rsid w:val="0078359B"/>
    <w:rsid w:val="007836D7"/>
    <w:rsid w:val="0078380A"/>
    <w:rsid w:val="00783CF4"/>
    <w:rsid w:val="00783DAC"/>
    <w:rsid w:val="00783F4A"/>
    <w:rsid w:val="00783FE3"/>
    <w:rsid w:val="00784092"/>
    <w:rsid w:val="007841DB"/>
    <w:rsid w:val="007845F7"/>
    <w:rsid w:val="00784885"/>
    <w:rsid w:val="007849BD"/>
    <w:rsid w:val="00784A3F"/>
    <w:rsid w:val="00784D98"/>
    <w:rsid w:val="00784EF9"/>
    <w:rsid w:val="0078523B"/>
    <w:rsid w:val="0078586E"/>
    <w:rsid w:val="00785871"/>
    <w:rsid w:val="00785E22"/>
    <w:rsid w:val="00785FD3"/>
    <w:rsid w:val="00785FFA"/>
    <w:rsid w:val="007860AB"/>
    <w:rsid w:val="0078663C"/>
    <w:rsid w:val="00786947"/>
    <w:rsid w:val="00786A7B"/>
    <w:rsid w:val="00786B5B"/>
    <w:rsid w:val="00786D29"/>
    <w:rsid w:val="00786E06"/>
    <w:rsid w:val="00786E0F"/>
    <w:rsid w:val="00786E28"/>
    <w:rsid w:val="00786EE6"/>
    <w:rsid w:val="007871EB"/>
    <w:rsid w:val="00787249"/>
    <w:rsid w:val="007873F5"/>
    <w:rsid w:val="007875F3"/>
    <w:rsid w:val="007876F7"/>
    <w:rsid w:val="00787773"/>
    <w:rsid w:val="007877D3"/>
    <w:rsid w:val="00787827"/>
    <w:rsid w:val="00787A74"/>
    <w:rsid w:val="00787CF9"/>
    <w:rsid w:val="00787F6C"/>
    <w:rsid w:val="00790374"/>
    <w:rsid w:val="007904C0"/>
    <w:rsid w:val="00790768"/>
    <w:rsid w:val="0079083A"/>
    <w:rsid w:val="0079196E"/>
    <w:rsid w:val="00791AE3"/>
    <w:rsid w:val="00791B4B"/>
    <w:rsid w:val="00791C46"/>
    <w:rsid w:val="00791E66"/>
    <w:rsid w:val="00791FD2"/>
    <w:rsid w:val="00791FF5"/>
    <w:rsid w:val="00792067"/>
    <w:rsid w:val="00792545"/>
    <w:rsid w:val="00792794"/>
    <w:rsid w:val="007928A4"/>
    <w:rsid w:val="007929DF"/>
    <w:rsid w:val="00792A25"/>
    <w:rsid w:val="00792A77"/>
    <w:rsid w:val="00792CDF"/>
    <w:rsid w:val="00792E3E"/>
    <w:rsid w:val="007936B7"/>
    <w:rsid w:val="00793750"/>
    <w:rsid w:val="007938D6"/>
    <w:rsid w:val="00793D28"/>
    <w:rsid w:val="00793F93"/>
    <w:rsid w:val="00794337"/>
    <w:rsid w:val="0079441B"/>
    <w:rsid w:val="00794489"/>
    <w:rsid w:val="00794617"/>
    <w:rsid w:val="007946A2"/>
    <w:rsid w:val="007946EA"/>
    <w:rsid w:val="007947C9"/>
    <w:rsid w:val="007947E0"/>
    <w:rsid w:val="00794951"/>
    <w:rsid w:val="00794980"/>
    <w:rsid w:val="007949EA"/>
    <w:rsid w:val="00794C8D"/>
    <w:rsid w:val="0079504B"/>
    <w:rsid w:val="00795286"/>
    <w:rsid w:val="0079541B"/>
    <w:rsid w:val="007954B4"/>
    <w:rsid w:val="007957B2"/>
    <w:rsid w:val="0079587C"/>
    <w:rsid w:val="007959E7"/>
    <w:rsid w:val="00795ED7"/>
    <w:rsid w:val="00796057"/>
    <w:rsid w:val="0079618D"/>
    <w:rsid w:val="007961FE"/>
    <w:rsid w:val="00796396"/>
    <w:rsid w:val="007963A5"/>
    <w:rsid w:val="007967DD"/>
    <w:rsid w:val="00796A47"/>
    <w:rsid w:val="00796B21"/>
    <w:rsid w:val="00796C91"/>
    <w:rsid w:val="00796F66"/>
    <w:rsid w:val="0079729C"/>
    <w:rsid w:val="007973D7"/>
    <w:rsid w:val="007973E6"/>
    <w:rsid w:val="0079776F"/>
    <w:rsid w:val="0079780B"/>
    <w:rsid w:val="00797960"/>
    <w:rsid w:val="00797AA7"/>
    <w:rsid w:val="007A008E"/>
    <w:rsid w:val="007A00C6"/>
    <w:rsid w:val="007A0479"/>
    <w:rsid w:val="007A0670"/>
    <w:rsid w:val="007A0A16"/>
    <w:rsid w:val="007A0B4D"/>
    <w:rsid w:val="007A0C5D"/>
    <w:rsid w:val="007A0E3A"/>
    <w:rsid w:val="007A0FE5"/>
    <w:rsid w:val="007A1124"/>
    <w:rsid w:val="007A133F"/>
    <w:rsid w:val="007A1444"/>
    <w:rsid w:val="007A1774"/>
    <w:rsid w:val="007A1B80"/>
    <w:rsid w:val="007A1BFA"/>
    <w:rsid w:val="007A1C45"/>
    <w:rsid w:val="007A1C46"/>
    <w:rsid w:val="007A1DA3"/>
    <w:rsid w:val="007A212D"/>
    <w:rsid w:val="007A2493"/>
    <w:rsid w:val="007A2549"/>
    <w:rsid w:val="007A2611"/>
    <w:rsid w:val="007A280C"/>
    <w:rsid w:val="007A2828"/>
    <w:rsid w:val="007A2BC1"/>
    <w:rsid w:val="007A2CCD"/>
    <w:rsid w:val="007A2F52"/>
    <w:rsid w:val="007A2FE6"/>
    <w:rsid w:val="007A320C"/>
    <w:rsid w:val="007A3291"/>
    <w:rsid w:val="007A3300"/>
    <w:rsid w:val="007A3995"/>
    <w:rsid w:val="007A39A2"/>
    <w:rsid w:val="007A39CE"/>
    <w:rsid w:val="007A3E29"/>
    <w:rsid w:val="007A3EE0"/>
    <w:rsid w:val="007A3F0C"/>
    <w:rsid w:val="007A3F4C"/>
    <w:rsid w:val="007A4016"/>
    <w:rsid w:val="007A410B"/>
    <w:rsid w:val="007A457A"/>
    <w:rsid w:val="007A46B8"/>
    <w:rsid w:val="007A473A"/>
    <w:rsid w:val="007A4920"/>
    <w:rsid w:val="007A4CE2"/>
    <w:rsid w:val="007A4EB7"/>
    <w:rsid w:val="007A4F3B"/>
    <w:rsid w:val="007A4F60"/>
    <w:rsid w:val="007A5053"/>
    <w:rsid w:val="007A5089"/>
    <w:rsid w:val="007A52B4"/>
    <w:rsid w:val="007A5538"/>
    <w:rsid w:val="007A5592"/>
    <w:rsid w:val="007A578C"/>
    <w:rsid w:val="007A5840"/>
    <w:rsid w:val="007A5C9B"/>
    <w:rsid w:val="007A65DA"/>
    <w:rsid w:val="007A6BDB"/>
    <w:rsid w:val="007A6D66"/>
    <w:rsid w:val="007A6EA4"/>
    <w:rsid w:val="007A7067"/>
    <w:rsid w:val="007A729B"/>
    <w:rsid w:val="007A7443"/>
    <w:rsid w:val="007A767F"/>
    <w:rsid w:val="007A76DE"/>
    <w:rsid w:val="007A7719"/>
    <w:rsid w:val="007A771F"/>
    <w:rsid w:val="007A7B2B"/>
    <w:rsid w:val="007A7C7E"/>
    <w:rsid w:val="007A7E13"/>
    <w:rsid w:val="007B009D"/>
    <w:rsid w:val="007B00EB"/>
    <w:rsid w:val="007B040F"/>
    <w:rsid w:val="007B051D"/>
    <w:rsid w:val="007B0630"/>
    <w:rsid w:val="007B0640"/>
    <w:rsid w:val="007B0721"/>
    <w:rsid w:val="007B0AD7"/>
    <w:rsid w:val="007B0B47"/>
    <w:rsid w:val="007B0D80"/>
    <w:rsid w:val="007B0EC3"/>
    <w:rsid w:val="007B0F67"/>
    <w:rsid w:val="007B10DD"/>
    <w:rsid w:val="007B1149"/>
    <w:rsid w:val="007B11D6"/>
    <w:rsid w:val="007B132C"/>
    <w:rsid w:val="007B16FF"/>
    <w:rsid w:val="007B1AB7"/>
    <w:rsid w:val="007B1B0F"/>
    <w:rsid w:val="007B1C2F"/>
    <w:rsid w:val="007B2076"/>
    <w:rsid w:val="007B2158"/>
    <w:rsid w:val="007B21B0"/>
    <w:rsid w:val="007B233D"/>
    <w:rsid w:val="007B2A8C"/>
    <w:rsid w:val="007B2D3E"/>
    <w:rsid w:val="007B2F0D"/>
    <w:rsid w:val="007B2F36"/>
    <w:rsid w:val="007B3093"/>
    <w:rsid w:val="007B3189"/>
    <w:rsid w:val="007B341E"/>
    <w:rsid w:val="007B3775"/>
    <w:rsid w:val="007B3877"/>
    <w:rsid w:val="007B39AB"/>
    <w:rsid w:val="007B3BA2"/>
    <w:rsid w:val="007B3C59"/>
    <w:rsid w:val="007B3E63"/>
    <w:rsid w:val="007B3E87"/>
    <w:rsid w:val="007B4482"/>
    <w:rsid w:val="007B4506"/>
    <w:rsid w:val="007B4924"/>
    <w:rsid w:val="007B4A79"/>
    <w:rsid w:val="007B4C1B"/>
    <w:rsid w:val="007B4DF5"/>
    <w:rsid w:val="007B507F"/>
    <w:rsid w:val="007B54B8"/>
    <w:rsid w:val="007B56B1"/>
    <w:rsid w:val="007B5767"/>
    <w:rsid w:val="007B5AC5"/>
    <w:rsid w:val="007B5CD3"/>
    <w:rsid w:val="007B5F88"/>
    <w:rsid w:val="007B6142"/>
    <w:rsid w:val="007B621A"/>
    <w:rsid w:val="007B6357"/>
    <w:rsid w:val="007B637F"/>
    <w:rsid w:val="007B64F1"/>
    <w:rsid w:val="007B6E6D"/>
    <w:rsid w:val="007B7046"/>
    <w:rsid w:val="007B7556"/>
    <w:rsid w:val="007B75B2"/>
    <w:rsid w:val="007B7641"/>
    <w:rsid w:val="007B78AE"/>
    <w:rsid w:val="007B7906"/>
    <w:rsid w:val="007B7D28"/>
    <w:rsid w:val="007B7E11"/>
    <w:rsid w:val="007B7F39"/>
    <w:rsid w:val="007C0078"/>
    <w:rsid w:val="007C00BD"/>
    <w:rsid w:val="007C01EB"/>
    <w:rsid w:val="007C0282"/>
    <w:rsid w:val="007C0409"/>
    <w:rsid w:val="007C06CE"/>
    <w:rsid w:val="007C079D"/>
    <w:rsid w:val="007C07AD"/>
    <w:rsid w:val="007C0AAB"/>
    <w:rsid w:val="007C0C75"/>
    <w:rsid w:val="007C0EA9"/>
    <w:rsid w:val="007C0F8A"/>
    <w:rsid w:val="007C10AE"/>
    <w:rsid w:val="007C1454"/>
    <w:rsid w:val="007C15F5"/>
    <w:rsid w:val="007C1AE4"/>
    <w:rsid w:val="007C1FD0"/>
    <w:rsid w:val="007C202B"/>
    <w:rsid w:val="007C2153"/>
    <w:rsid w:val="007C2758"/>
    <w:rsid w:val="007C289A"/>
    <w:rsid w:val="007C29B4"/>
    <w:rsid w:val="007C2A53"/>
    <w:rsid w:val="007C2D11"/>
    <w:rsid w:val="007C2D28"/>
    <w:rsid w:val="007C3040"/>
    <w:rsid w:val="007C3385"/>
    <w:rsid w:val="007C34AD"/>
    <w:rsid w:val="007C3573"/>
    <w:rsid w:val="007C369A"/>
    <w:rsid w:val="007C3989"/>
    <w:rsid w:val="007C3A5E"/>
    <w:rsid w:val="007C3A79"/>
    <w:rsid w:val="007C418F"/>
    <w:rsid w:val="007C41E0"/>
    <w:rsid w:val="007C47B1"/>
    <w:rsid w:val="007C4A54"/>
    <w:rsid w:val="007C4B37"/>
    <w:rsid w:val="007C4BAC"/>
    <w:rsid w:val="007C4EB8"/>
    <w:rsid w:val="007C4EEA"/>
    <w:rsid w:val="007C5342"/>
    <w:rsid w:val="007C5A58"/>
    <w:rsid w:val="007C5E31"/>
    <w:rsid w:val="007C5FAF"/>
    <w:rsid w:val="007C61D2"/>
    <w:rsid w:val="007C6374"/>
    <w:rsid w:val="007C6BDF"/>
    <w:rsid w:val="007C6C48"/>
    <w:rsid w:val="007C6D4C"/>
    <w:rsid w:val="007C6F19"/>
    <w:rsid w:val="007C73C5"/>
    <w:rsid w:val="007C742A"/>
    <w:rsid w:val="007C789C"/>
    <w:rsid w:val="007C7ABF"/>
    <w:rsid w:val="007C7DBD"/>
    <w:rsid w:val="007C7E38"/>
    <w:rsid w:val="007C7ED1"/>
    <w:rsid w:val="007D000A"/>
    <w:rsid w:val="007D0163"/>
    <w:rsid w:val="007D03E1"/>
    <w:rsid w:val="007D06D9"/>
    <w:rsid w:val="007D0838"/>
    <w:rsid w:val="007D0895"/>
    <w:rsid w:val="007D0A26"/>
    <w:rsid w:val="007D0DDB"/>
    <w:rsid w:val="007D1004"/>
    <w:rsid w:val="007D1129"/>
    <w:rsid w:val="007D14CD"/>
    <w:rsid w:val="007D161B"/>
    <w:rsid w:val="007D1778"/>
    <w:rsid w:val="007D18D0"/>
    <w:rsid w:val="007D1ACA"/>
    <w:rsid w:val="007D1CF9"/>
    <w:rsid w:val="007D1D45"/>
    <w:rsid w:val="007D1EEE"/>
    <w:rsid w:val="007D1F4F"/>
    <w:rsid w:val="007D208B"/>
    <w:rsid w:val="007D2411"/>
    <w:rsid w:val="007D24B1"/>
    <w:rsid w:val="007D24E8"/>
    <w:rsid w:val="007D24F4"/>
    <w:rsid w:val="007D26F5"/>
    <w:rsid w:val="007D2AF7"/>
    <w:rsid w:val="007D2B0E"/>
    <w:rsid w:val="007D2DCD"/>
    <w:rsid w:val="007D2DE0"/>
    <w:rsid w:val="007D2E0E"/>
    <w:rsid w:val="007D38B4"/>
    <w:rsid w:val="007D392B"/>
    <w:rsid w:val="007D393B"/>
    <w:rsid w:val="007D393E"/>
    <w:rsid w:val="007D39D9"/>
    <w:rsid w:val="007D3A14"/>
    <w:rsid w:val="007D3A58"/>
    <w:rsid w:val="007D3B2E"/>
    <w:rsid w:val="007D3B62"/>
    <w:rsid w:val="007D3D0C"/>
    <w:rsid w:val="007D4284"/>
    <w:rsid w:val="007D42F7"/>
    <w:rsid w:val="007D46E8"/>
    <w:rsid w:val="007D4A4F"/>
    <w:rsid w:val="007D4AB7"/>
    <w:rsid w:val="007D4B5C"/>
    <w:rsid w:val="007D4EAD"/>
    <w:rsid w:val="007D4ED2"/>
    <w:rsid w:val="007D5531"/>
    <w:rsid w:val="007D55EA"/>
    <w:rsid w:val="007D56AD"/>
    <w:rsid w:val="007D5776"/>
    <w:rsid w:val="007D5816"/>
    <w:rsid w:val="007D5818"/>
    <w:rsid w:val="007D5D52"/>
    <w:rsid w:val="007D5D58"/>
    <w:rsid w:val="007D5F18"/>
    <w:rsid w:val="007D60EA"/>
    <w:rsid w:val="007D633A"/>
    <w:rsid w:val="007D64B6"/>
    <w:rsid w:val="007D6922"/>
    <w:rsid w:val="007D6B6C"/>
    <w:rsid w:val="007D6B9F"/>
    <w:rsid w:val="007D6C03"/>
    <w:rsid w:val="007D6D3F"/>
    <w:rsid w:val="007D71CA"/>
    <w:rsid w:val="007D7217"/>
    <w:rsid w:val="007D72AB"/>
    <w:rsid w:val="007D752B"/>
    <w:rsid w:val="007D78BD"/>
    <w:rsid w:val="007D7976"/>
    <w:rsid w:val="007D7A22"/>
    <w:rsid w:val="007D7C7B"/>
    <w:rsid w:val="007D7E1E"/>
    <w:rsid w:val="007E0021"/>
    <w:rsid w:val="007E00CC"/>
    <w:rsid w:val="007E0541"/>
    <w:rsid w:val="007E08CC"/>
    <w:rsid w:val="007E0BA0"/>
    <w:rsid w:val="007E0BDB"/>
    <w:rsid w:val="007E119E"/>
    <w:rsid w:val="007E166D"/>
    <w:rsid w:val="007E1752"/>
    <w:rsid w:val="007E178F"/>
    <w:rsid w:val="007E179B"/>
    <w:rsid w:val="007E1AC3"/>
    <w:rsid w:val="007E1D59"/>
    <w:rsid w:val="007E1DD6"/>
    <w:rsid w:val="007E1FBE"/>
    <w:rsid w:val="007E1FF4"/>
    <w:rsid w:val="007E20BC"/>
    <w:rsid w:val="007E2284"/>
    <w:rsid w:val="007E285D"/>
    <w:rsid w:val="007E2B89"/>
    <w:rsid w:val="007E2E97"/>
    <w:rsid w:val="007E2FBC"/>
    <w:rsid w:val="007E322F"/>
    <w:rsid w:val="007E3668"/>
    <w:rsid w:val="007E3BA4"/>
    <w:rsid w:val="007E3F72"/>
    <w:rsid w:val="007E413C"/>
    <w:rsid w:val="007E4464"/>
    <w:rsid w:val="007E45CE"/>
    <w:rsid w:val="007E46B5"/>
    <w:rsid w:val="007E4C12"/>
    <w:rsid w:val="007E4C5A"/>
    <w:rsid w:val="007E4D04"/>
    <w:rsid w:val="007E4EE4"/>
    <w:rsid w:val="007E4FD0"/>
    <w:rsid w:val="007E50AA"/>
    <w:rsid w:val="007E51FA"/>
    <w:rsid w:val="007E534B"/>
    <w:rsid w:val="007E5371"/>
    <w:rsid w:val="007E5801"/>
    <w:rsid w:val="007E5D50"/>
    <w:rsid w:val="007E5D92"/>
    <w:rsid w:val="007E616A"/>
    <w:rsid w:val="007E6202"/>
    <w:rsid w:val="007E66BF"/>
    <w:rsid w:val="007E6A29"/>
    <w:rsid w:val="007E6DF2"/>
    <w:rsid w:val="007E7025"/>
    <w:rsid w:val="007E7392"/>
    <w:rsid w:val="007E7806"/>
    <w:rsid w:val="007E7A7E"/>
    <w:rsid w:val="007E7F16"/>
    <w:rsid w:val="007E7F74"/>
    <w:rsid w:val="007F04DF"/>
    <w:rsid w:val="007F0553"/>
    <w:rsid w:val="007F0895"/>
    <w:rsid w:val="007F08C8"/>
    <w:rsid w:val="007F0950"/>
    <w:rsid w:val="007F0A45"/>
    <w:rsid w:val="007F1155"/>
    <w:rsid w:val="007F118D"/>
    <w:rsid w:val="007F14EA"/>
    <w:rsid w:val="007F1764"/>
    <w:rsid w:val="007F187C"/>
    <w:rsid w:val="007F1921"/>
    <w:rsid w:val="007F1A12"/>
    <w:rsid w:val="007F1BE0"/>
    <w:rsid w:val="007F1EA7"/>
    <w:rsid w:val="007F1EEE"/>
    <w:rsid w:val="007F24DB"/>
    <w:rsid w:val="007F28D7"/>
    <w:rsid w:val="007F2967"/>
    <w:rsid w:val="007F2F57"/>
    <w:rsid w:val="007F350F"/>
    <w:rsid w:val="007F3565"/>
    <w:rsid w:val="007F3AB8"/>
    <w:rsid w:val="007F3AC2"/>
    <w:rsid w:val="007F3B5F"/>
    <w:rsid w:val="007F3B8D"/>
    <w:rsid w:val="007F3DAB"/>
    <w:rsid w:val="007F407D"/>
    <w:rsid w:val="007F42CC"/>
    <w:rsid w:val="007F42FD"/>
    <w:rsid w:val="007F42FF"/>
    <w:rsid w:val="007F4383"/>
    <w:rsid w:val="007F44A2"/>
    <w:rsid w:val="007F4B81"/>
    <w:rsid w:val="007F58C6"/>
    <w:rsid w:val="007F58CA"/>
    <w:rsid w:val="007F5A0F"/>
    <w:rsid w:val="007F5E0A"/>
    <w:rsid w:val="007F5FDE"/>
    <w:rsid w:val="007F60E9"/>
    <w:rsid w:val="007F6266"/>
    <w:rsid w:val="007F63D7"/>
    <w:rsid w:val="007F6404"/>
    <w:rsid w:val="007F65EC"/>
    <w:rsid w:val="007F6769"/>
    <w:rsid w:val="007F6847"/>
    <w:rsid w:val="007F694A"/>
    <w:rsid w:val="007F6EEE"/>
    <w:rsid w:val="007F6F06"/>
    <w:rsid w:val="007F7106"/>
    <w:rsid w:val="007F71CC"/>
    <w:rsid w:val="007F7272"/>
    <w:rsid w:val="007F747E"/>
    <w:rsid w:val="007F750A"/>
    <w:rsid w:val="007F7623"/>
    <w:rsid w:val="007F76BD"/>
    <w:rsid w:val="007F7B00"/>
    <w:rsid w:val="007F7C9F"/>
    <w:rsid w:val="007F7CEF"/>
    <w:rsid w:val="007F7DF4"/>
    <w:rsid w:val="007F7E26"/>
    <w:rsid w:val="007F7F2C"/>
    <w:rsid w:val="007F7FFA"/>
    <w:rsid w:val="0080006A"/>
    <w:rsid w:val="00800225"/>
    <w:rsid w:val="0080045A"/>
    <w:rsid w:val="00800481"/>
    <w:rsid w:val="00800657"/>
    <w:rsid w:val="00800A0A"/>
    <w:rsid w:val="00800CEF"/>
    <w:rsid w:val="00800D6C"/>
    <w:rsid w:val="008011A8"/>
    <w:rsid w:val="00801251"/>
    <w:rsid w:val="00801481"/>
    <w:rsid w:val="0080159F"/>
    <w:rsid w:val="008017BA"/>
    <w:rsid w:val="00801818"/>
    <w:rsid w:val="0080181D"/>
    <w:rsid w:val="00801927"/>
    <w:rsid w:val="00801963"/>
    <w:rsid w:val="00801C7E"/>
    <w:rsid w:val="00801EF8"/>
    <w:rsid w:val="00801FA2"/>
    <w:rsid w:val="00802206"/>
    <w:rsid w:val="00802403"/>
    <w:rsid w:val="008024E7"/>
    <w:rsid w:val="008028CD"/>
    <w:rsid w:val="00802989"/>
    <w:rsid w:val="008029F1"/>
    <w:rsid w:val="00802BB1"/>
    <w:rsid w:val="00802CAE"/>
    <w:rsid w:val="00802EAD"/>
    <w:rsid w:val="008031B5"/>
    <w:rsid w:val="0080330C"/>
    <w:rsid w:val="0080366D"/>
    <w:rsid w:val="008038C8"/>
    <w:rsid w:val="008038ED"/>
    <w:rsid w:val="00803C03"/>
    <w:rsid w:val="00803CDF"/>
    <w:rsid w:val="00803D4E"/>
    <w:rsid w:val="0080400D"/>
    <w:rsid w:val="0080420A"/>
    <w:rsid w:val="008042D0"/>
    <w:rsid w:val="008043AA"/>
    <w:rsid w:val="008044D7"/>
    <w:rsid w:val="0080494B"/>
    <w:rsid w:val="00804B3C"/>
    <w:rsid w:val="0080530E"/>
    <w:rsid w:val="00805403"/>
    <w:rsid w:val="0080591B"/>
    <w:rsid w:val="00805A06"/>
    <w:rsid w:val="00805A20"/>
    <w:rsid w:val="00805B3A"/>
    <w:rsid w:val="00805CAB"/>
    <w:rsid w:val="0080610E"/>
    <w:rsid w:val="0080642B"/>
    <w:rsid w:val="00806677"/>
    <w:rsid w:val="00806739"/>
    <w:rsid w:val="00806918"/>
    <w:rsid w:val="0080697B"/>
    <w:rsid w:val="00806FA9"/>
    <w:rsid w:val="0080726A"/>
    <w:rsid w:val="008072F2"/>
    <w:rsid w:val="0080740C"/>
    <w:rsid w:val="008075C3"/>
    <w:rsid w:val="00807E23"/>
    <w:rsid w:val="00807FDF"/>
    <w:rsid w:val="00810128"/>
    <w:rsid w:val="00810193"/>
    <w:rsid w:val="00810298"/>
    <w:rsid w:val="008104B4"/>
    <w:rsid w:val="00810533"/>
    <w:rsid w:val="008109B9"/>
    <w:rsid w:val="00810DD8"/>
    <w:rsid w:val="00810EC8"/>
    <w:rsid w:val="00811126"/>
    <w:rsid w:val="0081154B"/>
    <w:rsid w:val="00812002"/>
    <w:rsid w:val="008120DA"/>
    <w:rsid w:val="00812257"/>
    <w:rsid w:val="00812789"/>
    <w:rsid w:val="008129B0"/>
    <w:rsid w:val="00812B08"/>
    <w:rsid w:val="00812B99"/>
    <w:rsid w:val="00812D59"/>
    <w:rsid w:val="00812DAE"/>
    <w:rsid w:val="00812ED0"/>
    <w:rsid w:val="00812F2B"/>
    <w:rsid w:val="00813574"/>
    <w:rsid w:val="00813678"/>
    <w:rsid w:val="0081384F"/>
    <w:rsid w:val="00813957"/>
    <w:rsid w:val="0081396B"/>
    <w:rsid w:val="00813AF5"/>
    <w:rsid w:val="00814267"/>
    <w:rsid w:val="0081464A"/>
    <w:rsid w:val="0081464E"/>
    <w:rsid w:val="008147E1"/>
    <w:rsid w:val="00814FCB"/>
    <w:rsid w:val="008150C1"/>
    <w:rsid w:val="0081534D"/>
    <w:rsid w:val="00815592"/>
    <w:rsid w:val="00815B79"/>
    <w:rsid w:val="00815C60"/>
    <w:rsid w:val="00815E0C"/>
    <w:rsid w:val="00815E57"/>
    <w:rsid w:val="00815E72"/>
    <w:rsid w:val="00816113"/>
    <w:rsid w:val="00816128"/>
    <w:rsid w:val="008164B6"/>
    <w:rsid w:val="00816772"/>
    <w:rsid w:val="008168C6"/>
    <w:rsid w:val="00816947"/>
    <w:rsid w:val="00816ED9"/>
    <w:rsid w:val="00816F34"/>
    <w:rsid w:val="0081700D"/>
    <w:rsid w:val="00817132"/>
    <w:rsid w:val="008172E9"/>
    <w:rsid w:val="0081790A"/>
    <w:rsid w:val="00820267"/>
    <w:rsid w:val="0082028D"/>
    <w:rsid w:val="008202A4"/>
    <w:rsid w:val="00820587"/>
    <w:rsid w:val="008205FD"/>
    <w:rsid w:val="008207EC"/>
    <w:rsid w:val="008209E5"/>
    <w:rsid w:val="00820F7E"/>
    <w:rsid w:val="00821054"/>
    <w:rsid w:val="008213ED"/>
    <w:rsid w:val="008217B6"/>
    <w:rsid w:val="0082183D"/>
    <w:rsid w:val="008218D5"/>
    <w:rsid w:val="008218F0"/>
    <w:rsid w:val="00821A97"/>
    <w:rsid w:val="00821D2A"/>
    <w:rsid w:val="00821DBB"/>
    <w:rsid w:val="00821F3F"/>
    <w:rsid w:val="008221DF"/>
    <w:rsid w:val="0082240F"/>
    <w:rsid w:val="008224C7"/>
    <w:rsid w:val="008224DB"/>
    <w:rsid w:val="008229E2"/>
    <w:rsid w:val="00822D8D"/>
    <w:rsid w:val="00822DC9"/>
    <w:rsid w:val="00822F55"/>
    <w:rsid w:val="0082301F"/>
    <w:rsid w:val="00823069"/>
    <w:rsid w:val="00823072"/>
    <w:rsid w:val="00823111"/>
    <w:rsid w:val="00823296"/>
    <w:rsid w:val="00823299"/>
    <w:rsid w:val="008235BA"/>
    <w:rsid w:val="008236ED"/>
    <w:rsid w:val="00823784"/>
    <w:rsid w:val="0082380A"/>
    <w:rsid w:val="00823A82"/>
    <w:rsid w:val="00823AF9"/>
    <w:rsid w:val="00823CD0"/>
    <w:rsid w:val="00823CE3"/>
    <w:rsid w:val="008245B2"/>
    <w:rsid w:val="00824625"/>
    <w:rsid w:val="008249E5"/>
    <w:rsid w:val="00824A3E"/>
    <w:rsid w:val="00824C4B"/>
    <w:rsid w:val="00824DE9"/>
    <w:rsid w:val="00824ECA"/>
    <w:rsid w:val="00824FD4"/>
    <w:rsid w:val="008252D4"/>
    <w:rsid w:val="008253C3"/>
    <w:rsid w:val="00825765"/>
    <w:rsid w:val="00825B03"/>
    <w:rsid w:val="00825EBE"/>
    <w:rsid w:val="00825F4E"/>
    <w:rsid w:val="008261B2"/>
    <w:rsid w:val="008265EA"/>
    <w:rsid w:val="00826657"/>
    <w:rsid w:val="00826920"/>
    <w:rsid w:val="00826B7D"/>
    <w:rsid w:val="00826C65"/>
    <w:rsid w:val="00826E38"/>
    <w:rsid w:val="00826F2E"/>
    <w:rsid w:val="00826F34"/>
    <w:rsid w:val="00827077"/>
    <w:rsid w:val="008270A0"/>
    <w:rsid w:val="00827405"/>
    <w:rsid w:val="0082747D"/>
    <w:rsid w:val="00827500"/>
    <w:rsid w:val="00827521"/>
    <w:rsid w:val="0082760D"/>
    <w:rsid w:val="00827637"/>
    <w:rsid w:val="008278FC"/>
    <w:rsid w:val="008279D1"/>
    <w:rsid w:val="00827BBD"/>
    <w:rsid w:val="00827DD1"/>
    <w:rsid w:val="00827F3F"/>
    <w:rsid w:val="00830136"/>
    <w:rsid w:val="0083020F"/>
    <w:rsid w:val="008303CF"/>
    <w:rsid w:val="0083042A"/>
    <w:rsid w:val="008305B8"/>
    <w:rsid w:val="00830807"/>
    <w:rsid w:val="00830875"/>
    <w:rsid w:val="00830A30"/>
    <w:rsid w:val="00830A66"/>
    <w:rsid w:val="00830BDA"/>
    <w:rsid w:val="00830C56"/>
    <w:rsid w:val="00831852"/>
    <w:rsid w:val="0083185C"/>
    <w:rsid w:val="00831914"/>
    <w:rsid w:val="00831923"/>
    <w:rsid w:val="00831A22"/>
    <w:rsid w:val="00831B00"/>
    <w:rsid w:val="00831C97"/>
    <w:rsid w:val="00831D2C"/>
    <w:rsid w:val="0083204F"/>
    <w:rsid w:val="0083209C"/>
    <w:rsid w:val="00832190"/>
    <w:rsid w:val="00832279"/>
    <w:rsid w:val="0083229B"/>
    <w:rsid w:val="00832716"/>
    <w:rsid w:val="00832A74"/>
    <w:rsid w:val="00832AE5"/>
    <w:rsid w:val="00832D15"/>
    <w:rsid w:val="00832EAC"/>
    <w:rsid w:val="0083330D"/>
    <w:rsid w:val="008334C2"/>
    <w:rsid w:val="00833601"/>
    <w:rsid w:val="00833A10"/>
    <w:rsid w:val="00833D0D"/>
    <w:rsid w:val="008342D3"/>
    <w:rsid w:val="0083447A"/>
    <w:rsid w:val="00834975"/>
    <w:rsid w:val="00834A45"/>
    <w:rsid w:val="00834BB8"/>
    <w:rsid w:val="00834FD1"/>
    <w:rsid w:val="0083552D"/>
    <w:rsid w:val="008356E8"/>
    <w:rsid w:val="008356FB"/>
    <w:rsid w:val="0083580F"/>
    <w:rsid w:val="008359F0"/>
    <w:rsid w:val="00835BDD"/>
    <w:rsid w:val="00835C28"/>
    <w:rsid w:val="00835C3F"/>
    <w:rsid w:val="00835F2C"/>
    <w:rsid w:val="00835FA1"/>
    <w:rsid w:val="00835FBA"/>
    <w:rsid w:val="008365BE"/>
    <w:rsid w:val="00836756"/>
    <w:rsid w:val="00836938"/>
    <w:rsid w:val="008369BD"/>
    <w:rsid w:val="00836DB0"/>
    <w:rsid w:val="008373EB"/>
    <w:rsid w:val="0083752A"/>
    <w:rsid w:val="008375D4"/>
    <w:rsid w:val="0083760D"/>
    <w:rsid w:val="00837DAB"/>
    <w:rsid w:val="00837F67"/>
    <w:rsid w:val="00837FEA"/>
    <w:rsid w:val="0084074C"/>
    <w:rsid w:val="0084095C"/>
    <w:rsid w:val="00840B8D"/>
    <w:rsid w:val="00841042"/>
    <w:rsid w:val="008413A3"/>
    <w:rsid w:val="008414BC"/>
    <w:rsid w:val="008415CC"/>
    <w:rsid w:val="008416AC"/>
    <w:rsid w:val="00841B5E"/>
    <w:rsid w:val="00841E1A"/>
    <w:rsid w:val="00841F7A"/>
    <w:rsid w:val="00842024"/>
    <w:rsid w:val="008420E0"/>
    <w:rsid w:val="0084215F"/>
    <w:rsid w:val="0084292D"/>
    <w:rsid w:val="00842C92"/>
    <w:rsid w:val="00842F50"/>
    <w:rsid w:val="008430AB"/>
    <w:rsid w:val="0084314A"/>
    <w:rsid w:val="00843E4D"/>
    <w:rsid w:val="00843FC1"/>
    <w:rsid w:val="00844006"/>
    <w:rsid w:val="008441AB"/>
    <w:rsid w:val="00844277"/>
    <w:rsid w:val="00844462"/>
    <w:rsid w:val="008446AD"/>
    <w:rsid w:val="008448A2"/>
    <w:rsid w:val="00844919"/>
    <w:rsid w:val="00844A9E"/>
    <w:rsid w:val="00844BB0"/>
    <w:rsid w:val="00845011"/>
    <w:rsid w:val="00845042"/>
    <w:rsid w:val="00845272"/>
    <w:rsid w:val="008455D4"/>
    <w:rsid w:val="00845781"/>
    <w:rsid w:val="00845858"/>
    <w:rsid w:val="00845CA6"/>
    <w:rsid w:val="00845D63"/>
    <w:rsid w:val="00845E40"/>
    <w:rsid w:val="008461BB"/>
    <w:rsid w:val="008462F4"/>
    <w:rsid w:val="0084679F"/>
    <w:rsid w:val="008467B8"/>
    <w:rsid w:val="0084682C"/>
    <w:rsid w:val="00846993"/>
    <w:rsid w:val="00846A06"/>
    <w:rsid w:val="00846A21"/>
    <w:rsid w:val="00846A76"/>
    <w:rsid w:val="00846B0F"/>
    <w:rsid w:val="00846BDB"/>
    <w:rsid w:val="0084702A"/>
    <w:rsid w:val="008470F3"/>
    <w:rsid w:val="008473E8"/>
    <w:rsid w:val="0084751B"/>
    <w:rsid w:val="00847597"/>
    <w:rsid w:val="008479ED"/>
    <w:rsid w:val="00847A07"/>
    <w:rsid w:val="008500AD"/>
    <w:rsid w:val="008500F3"/>
    <w:rsid w:val="00850657"/>
    <w:rsid w:val="008507A5"/>
    <w:rsid w:val="00850BAC"/>
    <w:rsid w:val="00850BAF"/>
    <w:rsid w:val="00850EDE"/>
    <w:rsid w:val="00850FE7"/>
    <w:rsid w:val="00851019"/>
    <w:rsid w:val="00851199"/>
    <w:rsid w:val="00851B21"/>
    <w:rsid w:val="00851CAF"/>
    <w:rsid w:val="00851D55"/>
    <w:rsid w:val="00851E5B"/>
    <w:rsid w:val="008520F7"/>
    <w:rsid w:val="00852206"/>
    <w:rsid w:val="00852376"/>
    <w:rsid w:val="008527D1"/>
    <w:rsid w:val="00852B07"/>
    <w:rsid w:val="00852B33"/>
    <w:rsid w:val="00852C11"/>
    <w:rsid w:val="00852CC2"/>
    <w:rsid w:val="00852E2D"/>
    <w:rsid w:val="00852E42"/>
    <w:rsid w:val="00852F15"/>
    <w:rsid w:val="00853245"/>
    <w:rsid w:val="00853282"/>
    <w:rsid w:val="00853363"/>
    <w:rsid w:val="008533D9"/>
    <w:rsid w:val="00853750"/>
    <w:rsid w:val="008538EF"/>
    <w:rsid w:val="00853A82"/>
    <w:rsid w:val="00853AE2"/>
    <w:rsid w:val="00853AFE"/>
    <w:rsid w:val="0085406F"/>
    <w:rsid w:val="0085418A"/>
    <w:rsid w:val="008541D7"/>
    <w:rsid w:val="00854759"/>
    <w:rsid w:val="0085489B"/>
    <w:rsid w:val="00854945"/>
    <w:rsid w:val="00854FC0"/>
    <w:rsid w:val="0085517E"/>
    <w:rsid w:val="00855471"/>
    <w:rsid w:val="008555C7"/>
    <w:rsid w:val="0085573D"/>
    <w:rsid w:val="0085598B"/>
    <w:rsid w:val="00855CE3"/>
    <w:rsid w:val="00855DC7"/>
    <w:rsid w:val="00855E0B"/>
    <w:rsid w:val="008560C9"/>
    <w:rsid w:val="008561A5"/>
    <w:rsid w:val="008561EC"/>
    <w:rsid w:val="00856242"/>
    <w:rsid w:val="008562E4"/>
    <w:rsid w:val="0085666C"/>
    <w:rsid w:val="008569E5"/>
    <w:rsid w:val="00856AFE"/>
    <w:rsid w:val="00856F18"/>
    <w:rsid w:val="00856FEC"/>
    <w:rsid w:val="008570E0"/>
    <w:rsid w:val="00857192"/>
    <w:rsid w:val="008573B6"/>
    <w:rsid w:val="00857539"/>
    <w:rsid w:val="00857616"/>
    <w:rsid w:val="00857658"/>
    <w:rsid w:val="008576F5"/>
    <w:rsid w:val="0085773B"/>
    <w:rsid w:val="00857856"/>
    <w:rsid w:val="008578B1"/>
    <w:rsid w:val="008578FE"/>
    <w:rsid w:val="00857A0E"/>
    <w:rsid w:val="00857E3B"/>
    <w:rsid w:val="00857E6E"/>
    <w:rsid w:val="00857FD7"/>
    <w:rsid w:val="008600F3"/>
    <w:rsid w:val="0086019F"/>
    <w:rsid w:val="0086028F"/>
    <w:rsid w:val="00860596"/>
    <w:rsid w:val="008605CD"/>
    <w:rsid w:val="0086062E"/>
    <w:rsid w:val="00860655"/>
    <w:rsid w:val="00860720"/>
    <w:rsid w:val="008614DE"/>
    <w:rsid w:val="008615E7"/>
    <w:rsid w:val="008616CC"/>
    <w:rsid w:val="00861926"/>
    <w:rsid w:val="00861A2E"/>
    <w:rsid w:val="00861AA9"/>
    <w:rsid w:val="00861C28"/>
    <w:rsid w:val="00861EB7"/>
    <w:rsid w:val="0086213E"/>
    <w:rsid w:val="0086228F"/>
    <w:rsid w:val="00862314"/>
    <w:rsid w:val="0086246A"/>
    <w:rsid w:val="00862BA5"/>
    <w:rsid w:val="00862D6D"/>
    <w:rsid w:val="00862F84"/>
    <w:rsid w:val="00863046"/>
    <w:rsid w:val="00863264"/>
    <w:rsid w:val="008634AC"/>
    <w:rsid w:val="00863810"/>
    <w:rsid w:val="0086390A"/>
    <w:rsid w:val="00863BC3"/>
    <w:rsid w:val="00863E93"/>
    <w:rsid w:val="00863EFA"/>
    <w:rsid w:val="00863F7C"/>
    <w:rsid w:val="0086413D"/>
    <w:rsid w:val="00864624"/>
    <w:rsid w:val="0086477A"/>
    <w:rsid w:val="00864831"/>
    <w:rsid w:val="00864907"/>
    <w:rsid w:val="008649DC"/>
    <w:rsid w:val="00864DFB"/>
    <w:rsid w:val="008651D7"/>
    <w:rsid w:val="0086581D"/>
    <w:rsid w:val="00865831"/>
    <w:rsid w:val="00865903"/>
    <w:rsid w:val="00865A61"/>
    <w:rsid w:val="00865B8C"/>
    <w:rsid w:val="00865EFA"/>
    <w:rsid w:val="008665B8"/>
    <w:rsid w:val="0086682F"/>
    <w:rsid w:val="00866849"/>
    <w:rsid w:val="00866B8D"/>
    <w:rsid w:val="00866BDC"/>
    <w:rsid w:val="00866C67"/>
    <w:rsid w:val="0086730A"/>
    <w:rsid w:val="00867517"/>
    <w:rsid w:val="0086760A"/>
    <w:rsid w:val="00867836"/>
    <w:rsid w:val="0086784B"/>
    <w:rsid w:val="008678B6"/>
    <w:rsid w:val="008679AC"/>
    <w:rsid w:val="00867C56"/>
    <w:rsid w:val="00867CD8"/>
    <w:rsid w:val="00867E7E"/>
    <w:rsid w:val="00867FBD"/>
    <w:rsid w:val="00870100"/>
    <w:rsid w:val="00870387"/>
    <w:rsid w:val="00870486"/>
    <w:rsid w:val="00870977"/>
    <w:rsid w:val="00870B46"/>
    <w:rsid w:val="00870C8F"/>
    <w:rsid w:val="00870CB6"/>
    <w:rsid w:val="008711BC"/>
    <w:rsid w:val="00871268"/>
    <w:rsid w:val="008712BD"/>
    <w:rsid w:val="00871342"/>
    <w:rsid w:val="00871658"/>
    <w:rsid w:val="008719D0"/>
    <w:rsid w:val="008719F7"/>
    <w:rsid w:val="00871AD2"/>
    <w:rsid w:val="00871C5C"/>
    <w:rsid w:val="00871D51"/>
    <w:rsid w:val="00871F52"/>
    <w:rsid w:val="00872375"/>
    <w:rsid w:val="008727BF"/>
    <w:rsid w:val="00872958"/>
    <w:rsid w:val="00872D46"/>
    <w:rsid w:val="008730AB"/>
    <w:rsid w:val="00873272"/>
    <w:rsid w:val="00873669"/>
    <w:rsid w:val="0087385C"/>
    <w:rsid w:val="00873B2D"/>
    <w:rsid w:val="00873EC1"/>
    <w:rsid w:val="0087421E"/>
    <w:rsid w:val="00874256"/>
    <w:rsid w:val="008744C4"/>
    <w:rsid w:val="0087466E"/>
    <w:rsid w:val="008746E8"/>
    <w:rsid w:val="00874C8A"/>
    <w:rsid w:val="00874EEA"/>
    <w:rsid w:val="00874F51"/>
    <w:rsid w:val="00875602"/>
    <w:rsid w:val="0087599E"/>
    <w:rsid w:val="00875C0E"/>
    <w:rsid w:val="00875EF6"/>
    <w:rsid w:val="00875F07"/>
    <w:rsid w:val="00876162"/>
    <w:rsid w:val="00876270"/>
    <w:rsid w:val="008764CA"/>
    <w:rsid w:val="00876988"/>
    <w:rsid w:val="00876AEC"/>
    <w:rsid w:val="00876B7A"/>
    <w:rsid w:val="00876D28"/>
    <w:rsid w:val="00877162"/>
    <w:rsid w:val="008773C7"/>
    <w:rsid w:val="00877635"/>
    <w:rsid w:val="0087787A"/>
    <w:rsid w:val="00877AC2"/>
    <w:rsid w:val="00877D99"/>
    <w:rsid w:val="00877FB6"/>
    <w:rsid w:val="00880101"/>
    <w:rsid w:val="00880493"/>
    <w:rsid w:val="008807D6"/>
    <w:rsid w:val="00880B61"/>
    <w:rsid w:val="00880D24"/>
    <w:rsid w:val="00880EDF"/>
    <w:rsid w:val="00881679"/>
    <w:rsid w:val="008816AA"/>
    <w:rsid w:val="008818B3"/>
    <w:rsid w:val="008818F5"/>
    <w:rsid w:val="0088192A"/>
    <w:rsid w:val="00881B50"/>
    <w:rsid w:val="00881C79"/>
    <w:rsid w:val="00881FEF"/>
    <w:rsid w:val="008820CC"/>
    <w:rsid w:val="008825FE"/>
    <w:rsid w:val="00882630"/>
    <w:rsid w:val="008827CD"/>
    <w:rsid w:val="008828B2"/>
    <w:rsid w:val="00882923"/>
    <w:rsid w:val="008829A0"/>
    <w:rsid w:val="00883342"/>
    <w:rsid w:val="008833F8"/>
    <w:rsid w:val="00883525"/>
    <w:rsid w:val="008835E8"/>
    <w:rsid w:val="00883789"/>
    <w:rsid w:val="00883ED1"/>
    <w:rsid w:val="008842C9"/>
    <w:rsid w:val="008843D1"/>
    <w:rsid w:val="00884496"/>
    <w:rsid w:val="008846CD"/>
    <w:rsid w:val="00884782"/>
    <w:rsid w:val="008847DB"/>
    <w:rsid w:val="00884BE5"/>
    <w:rsid w:val="00884C38"/>
    <w:rsid w:val="00884C63"/>
    <w:rsid w:val="00884D9C"/>
    <w:rsid w:val="00884F19"/>
    <w:rsid w:val="008850B4"/>
    <w:rsid w:val="0088518A"/>
    <w:rsid w:val="0088528F"/>
    <w:rsid w:val="00885663"/>
    <w:rsid w:val="008856E9"/>
    <w:rsid w:val="00885903"/>
    <w:rsid w:val="0088598A"/>
    <w:rsid w:val="008859B6"/>
    <w:rsid w:val="00885AC8"/>
    <w:rsid w:val="00885C18"/>
    <w:rsid w:val="00885CAC"/>
    <w:rsid w:val="00885D5D"/>
    <w:rsid w:val="00885EBC"/>
    <w:rsid w:val="00885F2A"/>
    <w:rsid w:val="00886277"/>
    <w:rsid w:val="00886A02"/>
    <w:rsid w:val="00887015"/>
    <w:rsid w:val="0088712A"/>
    <w:rsid w:val="0088718C"/>
    <w:rsid w:val="00887316"/>
    <w:rsid w:val="0088780C"/>
    <w:rsid w:val="00887F62"/>
    <w:rsid w:val="00890031"/>
    <w:rsid w:val="008901D1"/>
    <w:rsid w:val="00890305"/>
    <w:rsid w:val="00890339"/>
    <w:rsid w:val="008905D9"/>
    <w:rsid w:val="00890621"/>
    <w:rsid w:val="0089064E"/>
    <w:rsid w:val="008906A2"/>
    <w:rsid w:val="008906EA"/>
    <w:rsid w:val="00890879"/>
    <w:rsid w:val="008908DB"/>
    <w:rsid w:val="008912E8"/>
    <w:rsid w:val="00891669"/>
    <w:rsid w:val="00891AD6"/>
    <w:rsid w:val="00891C25"/>
    <w:rsid w:val="00891C93"/>
    <w:rsid w:val="00891E90"/>
    <w:rsid w:val="00891F3B"/>
    <w:rsid w:val="00892346"/>
    <w:rsid w:val="0089267D"/>
    <w:rsid w:val="00892880"/>
    <w:rsid w:val="00892A6E"/>
    <w:rsid w:val="00892AD4"/>
    <w:rsid w:val="00892B47"/>
    <w:rsid w:val="00892F80"/>
    <w:rsid w:val="00892FE8"/>
    <w:rsid w:val="0089303E"/>
    <w:rsid w:val="00893145"/>
    <w:rsid w:val="00893381"/>
    <w:rsid w:val="008934DB"/>
    <w:rsid w:val="00893A65"/>
    <w:rsid w:val="00893BF9"/>
    <w:rsid w:val="00893CB0"/>
    <w:rsid w:val="00894141"/>
    <w:rsid w:val="008941C9"/>
    <w:rsid w:val="0089422C"/>
    <w:rsid w:val="00894237"/>
    <w:rsid w:val="008944D6"/>
    <w:rsid w:val="0089454A"/>
    <w:rsid w:val="008946BB"/>
    <w:rsid w:val="00894E49"/>
    <w:rsid w:val="00894E56"/>
    <w:rsid w:val="00894EAF"/>
    <w:rsid w:val="008952C2"/>
    <w:rsid w:val="00895EAB"/>
    <w:rsid w:val="00896350"/>
    <w:rsid w:val="008965B0"/>
    <w:rsid w:val="0089671A"/>
    <w:rsid w:val="0089674F"/>
    <w:rsid w:val="008967A7"/>
    <w:rsid w:val="008967D6"/>
    <w:rsid w:val="00896A77"/>
    <w:rsid w:val="00896DE1"/>
    <w:rsid w:val="00896E43"/>
    <w:rsid w:val="00896FE5"/>
    <w:rsid w:val="0089710C"/>
    <w:rsid w:val="0089717B"/>
    <w:rsid w:val="008976C0"/>
    <w:rsid w:val="008979C1"/>
    <w:rsid w:val="00897BEB"/>
    <w:rsid w:val="00897D39"/>
    <w:rsid w:val="00897D4B"/>
    <w:rsid w:val="00897F1C"/>
    <w:rsid w:val="008A00A7"/>
    <w:rsid w:val="008A02A1"/>
    <w:rsid w:val="008A02C3"/>
    <w:rsid w:val="008A039D"/>
    <w:rsid w:val="008A0929"/>
    <w:rsid w:val="008A0B18"/>
    <w:rsid w:val="008A0C4C"/>
    <w:rsid w:val="008A0CC2"/>
    <w:rsid w:val="008A10DC"/>
    <w:rsid w:val="008A11FE"/>
    <w:rsid w:val="008A126C"/>
    <w:rsid w:val="008A199B"/>
    <w:rsid w:val="008A1B84"/>
    <w:rsid w:val="008A1BCC"/>
    <w:rsid w:val="008A1BCD"/>
    <w:rsid w:val="008A1C7E"/>
    <w:rsid w:val="008A1C97"/>
    <w:rsid w:val="008A1E00"/>
    <w:rsid w:val="008A2381"/>
    <w:rsid w:val="008A247B"/>
    <w:rsid w:val="008A253C"/>
    <w:rsid w:val="008A29CB"/>
    <w:rsid w:val="008A29EC"/>
    <w:rsid w:val="008A2C1E"/>
    <w:rsid w:val="008A2EC1"/>
    <w:rsid w:val="008A2F1A"/>
    <w:rsid w:val="008A319A"/>
    <w:rsid w:val="008A3443"/>
    <w:rsid w:val="008A3500"/>
    <w:rsid w:val="008A368B"/>
    <w:rsid w:val="008A39B2"/>
    <w:rsid w:val="008A3B79"/>
    <w:rsid w:val="008A3BBF"/>
    <w:rsid w:val="008A3F5A"/>
    <w:rsid w:val="008A4084"/>
    <w:rsid w:val="008A427E"/>
    <w:rsid w:val="008A4367"/>
    <w:rsid w:val="008A48E7"/>
    <w:rsid w:val="008A4BE4"/>
    <w:rsid w:val="008A4D36"/>
    <w:rsid w:val="008A4D87"/>
    <w:rsid w:val="008A4E5D"/>
    <w:rsid w:val="008A50C4"/>
    <w:rsid w:val="008A5320"/>
    <w:rsid w:val="008A53B8"/>
    <w:rsid w:val="008A5469"/>
    <w:rsid w:val="008A54CA"/>
    <w:rsid w:val="008A554A"/>
    <w:rsid w:val="008A5AC5"/>
    <w:rsid w:val="008A5CBF"/>
    <w:rsid w:val="008A5FFD"/>
    <w:rsid w:val="008A62D6"/>
    <w:rsid w:val="008A640D"/>
    <w:rsid w:val="008A67D9"/>
    <w:rsid w:val="008A69BD"/>
    <w:rsid w:val="008A69F4"/>
    <w:rsid w:val="008A6A0E"/>
    <w:rsid w:val="008A6A59"/>
    <w:rsid w:val="008A7217"/>
    <w:rsid w:val="008A7396"/>
    <w:rsid w:val="008A73C4"/>
    <w:rsid w:val="008A74CE"/>
    <w:rsid w:val="008A7789"/>
    <w:rsid w:val="008A785A"/>
    <w:rsid w:val="008A7E1E"/>
    <w:rsid w:val="008A7EBB"/>
    <w:rsid w:val="008B00E0"/>
    <w:rsid w:val="008B0409"/>
    <w:rsid w:val="008B0740"/>
    <w:rsid w:val="008B086D"/>
    <w:rsid w:val="008B09EF"/>
    <w:rsid w:val="008B0AFB"/>
    <w:rsid w:val="008B0B08"/>
    <w:rsid w:val="008B0E9F"/>
    <w:rsid w:val="008B1094"/>
    <w:rsid w:val="008B1368"/>
    <w:rsid w:val="008B139A"/>
    <w:rsid w:val="008B172D"/>
    <w:rsid w:val="008B18AB"/>
    <w:rsid w:val="008B19A9"/>
    <w:rsid w:val="008B2045"/>
    <w:rsid w:val="008B2564"/>
    <w:rsid w:val="008B266C"/>
    <w:rsid w:val="008B2671"/>
    <w:rsid w:val="008B2672"/>
    <w:rsid w:val="008B26B0"/>
    <w:rsid w:val="008B2AC6"/>
    <w:rsid w:val="008B2DAB"/>
    <w:rsid w:val="008B2E6A"/>
    <w:rsid w:val="008B2FEF"/>
    <w:rsid w:val="008B320D"/>
    <w:rsid w:val="008B3423"/>
    <w:rsid w:val="008B36A5"/>
    <w:rsid w:val="008B3752"/>
    <w:rsid w:val="008B395F"/>
    <w:rsid w:val="008B3A80"/>
    <w:rsid w:val="008B3C12"/>
    <w:rsid w:val="008B3CAB"/>
    <w:rsid w:val="008B3DCC"/>
    <w:rsid w:val="008B4046"/>
    <w:rsid w:val="008B42A2"/>
    <w:rsid w:val="008B4383"/>
    <w:rsid w:val="008B43ED"/>
    <w:rsid w:val="008B48BC"/>
    <w:rsid w:val="008B49AD"/>
    <w:rsid w:val="008B4A50"/>
    <w:rsid w:val="008B4E84"/>
    <w:rsid w:val="008B4F12"/>
    <w:rsid w:val="008B4FAF"/>
    <w:rsid w:val="008B5407"/>
    <w:rsid w:val="008B57A3"/>
    <w:rsid w:val="008B58F9"/>
    <w:rsid w:val="008B5913"/>
    <w:rsid w:val="008B5DAC"/>
    <w:rsid w:val="008B5DE7"/>
    <w:rsid w:val="008B5EDF"/>
    <w:rsid w:val="008B60AB"/>
    <w:rsid w:val="008B62B9"/>
    <w:rsid w:val="008B62F8"/>
    <w:rsid w:val="008B65E9"/>
    <w:rsid w:val="008B690F"/>
    <w:rsid w:val="008B6CC8"/>
    <w:rsid w:val="008B6DB9"/>
    <w:rsid w:val="008B6DF1"/>
    <w:rsid w:val="008B6FF9"/>
    <w:rsid w:val="008B7009"/>
    <w:rsid w:val="008B726B"/>
    <w:rsid w:val="008B7396"/>
    <w:rsid w:val="008B7821"/>
    <w:rsid w:val="008B7A13"/>
    <w:rsid w:val="008B7D8B"/>
    <w:rsid w:val="008C0670"/>
    <w:rsid w:val="008C0796"/>
    <w:rsid w:val="008C0969"/>
    <w:rsid w:val="008C0A36"/>
    <w:rsid w:val="008C0B17"/>
    <w:rsid w:val="008C0B64"/>
    <w:rsid w:val="008C0BCA"/>
    <w:rsid w:val="008C1142"/>
    <w:rsid w:val="008C11EB"/>
    <w:rsid w:val="008C1269"/>
    <w:rsid w:val="008C1632"/>
    <w:rsid w:val="008C17F7"/>
    <w:rsid w:val="008C196B"/>
    <w:rsid w:val="008C1A70"/>
    <w:rsid w:val="008C1BBA"/>
    <w:rsid w:val="008C1BD6"/>
    <w:rsid w:val="008C1D3F"/>
    <w:rsid w:val="008C1E08"/>
    <w:rsid w:val="008C1F34"/>
    <w:rsid w:val="008C1F51"/>
    <w:rsid w:val="008C20B6"/>
    <w:rsid w:val="008C20B7"/>
    <w:rsid w:val="008C2424"/>
    <w:rsid w:val="008C26B5"/>
    <w:rsid w:val="008C2751"/>
    <w:rsid w:val="008C27B0"/>
    <w:rsid w:val="008C2854"/>
    <w:rsid w:val="008C285A"/>
    <w:rsid w:val="008C29C3"/>
    <w:rsid w:val="008C2D03"/>
    <w:rsid w:val="008C2DCD"/>
    <w:rsid w:val="008C2E9F"/>
    <w:rsid w:val="008C2EA8"/>
    <w:rsid w:val="008C30E3"/>
    <w:rsid w:val="008C33FD"/>
    <w:rsid w:val="008C3423"/>
    <w:rsid w:val="008C3484"/>
    <w:rsid w:val="008C34C5"/>
    <w:rsid w:val="008C34FD"/>
    <w:rsid w:val="008C369A"/>
    <w:rsid w:val="008C3B05"/>
    <w:rsid w:val="008C4092"/>
    <w:rsid w:val="008C40AB"/>
    <w:rsid w:val="008C46F4"/>
    <w:rsid w:val="008C49F0"/>
    <w:rsid w:val="008C4AD0"/>
    <w:rsid w:val="008C5090"/>
    <w:rsid w:val="008C5091"/>
    <w:rsid w:val="008C56D2"/>
    <w:rsid w:val="008C57FF"/>
    <w:rsid w:val="008C58DD"/>
    <w:rsid w:val="008C599B"/>
    <w:rsid w:val="008C6036"/>
    <w:rsid w:val="008C60D2"/>
    <w:rsid w:val="008C60E0"/>
    <w:rsid w:val="008C62A9"/>
    <w:rsid w:val="008C6498"/>
    <w:rsid w:val="008C6531"/>
    <w:rsid w:val="008C6537"/>
    <w:rsid w:val="008C65AD"/>
    <w:rsid w:val="008C6828"/>
    <w:rsid w:val="008C6DA7"/>
    <w:rsid w:val="008C7472"/>
    <w:rsid w:val="008C7489"/>
    <w:rsid w:val="008C74CE"/>
    <w:rsid w:val="008C7589"/>
    <w:rsid w:val="008C75A4"/>
    <w:rsid w:val="008C7676"/>
    <w:rsid w:val="008C7B59"/>
    <w:rsid w:val="008C7D86"/>
    <w:rsid w:val="008C7EBB"/>
    <w:rsid w:val="008D0071"/>
    <w:rsid w:val="008D00FC"/>
    <w:rsid w:val="008D01F5"/>
    <w:rsid w:val="008D08A9"/>
    <w:rsid w:val="008D096C"/>
    <w:rsid w:val="008D0B61"/>
    <w:rsid w:val="008D0B7A"/>
    <w:rsid w:val="008D0B99"/>
    <w:rsid w:val="008D0D8A"/>
    <w:rsid w:val="008D0EBA"/>
    <w:rsid w:val="008D0FA7"/>
    <w:rsid w:val="008D103B"/>
    <w:rsid w:val="008D1050"/>
    <w:rsid w:val="008D1069"/>
    <w:rsid w:val="008D12ED"/>
    <w:rsid w:val="008D136A"/>
    <w:rsid w:val="008D1399"/>
    <w:rsid w:val="008D14D0"/>
    <w:rsid w:val="008D178E"/>
    <w:rsid w:val="008D1A3A"/>
    <w:rsid w:val="008D1DC0"/>
    <w:rsid w:val="008D1DC5"/>
    <w:rsid w:val="008D1ECC"/>
    <w:rsid w:val="008D21FF"/>
    <w:rsid w:val="008D240B"/>
    <w:rsid w:val="008D25EB"/>
    <w:rsid w:val="008D2644"/>
    <w:rsid w:val="008D2993"/>
    <w:rsid w:val="008D2C13"/>
    <w:rsid w:val="008D2D03"/>
    <w:rsid w:val="008D3576"/>
    <w:rsid w:val="008D380F"/>
    <w:rsid w:val="008D38CF"/>
    <w:rsid w:val="008D3ABC"/>
    <w:rsid w:val="008D3B7C"/>
    <w:rsid w:val="008D3D99"/>
    <w:rsid w:val="008D3DCE"/>
    <w:rsid w:val="008D3F71"/>
    <w:rsid w:val="008D42D6"/>
    <w:rsid w:val="008D4326"/>
    <w:rsid w:val="008D49BD"/>
    <w:rsid w:val="008D4BC1"/>
    <w:rsid w:val="008D4C0E"/>
    <w:rsid w:val="008D4D9E"/>
    <w:rsid w:val="008D4E33"/>
    <w:rsid w:val="008D5049"/>
    <w:rsid w:val="008D515A"/>
    <w:rsid w:val="008D5381"/>
    <w:rsid w:val="008D5519"/>
    <w:rsid w:val="008D55FA"/>
    <w:rsid w:val="008D563F"/>
    <w:rsid w:val="008D5824"/>
    <w:rsid w:val="008D5972"/>
    <w:rsid w:val="008D5F99"/>
    <w:rsid w:val="008D6275"/>
    <w:rsid w:val="008D62D5"/>
    <w:rsid w:val="008D668B"/>
    <w:rsid w:val="008D66B9"/>
    <w:rsid w:val="008D66C9"/>
    <w:rsid w:val="008D6847"/>
    <w:rsid w:val="008D6853"/>
    <w:rsid w:val="008D6E4C"/>
    <w:rsid w:val="008D70AB"/>
    <w:rsid w:val="008D72DD"/>
    <w:rsid w:val="008D74EC"/>
    <w:rsid w:val="008D758B"/>
    <w:rsid w:val="008D76B7"/>
    <w:rsid w:val="008D77C2"/>
    <w:rsid w:val="008D78C1"/>
    <w:rsid w:val="008D7A27"/>
    <w:rsid w:val="008D7C6D"/>
    <w:rsid w:val="008D7C6E"/>
    <w:rsid w:val="008D7F43"/>
    <w:rsid w:val="008E01AD"/>
    <w:rsid w:val="008E03F1"/>
    <w:rsid w:val="008E03F5"/>
    <w:rsid w:val="008E055D"/>
    <w:rsid w:val="008E05AF"/>
    <w:rsid w:val="008E0BFA"/>
    <w:rsid w:val="008E12FB"/>
    <w:rsid w:val="008E15B8"/>
    <w:rsid w:val="008E1832"/>
    <w:rsid w:val="008E1892"/>
    <w:rsid w:val="008E1A0A"/>
    <w:rsid w:val="008E1C48"/>
    <w:rsid w:val="008E1CAE"/>
    <w:rsid w:val="008E1DBD"/>
    <w:rsid w:val="008E1E67"/>
    <w:rsid w:val="008E1EC3"/>
    <w:rsid w:val="008E1EE9"/>
    <w:rsid w:val="008E22E6"/>
    <w:rsid w:val="008E2AF8"/>
    <w:rsid w:val="008E2C8D"/>
    <w:rsid w:val="008E2DC4"/>
    <w:rsid w:val="008E2EA9"/>
    <w:rsid w:val="008E2F3A"/>
    <w:rsid w:val="008E2FB1"/>
    <w:rsid w:val="008E3516"/>
    <w:rsid w:val="008E394E"/>
    <w:rsid w:val="008E3CC7"/>
    <w:rsid w:val="008E3D28"/>
    <w:rsid w:val="008E3D4C"/>
    <w:rsid w:val="008E416D"/>
    <w:rsid w:val="008E4208"/>
    <w:rsid w:val="008E43BC"/>
    <w:rsid w:val="008E4B27"/>
    <w:rsid w:val="008E4B73"/>
    <w:rsid w:val="008E4CA3"/>
    <w:rsid w:val="008E4D07"/>
    <w:rsid w:val="008E4E0F"/>
    <w:rsid w:val="008E52B7"/>
    <w:rsid w:val="008E5484"/>
    <w:rsid w:val="008E559D"/>
    <w:rsid w:val="008E5BDB"/>
    <w:rsid w:val="008E605A"/>
    <w:rsid w:val="008E60D2"/>
    <w:rsid w:val="008E647F"/>
    <w:rsid w:val="008E64A9"/>
    <w:rsid w:val="008E67AC"/>
    <w:rsid w:val="008E6886"/>
    <w:rsid w:val="008E6900"/>
    <w:rsid w:val="008E6BCB"/>
    <w:rsid w:val="008E7480"/>
    <w:rsid w:val="008E7898"/>
    <w:rsid w:val="008E7ADC"/>
    <w:rsid w:val="008E7C6E"/>
    <w:rsid w:val="008E7E46"/>
    <w:rsid w:val="008E7EDA"/>
    <w:rsid w:val="008F0077"/>
    <w:rsid w:val="008F01AE"/>
    <w:rsid w:val="008F02AA"/>
    <w:rsid w:val="008F07E6"/>
    <w:rsid w:val="008F084A"/>
    <w:rsid w:val="008F08F1"/>
    <w:rsid w:val="008F0A43"/>
    <w:rsid w:val="008F0ADA"/>
    <w:rsid w:val="008F0E4A"/>
    <w:rsid w:val="008F15E0"/>
    <w:rsid w:val="008F174B"/>
    <w:rsid w:val="008F175F"/>
    <w:rsid w:val="008F1A6D"/>
    <w:rsid w:val="008F1B68"/>
    <w:rsid w:val="008F1C65"/>
    <w:rsid w:val="008F1CAE"/>
    <w:rsid w:val="008F1D05"/>
    <w:rsid w:val="008F1DE2"/>
    <w:rsid w:val="008F21FF"/>
    <w:rsid w:val="008F291A"/>
    <w:rsid w:val="008F2CEB"/>
    <w:rsid w:val="008F2F6F"/>
    <w:rsid w:val="008F30EA"/>
    <w:rsid w:val="008F31A1"/>
    <w:rsid w:val="008F3240"/>
    <w:rsid w:val="008F3568"/>
    <w:rsid w:val="008F3641"/>
    <w:rsid w:val="008F3835"/>
    <w:rsid w:val="008F3930"/>
    <w:rsid w:val="008F3B05"/>
    <w:rsid w:val="008F3BD0"/>
    <w:rsid w:val="008F3ED6"/>
    <w:rsid w:val="008F3F5C"/>
    <w:rsid w:val="008F3F60"/>
    <w:rsid w:val="008F3FCA"/>
    <w:rsid w:val="008F4364"/>
    <w:rsid w:val="008F46EC"/>
    <w:rsid w:val="008F496E"/>
    <w:rsid w:val="008F4AE5"/>
    <w:rsid w:val="008F4C14"/>
    <w:rsid w:val="008F50A4"/>
    <w:rsid w:val="008F53A0"/>
    <w:rsid w:val="008F5424"/>
    <w:rsid w:val="008F5494"/>
    <w:rsid w:val="008F564C"/>
    <w:rsid w:val="008F567E"/>
    <w:rsid w:val="008F583E"/>
    <w:rsid w:val="008F5A9F"/>
    <w:rsid w:val="008F5D84"/>
    <w:rsid w:val="008F6197"/>
    <w:rsid w:val="008F630F"/>
    <w:rsid w:val="008F6A82"/>
    <w:rsid w:val="008F6B50"/>
    <w:rsid w:val="008F6BAD"/>
    <w:rsid w:val="008F6D41"/>
    <w:rsid w:val="008F6F18"/>
    <w:rsid w:val="008F712E"/>
    <w:rsid w:val="008F715D"/>
    <w:rsid w:val="008F740D"/>
    <w:rsid w:val="008F76CB"/>
    <w:rsid w:val="008F77D5"/>
    <w:rsid w:val="008F7D85"/>
    <w:rsid w:val="008F7E8C"/>
    <w:rsid w:val="008F7F02"/>
    <w:rsid w:val="008F7F58"/>
    <w:rsid w:val="00900499"/>
    <w:rsid w:val="009004AE"/>
    <w:rsid w:val="00900516"/>
    <w:rsid w:val="00900801"/>
    <w:rsid w:val="009011EB"/>
    <w:rsid w:val="009012FE"/>
    <w:rsid w:val="00901343"/>
    <w:rsid w:val="0090167D"/>
    <w:rsid w:val="0090187D"/>
    <w:rsid w:val="009019E0"/>
    <w:rsid w:val="00901BC8"/>
    <w:rsid w:val="00901D08"/>
    <w:rsid w:val="00901DB3"/>
    <w:rsid w:val="0090215B"/>
    <w:rsid w:val="009023A7"/>
    <w:rsid w:val="009027FF"/>
    <w:rsid w:val="0090285A"/>
    <w:rsid w:val="00902902"/>
    <w:rsid w:val="00903013"/>
    <w:rsid w:val="00903420"/>
    <w:rsid w:val="00903548"/>
    <w:rsid w:val="0090356D"/>
    <w:rsid w:val="009035FC"/>
    <w:rsid w:val="00903849"/>
    <w:rsid w:val="00903BA3"/>
    <w:rsid w:val="00903C69"/>
    <w:rsid w:val="00903C70"/>
    <w:rsid w:val="00904298"/>
    <w:rsid w:val="0090441F"/>
    <w:rsid w:val="00904494"/>
    <w:rsid w:val="009044B9"/>
    <w:rsid w:val="009044F5"/>
    <w:rsid w:val="0090452C"/>
    <w:rsid w:val="009045CA"/>
    <w:rsid w:val="00904748"/>
    <w:rsid w:val="00904879"/>
    <w:rsid w:val="00904898"/>
    <w:rsid w:val="00904A72"/>
    <w:rsid w:val="00904B9A"/>
    <w:rsid w:val="00904DF7"/>
    <w:rsid w:val="00904E83"/>
    <w:rsid w:val="009050D1"/>
    <w:rsid w:val="009054B4"/>
    <w:rsid w:val="009061B0"/>
    <w:rsid w:val="009061F3"/>
    <w:rsid w:val="009062D0"/>
    <w:rsid w:val="009062EE"/>
    <w:rsid w:val="00906524"/>
    <w:rsid w:val="00906A3E"/>
    <w:rsid w:val="00906CF2"/>
    <w:rsid w:val="00907031"/>
    <w:rsid w:val="00907325"/>
    <w:rsid w:val="00907489"/>
    <w:rsid w:val="00907797"/>
    <w:rsid w:val="00907B16"/>
    <w:rsid w:val="00907D1C"/>
    <w:rsid w:val="00910118"/>
    <w:rsid w:val="00910239"/>
    <w:rsid w:val="009108AF"/>
    <w:rsid w:val="0091090B"/>
    <w:rsid w:val="00910EC6"/>
    <w:rsid w:val="00910ED3"/>
    <w:rsid w:val="00911075"/>
    <w:rsid w:val="009112BE"/>
    <w:rsid w:val="00911445"/>
    <w:rsid w:val="009115BA"/>
    <w:rsid w:val="009120CE"/>
    <w:rsid w:val="009120D3"/>
    <w:rsid w:val="0091231C"/>
    <w:rsid w:val="00912840"/>
    <w:rsid w:val="00912E03"/>
    <w:rsid w:val="00912E17"/>
    <w:rsid w:val="00912FA2"/>
    <w:rsid w:val="009133D2"/>
    <w:rsid w:val="0091352B"/>
    <w:rsid w:val="00913613"/>
    <w:rsid w:val="009138B1"/>
    <w:rsid w:val="00913995"/>
    <w:rsid w:val="00913A0F"/>
    <w:rsid w:val="00913C8B"/>
    <w:rsid w:val="00913D49"/>
    <w:rsid w:val="00913EC8"/>
    <w:rsid w:val="00914025"/>
    <w:rsid w:val="009142D2"/>
    <w:rsid w:val="009146DD"/>
    <w:rsid w:val="00914714"/>
    <w:rsid w:val="00914B33"/>
    <w:rsid w:val="00914CE3"/>
    <w:rsid w:val="00915275"/>
    <w:rsid w:val="009154FE"/>
    <w:rsid w:val="009157A7"/>
    <w:rsid w:val="00915847"/>
    <w:rsid w:val="009158F2"/>
    <w:rsid w:val="00915BCC"/>
    <w:rsid w:val="00915EE8"/>
    <w:rsid w:val="00915F93"/>
    <w:rsid w:val="00915FDB"/>
    <w:rsid w:val="009163E7"/>
    <w:rsid w:val="00916889"/>
    <w:rsid w:val="00916C24"/>
    <w:rsid w:val="00916E54"/>
    <w:rsid w:val="009170F1"/>
    <w:rsid w:val="0091723C"/>
    <w:rsid w:val="00917322"/>
    <w:rsid w:val="0091756E"/>
    <w:rsid w:val="00917660"/>
    <w:rsid w:val="00917945"/>
    <w:rsid w:val="009179BD"/>
    <w:rsid w:val="00917AC9"/>
    <w:rsid w:val="00917CD2"/>
    <w:rsid w:val="00917D23"/>
    <w:rsid w:val="00917DEB"/>
    <w:rsid w:val="0092010E"/>
    <w:rsid w:val="009201F7"/>
    <w:rsid w:val="00920244"/>
    <w:rsid w:val="00920259"/>
    <w:rsid w:val="0092034B"/>
    <w:rsid w:val="0092046B"/>
    <w:rsid w:val="009208CF"/>
    <w:rsid w:val="00920B78"/>
    <w:rsid w:val="00920B7F"/>
    <w:rsid w:val="00920DA6"/>
    <w:rsid w:val="009210B0"/>
    <w:rsid w:val="009211B0"/>
    <w:rsid w:val="009212F8"/>
    <w:rsid w:val="0092145C"/>
    <w:rsid w:val="00921B2F"/>
    <w:rsid w:val="00921BC8"/>
    <w:rsid w:val="00921C62"/>
    <w:rsid w:val="00921D56"/>
    <w:rsid w:val="00921DE5"/>
    <w:rsid w:val="00921DF0"/>
    <w:rsid w:val="00921F0C"/>
    <w:rsid w:val="00922022"/>
    <w:rsid w:val="009220D5"/>
    <w:rsid w:val="009221E5"/>
    <w:rsid w:val="00922445"/>
    <w:rsid w:val="00922BF3"/>
    <w:rsid w:val="00922E08"/>
    <w:rsid w:val="00922F85"/>
    <w:rsid w:val="0092303B"/>
    <w:rsid w:val="00923584"/>
    <w:rsid w:val="00923652"/>
    <w:rsid w:val="00923D0F"/>
    <w:rsid w:val="00923DF6"/>
    <w:rsid w:val="009241BF"/>
    <w:rsid w:val="009241E0"/>
    <w:rsid w:val="0092422C"/>
    <w:rsid w:val="0092463B"/>
    <w:rsid w:val="009247F8"/>
    <w:rsid w:val="00924C0D"/>
    <w:rsid w:val="00924C56"/>
    <w:rsid w:val="00924EF4"/>
    <w:rsid w:val="009251DE"/>
    <w:rsid w:val="009253E1"/>
    <w:rsid w:val="00925493"/>
    <w:rsid w:val="009259A1"/>
    <w:rsid w:val="00925CF1"/>
    <w:rsid w:val="00926199"/>
    <w:rsid w:val="009266E8"/>
    <w:rsid w:val="009269DA"/>
    <w:rsid w:val="00927063"/>
    <w:rsid w:val="00927088"/>
    <w:rsid w:val="009275F3"/>
    <w:rsid w:val="0092761C"/>
    <w:rsid w:val="009279E8"/>
    <w:rsid w:val="00927D50"/>
    <w:rsid w:val="00930229"/>
    <w:rsid w:val="00930AD1"/>
    <w:rsid w:val="00930C15"/>
    <w:rsid w:val="00930D43"/>
    <w:rsid w:val="00930FCA"/>
    <w:rsid w:val="00931318"/>
    <w:rsid w:val="00931900"/>
    <w:rsid w:val="00931A1D"/>
    <w:rsid w:val="00931CA4"/>
    <w:rsid w:val="00931E80"/>
    <w:rsid w:val="00931E97"/>
    <w:rsid w:val="0093233C"/>
    <w:rsid w:val="00932448"/>
    <w:rsid w:val="0093253A"/>
    <w:rsid w:val="00932731"/>
    <w:rsid w:val="00932959"/>
    <w:rsid w:val="00932EB3"/>
    <w:rsid w:val="0093304E"/>
    <w:rsid w:val="0093322E"/>
    <w:rsid w:val="0093352E"/>
    <w:rsid w:val="0093369B"/>
    <w:rsid w:val="00933AFB"/>
    <w:rsid w:val="00933D31"/>
    <w:rsid w:val="00933E2D"/>
    <w:rsid w:val="00933FF3"/>
    <w:rsid w:val="00934037"/>
    <w:rsid w:val="009348EC"/>
    <w:rsid w:val="00934A4F"/>
    <w:rsid w:val="00934D97"/>
    <w:rsid w:val="00934E73"/>
    <w:rsid w:val="00934EDC"/>
    <w:rsid w:val="00935407"/>
    <w:rsid w:val="009354A0"/>
    <w:rsid w:val="00935582"/>
    <w:rsid w:val="009355D6"/>
    <w:rsid w:val="00935CB6"/>
    <w:rsid w:val="00935FEE"/>
    <w:rsid w:val="00936038"/>
    <w:rsid w:val="00936565"/>
    <w:rsid w:val="00936623"/>
    <w:rsid w:val="00936792"/>
    <w:rsid w:val="0093683F"/>
    <w:rsid w:val="00936C56"/>
    <w:rsid w:val="00936D0A"/>
    <w:rsid w:val="00936D40"/>
    <w:rsid w:val="00936D78"/>
    <w:rsid w:val="00936E7C"/>
    <w:rsid w:val="00936F02"/>
    <w:rsid w:val="00936F2C"/>
    <w:rsid w:val="0093736C"/>
    <w:rsid w:val="00937688"/>
    <w:rsid w:val="00937704"/>
    <w:rsid w:val="0093771A"/>
    <w:rsid w:val="00937787"/>
    <w:rsid w:val="00937C7F"/>
    <w:rsid w:val="00940024"/>
    <w:rsid w:val="00940388"/>
    <w:rsid w:val="009405B4"/>
    <w:rsid w:val="009408F3"/>
    <w:rsid w:val="00940AD5"/>
    <w:rsid w:val="00940C78"/>
    <w:rsid w:val="00940E13"/>
    <w:rsid w:val="00940F3C"/>
    <w:rsid w:val="00941550"/>
    <w:rsid w:val="009418E6"/>
    <w:rsid w:val="009419F8"/>
    <w:rsid w:val="00941CEA"/>
    <w:rsid w:val="00941E66"/>
    <w:rsid w:val="0094211E"/>
    <w:rsid w:val="0094226C"/>
    <w:rsid w:val="0094227E"/>
    <w:rsid w:val="009422BB"/>
    <w:rsid w:val="009424BF"/>
    <w:rsid w:val="0094286A"/>
    <w:rsid w:val="00942948"/>
    <w:rsid w:val="00942BC3"/>
    <w:rsid w:val="00942BFE"/>
    <w:rsid w:val="00942D37"/>
    <w:rsid w:val="00942E63"/>
    <w:rsid w:val="00942EF1"/>
    <w:rsid w:val="0094317F"/>
    <w:rsid w:val="009435B5"/>
    <w:rsid w:val="009437B2"/>
    <w:rsid w:val="009437CB"/>
    <w:rsid w:val="009437E0"/>
    <w:rsid w:val="009439D1"/>
    <w:rsid w:val="00943A1E"/>
    <w:rsid w:val="00944088"/>
    <w:rsid w:val="0094412D"/>
    <w:rsid w:val="00944314"/>
    <w:rsid w:val="0094462C"/>
    <w:rsid w:val="00944BF7"/>
    <w:rsid w:val="00944D08"/>
    <w:rsid w:val="00944D3A"/>
    <w:rsid w:val="00945077"/>
    <w:rsid w:val="009451A5"/>
    <w:rsid w:val="0094541C"/>
    <w:rsid w:val="00945489"/>
    <w:rsid w:val="0094552B"/>
    <w:rsid w:val="00945722"/>
    <w:rsid w:val="009457D9"/>
    <w:rsid w:val="00945889"/>
    <w:rsid w:val="00945D6B"/>
    <w:rsid w:val="009461CC"/>
    <w:rsid w:val="00946403"/>
    <w:rsid w:val="009465AB"/>
    <w:rsid w:val="009465DE"/>
    <w:rsid w:val="00946798"/>
    <w:rsid w:val="00946C9F"/>
    <w:rsid w:val="00946D3D"/>
    <w:rsid w:val="00946E3B"/>
    <w:rsid w:val="00947199"/>
    <w:rsid w:val="00947F8F"/>
    <w:rsid w:val="009501A5"/>
    <w:rsid w:val="00950268"/>
    <w:rsid w:val="00950397"/>
    <w:rsid w:val="00950876"/>
    <w:rsid w:val="00950877"/>
    <w:rsid w:val="0095099A"/>
    <w:rsid w:val="00950B77"/>
    <w:rsid w:val="00950D54"/>
    <w:rsid w:val="00950DDB"/>
    <w:rsid w:val="00950E82"/>
    <w:rsid w:val="009511E8"/>
    <w:rsid w:val="0095133B"/>
    <w:rsid w:val="0095139F"/>
    <w:rsid w:val="00951518"/>
    <w:rsid w:val="0095163D"/>
    <w:rsid w:val="009517E5"/>
    <w:rsid w:val="00951946"/>
    <w:rsid w:val="009519EC"/>
    <w:rsid w:val="00951F9D"/>
    <w:rsid w:val="00951FB8"/>
    <w:rsid w:val="009520C4"/>
    <w:rsid w:val="009522FE"/>
    <w:rsid w:val="0095269F"/>
    <w:rsid w:val="009527FA"/>
    <w:rsid w:val="0095280B"/>
    <w:rsid w:val="00952DFF"/>
    <w:rsid w:val="0095306E"/>
    <w:rsid w:val="009532F1"/>
    <w:rsid w:val="0095352F"/>
    <w:rsid w:val="009535FA"/>
    <w:rsid w:val="0095369A"/>
    <w:rsid w:val="009537C9"/>
    <w:rsid w:val="00953D5D"/>
    <w:rsid w:val="00953E6B"/>
    <w:rsid w:val="00953F7A"/>
    <w:rsid w:val="00953F9D"/>
    <w:rsid w:val="0095405E"/>
    <w:rsid w:val="00954082"/>
    <w:rsid w:val="0095419E"/>
    <w:rsid w:val="0095420E"/>
    <w:rsid w:val="0095422C"/>
    <w:rsid w:val="0095428E"/>
    <w:rsid w:val="0095428F"/>
    <w:rsid w:val="00954361"/>
    <w:rsid w:val="00954426"/>
    <w:rsid w:val="00954480"/>
    <w:rsid w:val="0095483E"/>
    <w:rsid w:val="009548E9"/>
    <w:rsid w:val="00954B00"/>
    <w:rsid w:val="00954B73"/>
    <w:rsid w:val="00954BC6"/>
    <w:rsid w:val="00954C74"/>
    <w:rsid w:val="00954D4B"/>
    <w:rsid w:val="00954E04"/>
    <w:rsid w:val="00954F22"/>
    <w:rsid w:val="00954F3B"/>
    <w:rsid w:val="009550A3"/>
    <w:rsid w:val="0095558D"/>
    <w:rsid w:val="009558FF"/>
    <w:rsid w:val="009559A1"/>
    <w:rsid w:val="00956249"/>
    <w:rsid w:val="00956595"/>
    <w:rsid w:val="0095688F"/>
    <w:rsid w:val="00956BBB"/>
    <w:rsid w:val="00956BED"/>
    <w:rsid w:val="0095716C"/>
    <w:rsid w:val="009573F7"/>
    <w:rsid w:val="00957453"/>
    <w:rsid w:val="00957781"/>
    <w:rsid w:val="00957BCC"/>
    <w:rsid w:val="00957D40"/>
    <w:rsid w:val="00957F1A"/>
    <w:rsid w:val="00957F61"/>
    <w:rsid w:val="00957FFC"/>
    <w:rsid w:val="00960232"/>
    <w:rsid w:val="00960509"/>
    <w:rsid w:val="0096061E"/>
    <w:rsid w:val="009608B5"/>
    <w:rsid w:val="0096098B"/>
    <w:rsid w:val="00960BCE"/>
    <w:rsid w:val="00960EB5"/>
    <w:rsid w:val="00960EFA"/>
    <w:rsid w:val="00960F31"/>
    <w:rsid w:val="00960FE9"/>
    <w:rsid w:val="009610AB"/>
    <w:rsid w:val="00961310"/>
    <w:rsid w:val="0096169D"/>
    <w:rsid w:val="0096188C"/>
    <w:rsid w:val="00961B14"/>
    <w:rsid w:val="00961C53"/>
    <w:rsid w:val="00961CDA"/>
    <w:rsid w:val="00961D21"/>
    <w:rsid w:val="00961E81"/>
    <w:rsid w:val="00961EA3"/>
    <w:rsid w:val="00962162"/>
    <w:rsid w:val="00962558"/>
    <w:rsid w:val="00962620"/>
    <w:rsid w:val="00962877"/>
    <w:rsid w:val="00962879"/>
    <w:rsid w:val="00962A62"/>
    <w:rsid w:val="00962CCF"/>
    <w:rsid w:val="00962D3F"/>
    <w:rsid w:val="00962DE1"/>
    <w:rsid w:val="00962FCA"/>
    <w:rsid w:val="0096319B"/>
    <w:rsid w:val="00963642"/>
    <w:rsid w:val="009637EE"/>
    <w:rsid w:val="009638D8"/>
    <w:rsid w:val="009639EE"/>
    <w:rsid w:val="00963BE5"/>
    <w:rsid w:val="00963D21"/>
    <w:rsid w:val="00963F09"/>
    <w:rsid w:val="00964018"/>
    <w:rsid w:val="0096408B"/>
    <w:rsid w:val="00964099"/>
    <w:rsid w:val="00964B6E"/>
    <w:rsid w:val="00964E6E"/>
    <w:rsid w:val="00964ED2"/>
    <w:rsid w:val="00964FDD"/>
    <w:rsid w:val="00965580"/>
    <w:rsid w:val="0096569E"/>
    <w:rsid w:val="0096576A"/>
    <w:rsid w:val="0096594B"/>
    <w:rsid w:val="00965D1F"/>
    <w:rsid w:val="00965E9E"/>
    <w:rsid w:val="00965EAC"/>
    <w:rsid w:val="009663FF"/>
    <w:rsid w:val="00966415"/>
    <w:rsid w:val="00966758"/>
    <w:rsid w:val="0096676E"/>
    <w:rsid w:val="00966AE5"/>
    <w:rsid w:val="00966F8A"/>
    <w:rsid w:val="009673C5"/>
    <w:rsid w:val="009674F6"/>
    <w:rsid w:val="009678E5"/>
    <w:rsid w:val="00967C25"/>
    <w:rsid w:val="00967FAE"/>
    <w:rsid w:val="00967FB9"/>
    <w:rsid w:val="00970038"/>
    <w:rsid w:val="009702A9"/>
    <w:rsid w:val="00970392"/>
    <w:rsid w:val="009703F4"/>
    <w:rsid w:val="00970625"/>
    <w:rsid w:val="009707DD"/>
    <w:rsid w:val="009709C5"/>
    <w:rsid w:val="00970C84"/>
    <w:rsid w:val="0097142C"/>
    <w:rsid w:val="009718F5"/>
    <w:rsid w:val="00971DA0"/>
    <w:rsid w:val="00971FB8"/>
    <w:rsid w:val="009720AD"/>
    <w:rsid w:val="009722C1"/>
    <w:rsid w:val="009724CC"/>
    <w:rsid w:val="00972607"/>
    <w:rsid w:val="00972704"/>
    <w:rsid w:val="00972741"/>
    <w:rsid w:val="00972902"/>
    <w:rsid w:val="0097297A"/>
    <w:rsid w:val="009729FE"/>
    <w:rsid w:val="00972D75"/>
    <w:rsid w:val="00973228"/>
    <w:rsid w:val="00973562"/>
    <w:rsid w:val="00973BF8"/>
    <w:rsid w:val="00973CBE"/>
    <w:rsid w:val="00973D91"/>
    <w:rsid w:val="00973DCC"/>
    <w:rsid w:val="0097403B"/>
    <w:rsid w:val="0097410B"/>
    <w:rsid w:val="009742E0"/>
    <w:rsid w:val="00974506"/>
    <w:rsid w:val="009747B1"/>
    <w:rsid w:val="009747F6"/>
    <w:rsid w:val="00974815"/>
    <w:rsid w:val="009752AE"/>
    <w:rsid w:val="009752DF"/>
    <w:rsid w:val="0097588E"/>
    <w:rsid w:val="00975DC2"/>
    <w:rsid w:val="009761BA"/>
    <w:rsid w:val="009761E7"/>
    <w:rsid w:val="009762FD"/>
    <w:rsid w:val="00976539"/>
    <w:rsid w:val="0097673A"/>
    <w:rsid w:val="00976778"/>
    <w:rsid w:val="00976D97"/>
    <w:rsid w:val="00976EA1"/>
    <w:rsid w:val="009770AB"/>
    <w:rsid w:val="0097741D"/>
    <w:rsid w:val="00977D46"/>
    <w:rsid w:val="00977E00"/>
    <w:rsid w:val="009801BA"/>
    <w:rsid w:val="00980223"/>
    <w:rsid w:val="00980370"/>
    <w:rsid w:val="00980396"/>
    <w:rsid w:val="0098041D"/>
    <w:rsid w:val="00980ACE"/>
    <w:rsid w:val="00980C06"/>
    <w:rsid w:val="009814D5"/>
    <w:rsid w:val="00981684"/>
    <w:rsid w:val="00981A9C"/>
    <w:rsid w:val="00981AC7"/>
    <w:rsid w:val="00981E33"/>
    <w:rsid w:val="00981E41"/>
    <w:rsid w:val="00981E7E"/>
    <w:rsid w:val="00981FE8"/>
    <w:rsid w:val="0098215C"/>
    <w:rsid w:val="00982179"/>
    <w:rsid w:val="009823C6"/>
    <w:rsid w:val="009823F9"/>
    <w:rsid w:val="00982545"/>
    <w:rsid w:val="00982584"/>
    <w:rsid w:val="0098265C"/>
    <w:rsid w:val="00982715"/>
    <w:rsid w:val="009827ED"/>
    <w:rsid w:val="00982954"/>
    <w:rsid w:val="0098303F"/>
    <w:rsid w:val="00983106"/>
    <w:rsid w:val="00983536"/>
    <w:rsid w:val="0098356D"/>
    <w:rsid w:val="00983769"/>
    <w:rsid w:val="0098399D"/>
    <w:rsid w:val="00983A43"/>
    <w:rsid w:val="00983A8B"/>
    <w:rsid w:val="00983AE7"/>
    <w:rsid w:val="00983C5F"/>
    <w:rsid w:val="00983FF1"/>
    <w:rsid w:val="00984011"/>
    <w:rsid w:val="00984103"/>
    <w:rsid w:val="009841EE"/>
    <w:rsid w:val="00984268"/>
    <w:rsid w:val="0098432F"/>
    <w:rsid w:val="0098441D"/>
    <w:rsid w:val="00984441"/>
    <w:rsid w:val="009844C5"/>
    <w:rsid w:val="009846A4"/>
    <w:rsid w:val="009847E2"/>
    <w:rsid w:val="00984B2A"/>
    <w:rsid w:val="00984D1E"/>
    <w:rsid w:val="00984D85"/>
    <w:rsid w:val="00984E35"/>
    <w:rsid w:val="00984F84"/>
    <w:rsid w:val="009853A3"/>
    <w:rsid w:val="0098558B"/>
    <w:rsid w:val="00985746"/>
    <w:rsid w:val="00985787"/>
    <w:rsid w:val="00985A76"/>
    <w:rsid w:val="00985B62"/>
    <w:rsid w:val="00985B95"/>
    <w:rsid w:val="00985EEC"/>
    <w:rsid w:val="00985F95"/>
    <w:rsid w:val="0098623E"/>
    <w:rsid w:val="009862AB"/>
    <w:rsid w:val="00986BDA"/>
    <w:rsid w:val="00986CC4"/>
    <w:rsid w:val="00986DF1"/>
    <w:rsid w:val="009873AE"/>
    <w:rsid w:val="009876EC"/>
    <w:rsid w:val="009878DE"/>
    <w:rsid w:val="00987B4A"/>
    <w:rsid w:val="00987C1B"/>
    <w:rsid w:val="00987D40"/>
    <w:rsid w:val="00987D52"/>
    <w:rsid w:val="00987E17"/>
    <w:rsid w:val="00987F65"/>
    <w:rsid w:val="009901D7"/>
    <w:rsid w:val="009903FA"/>
    <w:rsid w:val="00990420"/>
    <w:rsid w:val="00990903"/>
    <w:rsid w:val="0099101D"/>
    <w:rsid w:val="00991094"/>
    <w:rsid w:val="009910CF"/>
    <w:rsid w:val="009910F9"/>
    <w:rsid w:val="00991262"/>
    <w:rsid w:val="00991447"/>
    <w:rsid w:val="00991455"/>
    <w:rsid w:val="00991657"/>
    <w:rsid w:val="00991AAD"/>
    <w:rsid w:val="00991BA1"/>
    <w:rsid w:val="00991D52"/>
    <w:rsid w:val="00992421"/>
    <w:rsid w:val="009924B0"/>
    <w:rsid w:val="0099276F"/>
    <w:rsid w:val="00992D7A"/>
    <w:rsid w:val="00992F67"/>
    <w:rsid w:val="009932C5"/>
    <w:rsid w:val="00993340"/>
    <w:rsid w:val="00993375"/>
    <w:rsid w:val="00993499"/>
    <w:rsid w:val="00993BA9"/>
    <w:rsid w:val="00993E2B"/>
    <w:rsid w:val="00993E2E"/>
    <w:rsid w:val="00993E50"/>
    <w:rsid w:val="00993FF3"/>
    <w:rsid w:val="0099413E"/>
    <w:rsid w:val="00994482"/>
    <w:rsid w:val="009946A3"/>
    <w:rsid w:val="00994737"/>
    <w:rsid w:val="00994862"/>
    <w:rsid w:val="009948BE"/>
    <w:rsid w:val="00994DEE"/>
    <w:rsid w:val="00995038"/>
    <w:rsid w:val="00995D6A"/>
    <w:rsid w:val="00995EED"/>
    <w:rsid w:val="00995F98"/>
    <w:rsid w:val="00996167"/>
    <w:rsid w:val="00996429"/>
    <w:rsid w:val="0099647E"/>
    <w:rsid w:val="009964B5"/>
    <w:rsid w:val="00996590"/>
    <w:rsid w:val="00996998"/>
    <w:rsid w:val="00996A1C"/>
    <w:rsid w:val="00996C56"/>
    <w:rsid w:val="00996C78"/>
    <w:rsid w:val="00997113"/>
    <w:rsid w:val="0099732C"/>
    <w:rsid w:val="00997414"/>
    <w:rsid w:val="0099746B"/>
    <w:rsid w:val="00997769"/>
    <w:rsid w:val="009977D3"/>
    <w:rsid w:val="009978F7"/>
    <w:rsid w:val="00997A32"/>
    <w:rsid w:val="009A0383"/>
    <w:rsid w:val="009A04BE"/>
    <w:rsid w:val="009A07C2"/>
    <w:rsid w:val="009A0CB0"/>
    <w:rsid w:val="009A10D1"/>
    <w:rsid w:val="009A1413"/>
    <w:rsid w:val="009A181B"/>
    <w:rsid w:val="009A1B27"/>
    <w:rsid w:val="009A1D8E"/>
    <w:rsid w:val="009A1E3E"/>
    <w:rsid w:val="009A22F1"/>
    <w:rsid w:val="009A232B"/>
    <w:rsid w:val="009A2725"/>
    <w:rsid w:val="009A2B1C"/>
    <w:rsid w:val="009A2B9C"/>
    <w:rsid w:val="009A2EF6"/>
    <w:rsid w:val="009A3803"/>
    <w:rsid w:val="009A3855"/>
    <w:rsid w:val="009A387F"/>
    <w:rsid w:val="009A39EE"/>
    <w:rsid w:val="009A3BF8"/>
    <w:rsid w:val="009A3C12"/>
    <w:rsid w:val="009A3D7E"/>
    <w:rsid w:val="009A4239"/>
    <w:rsid w:val="009A43C4"/>
    <w:rsid w:val="009A43F2"/>
    <w:rsid w:val="009A4625"/>
    <w:rsid w:val="009A4691"/>
    <w:rsid w:val="009A46F7"/>
    <w:rsid w:val="009A4807"/>
    <w:rsid w:val="009A4B8E"/>
    <w:rsid w:val="009A4E8B"/>
    <w:rsid w:val="009A4EDB"/>
    <w:rsid w:val="009A5255"/>
    <w:rsid w:val="009A5317"/>
    <w:rsid w:val="009A56C5"/>
    <w:rsid w:val="009A583C"/>
    <w:rsid w:val="009A5C1E"/>
    <w:rsid w:val="009A5CBC"/>
    <w:rsid w:val="009A5CDD"/>
    <w:rsid w:val="009A6001"/>
    <w:rsid w:val="009A681E"/>
    <w:rsid w:val="009A72C2"/>
    <w:rsid w:val="009A775B"/>
    <w:rsid w:val="009A7C5A"/>
    <w:rsid w:val="009A7CAB"/>
    <w:rsid w:val="009A7E94"/>
    <w:rsid w:val="009B000E"/>
    <w:rsid w:val="009B026E"/>
    <w:rsid w:val="009B05BA"/>
    <w:rsid w:val="009B0C51"/>
    <w:rsid w:val="009B11CA"/>
    <w:rsid w:val="009B16C9"/>
    <w:rsid w:val="009B1841"/>
    <w:rsid w:val="009B1957"/>
    <w:rsid w:val="009B199C"/>
    <w:rsid w:val="009B1AD6"/>
    <w:rsid w:val="009B1D35"/>
    <w:rsid w:val="009B1D4F"/>
    <w:rsid w:val="009B1EFA"/>
    <w:rsid w:val="009B2027"/>
    <w:rsid w:val="009B21EA"/>
    <w:rsid w:val="009B2214"/>
    <w:rsid w:val="009B261A"/>
    <w:rsid w:val="009B275F"/>
    <w:rsid w:val="009B2BA5"/>
    <w:rsid w:val="009B2F43"/>
    <w:rsid w:val="009B2FC2"/>
    <w:rsid w:val="009B306F"/>
    <w:rsid w:val="009B30BD"/>
    <w:rsid w:val="009B3306"/>
    <w:rsid w:val="009B340E"/>
    <w:rsid w:val="009B34E2"/>
    <w:rsid w:val="009B3794"/>
    <w:rsid w:val="009B37DA"/>
    <w:rsid w:val="009B3881"/>
    <w:rsid w:val="009B3B66"/>
    <w:rsid w:val="009B3DC6"/>
    <w:rsid w:val="009B45B9"/>
    <w:rsid w:val="009B4608"/>
    <w:rsid w:val="009B4660"/>
    <w:rsid w:val="009B4739"/>
    <w:rsid w:val="009B473A"/>
    <w:rsid w:val="009B47E4"/>
    <w:rsid w:val="009B4805"/>
    <w:rsid w:val="009B4A02"/>
    <w:rsid w:val="009B4AA1"/>
    <w:rsid w:val="009B4AEC"/>
    <w:rsid w:val="009B4D81"/>
    <w:rsid w:val="009B4FAB"/>
    <w:rsid w:val="009B5159"/>
    <w:rsid w:val="009B5167"/>
    <w:rsid w:val="009B51AD"/>
    <w:rsid w:val="009B5236"/>
    <w:rsid w:val="009B52F7"/>
    <w:rsid w:val="009B5395"/>
    <w:rsid w:val="009B53DC"/>
    <w:rsid w:val="009B59D8"/>
    <w:rsid w:val="009B5C69"/>
    <w:rsid w:val="009B5CCA"/>
    <w:rsid w:val="009B5D77"/>
    <w:rsid w:val="009B5EB4"/>
    <w:rsid w:val="009B6075"/>
    <w:rsid w:val="009B61F8"/>
    <w:rsid w:val="009B6300"/>
    <w:rsid w:val="009B6323"/>
    <w:rsid w:val="009B6505"/>
    <w:rsid w:val="009B672F"/>
    <w:rsid w:val="009B6942"/>
    <w:rsid w:val="009B6D04"/>
    <w:rsid w:val="009B6FB8"/>
    <w:rsid w:val="009B6FC8"/>
    <w:rsid w:val="009B7932"/>
    <w:rsid w:val="009B7A93"/>
    <w:rsid w:val="009B7C05"/>
    <w:rsid w:val="009B7E5E"/>
    <w:rsid w:val="009C037B"/>
    <w:rsid w:val="009C09CD"/>
    <w:rsid w:val="009C0A42"/>
    <w:rsid w:val="009C0C80"/>
    <w:rsid w:val="009C0E81"/>
    <w:rsid w:val="009C0ED8"/>
    <w:rsid w:val="009C1628"/>
    <w:rsid w:val="009C167B"/>
    <w:rsid w:val="009C1B80"/>
    <w:rsid w:val="009C20CD"/>
    <w:rsid w:val="009C21DC"/>
    <w:rsid w:val="009C25A1"/>
    <w:rsid w:val="009C26F8"/>
    <w:rsid w:val="009C2890"/>
    <w:rsid w:val="009C28CF"/>
    <w:rsid w:val="009C2BDE"/>
    <w:rsid w:val="009C2CC3"/>
    <w:rsid w:val="009C2CD2"/>
    <w:rsid w:val="009C2F48"/>
    <w:rsid w:val="009C34FE"/>
    <w:rsid w:val="009C355B"/>
    <w:rsid w:val="009C36CE"/>
    <w:rsid w:val="009C3878"/>
    <w:rsid w:val="009C3A10"/>
    <w:rsid w:val="009C3A36"/>
    <w:rsid w:val="009C3AC0"/>
    <w:rsid w:val="009C3BBF"/>
    <w:rsid w:val="009C40D6"/>
    <w:rsid w:val="009C4452"/>
    <w:rsid w:val="009C46AB"/>
    <w:rsid w:val="009C486C"/>
    <w:rsid w:val="009C4C1D"/>
    <w:rsid w:val="009C4C7F"/>
    <w:rsid w:val="009C4E4D"/>
    <w:rsid w:val="009C4FA3"/>
    <w:rsid w:val="009C50E1"/>
    <w:rsid w:val="009C559C"/>
    <w:rsid w:val="009C57D1"/>
    <w:rsid w:val="009C57FC"/>
    <w:rsid w:val="009C59C7"/>
    <w:rsid w:val="009C5B5E"/>
    <w:rsid w:val="009C5CB4"/>
    <w:rsid w:val="009C5CED"/>
    <w:rsid w:val="009C6076"/>
    <w:rsid w:val="009C62BD"/>
    <w:rsid w:val="009C6AFA"/>
    <w:rsid w:val="009C6C47"/>
    <w:rsid w:val="009C6CE5"/>
    <w:rsid w:val="009C6FA3"/>
    <w:rsid w:val="009C759C"/>
    <w:rsid w:val="009C772B"/>
    <w:rsid w:val="009C78F8"/>
    <w:rsid w:val="009C7927"/>
    <w:rsid w:val="009C79C0"/>
    <w:rsid w:val="009C7A17"/>
    <w:rsid w:val="009C7A53"/>
    <w:rsid w:val="009C7CCE"/>
    <w:rsid w:val="009C7E3A"/>
    <w:rsid w:val="009C7F37"/>
    <w:rsid w:val="009D012E"/>
    <w:rsid w:val="009D081C"/>
    <w:rsid w:val="009D0ADC"/>
    <w:rsid w:val="009D1072"/>
    <w:rsid w:val="009D12D6"/>
    <w:rsid w:val="009D143C"/>
    <w:rsid w:val="009D14F3"/>
    <w:rsid w:val="009D17D6"/>
    <w:rsid w:val="009D1A23"/>
    <w:rsid w:val="009D1E1F"/>
    <w:rsid w:val="009D1E67"/>
    <w:rsid w:val="009D1EF8"/>
    <w:rsid w:val="009D209C"/>
    <w:rsid w:val="009D21AD"/>
    <w:rsid w:val="009D26DA"/>
    <w:rsid w:val="009D27A6"/>
    <w:rsid w:val="009D2F26"/>
    <w:rsid w:val="009D3092"/>
    <w:rsid w:val="009D3260"/>
    <w:rsid w:val="009D3320"/>
    <w:rsid w:val="009D33BA"/>
    <w:rsid w:val="009D3590"/>
    <w:rsid w:val="009D366A"/>
    <w:rsid w:val="009D3672"/>
    <w:rsid w:val="009D3674"/>
    <w:rsid w:val="009D3762"/>
    <w:rsid w:val="009D3877"/>
    <w:rsid w:val="009D39C0"/>
    <w:rsid w:val="009D39C1"/>
    <w:rsid w:val="009D3A12"/>
    <w:rsid w:val="009D3F40"/>
    <w:rsid w:val="009D3FA1"/>
    <w:rsid w:val="009D4373"/>
    <w:rsid w:val="009D4580"/>
    <w:rsid w:val="009D45CF"/>
    <w:rsid w:val="009D48CF"/>
    <w:rsid w:val="009D4A17"/>
    <w:rsid w:val="009D4C18"/>
    <w:rsid w:val="009D4F07"/>
    <w:rsid w:val="009D4FD2"/>
    <w:rsid w:val="009D50A8"/>
    <w:rsid w:val="009D5126"/>
    <w:rsid w:val="009D51A6"/>
    <w:rsid w:val="009D5488"/>
    <w:rsid w:val="009D56FA"/>
    <w:rsid w:val="009D5C44"/>
    <w:rsid w:val="009D6097"/>
    <w:rsid w:val="009D6134"/>
    <w:rsid w:val="009D6368"/>
    <w:rsid w:val="009D64A4"/>
    <w:rsid w:val="009D68AA"/>
    <w:rsid w:val="009D7050"/>
    <w:rsid w:val="009D7054"/>
    <w:rsid w:val="009D71E2"/>
    <w:rsid w:val="009D724C"/>
    <w:rsid w:val="009D73AE"/>
    <w:rsid w:val="009D76D5"/>
    <w:rsid w:val="009D76F1"/>
    <w:rsid w:val="009D77E8"/>
    <w:rsid w:val="009D790F"/>
    <w:rsid w:val="009D7DA6"/>
    <w:rsid w:val="009D7F4D"/>
    <w:rsid w:val="009E01BD"/>
    <w:rsid w:val="009E055D"/>
    <w:rsid w:val="009E06A3"/>
    <w:rsid w:val="009E071A"/>
    <w:rsid w:val="009E0A00"/>
    <w:rsid w:val="009E0CBE"/>
    <w:rsid w:val="009E13F8"/>
    <w:rsid w:val="009E14D4"/>
    <w:rsid w:val="009E157F"/>
    <w:rsid w:val="009E15E2"/>
    <w:rsid w:val="009E1732"/>
    <w:rsid w:val="009E17CD"/>
    <w:rsid w:val="009E1846"/>
    <w:rsid w:val="009E1863"/>
    <w:rsid w:val="009E1AC3"/>
    <w:rsid w:val="009E1B45"/>
    <w:rsid w:val="009E1B4E"/>
    <w:rsid w:val="009E1D84"/>
    <w:rsid w:val="009E1F9C"/>
    <w:rsid w:val="009E21F5"/>
    <w:rsid w:val="009E264E"/>
    <w:rsid w:val="009E2900"/>
    <w:rsid w:val="009E2D29"/>
    <w:rsid w:val="009E2D4F"/>
    <w:rsid w:val="009E2E2F"/>
    <w:rsid w:val="009E347F"/>
    <w:rsid w:val="009E35FB"/>
    <w:rsid w:val="009E37D8"/>
    <w:rsid w:val="009E3C42"/>
    <w:rsid w:val="009E454F"/>
    <w:rsid w:val="009E45D7"/>
    <w:rsid w:val="009E48B8"/>
    <w:rsid w:val="009E50FF"/>
    <w:rsid w:val="009E57B9"/>
    <w:rsid w:val="009E5897"/>
    <w:rsid w:val="009E5967"/>
    <w:rsid w:val="009E6055"/>
    <w:rsid w:val="009E623A"/>
    <w:rsid w:val="009E6246"/>
    <w:rsid w:val="009E6308"/>
    <w:rsid w:val="009E66BB"/>
    <w:rsid w:val="009E6D95"/>
    <w:rsid w:val="009E6F63"/>
    <w:rsid w:val="009E711C"/>
    <w:rsid w:val="009E72A8"/>
    <w:rsid w:val="009E75F8"/>
    <w:rsid w:val="009E76F7"/>
    <w:rsid w:val="009E7721"/>
    <w:rsid w:val="009E77E7"/>
    <w:rsid w:val="009E7B77"/>
    <w:rsid w:val="009E7BF7"/>
    <w:rsid w:val="009E7C40"/>
    <w:rsid w:val="009E7DD9"/>
    <w:rsid w:val="009F0532"/>
    <w:rsid w:val="009F0545"/>
    <w:rsid w:val="009F0552"/>
    <w:rsid w:val="009F0596"/>
    <w:rsid w:val="009F0922"/>
    <w:rsid w:val="009F09CA"/>
    <w:rsid w:val="009F0B6E"/>
    <w:rsid w:val="009F0E85"/>
    <w:rsid w:val="009F0F71"/>
    <w:rsid w:val="009F1066"/>
    <w:rsid w:val="009F114B"/>
    <w:rsid w:val="009F1AFF"/>
    <w:rsid w:val="009F1CB0"/>
    <w:rsid w:val="009F1F82"/>
    <w:rsid w:val="009F2161"/>
    <w:rsid w:val="009F217D"/>
    <w:rsid w:val="009F21FE"/>
    <w:rsid w:val="009F22C8"/>
    <w:rsid w:val="009F2452"/>
    <w:rsid w:val="009F2B3E"/>
    <w:rsid w:val="009F2BF2"/>
    <w:rsid w:val="009F2CDB"/>
    <w:rsid w:val="009F2D92"/>
    <w:rsid w:val="009F30C2"/>
    <w:rsid w:val="009F30EE"/>
    <w:rsid w:val="009F34B8"/>
    <w:rsid w:val="009F3E7D"/>
    <w:rsid w:val="009F4025"/>
    <w:rsid w:val="009F423A"/>
    <w:rsid w:val="009F45A8"/>
    <w:rsid w:val="009F4C02"/>
    <w:rsid w:val="009F5484"/>
    <w:rsid w:val="009F57F9"/>
    <w:rsid w:val="009F595A"/>
    <w:rsid w:val="009F5B52"/>
    <w:rsid w:val="009F5DD8"/>
    <w:rsid w:val="009F5FED"/>
    <w:rsid w:val="009F6376"/>
    <w:rsid w:val="009F642B"/>
    <w:rsid w:val="009F6AF0"/>
    <w:rsid w:val="009F6B75"/>
    <w:rsid w:val="009F6BB2"/>
    <w:rsid w:val="009F70D7"/>
    <w:rsid w:val="009F7151"/>
    <w:rsid w:val="009F77AA"/>
    <w:rsid w:val="009F7917"/>
    <w:rsid w:val="009F7AC7"/>
    <w:rsid w:val="009F7C27"/>
    <w:rsid w:val="009F7D1E"/>
    <w:rsid w:val="009F7E21"/>
    <w:rsid w:val="00A00270"/>
    <w:rsid w:val="00A003D4"/>
    <w:rsid w:val="00A00723"/>
    <w:rsid w:val="00A00726"/>
    <w:rsid w:val="00A017CA"/>
    <w:rsid w:val="00A019B7"/>
    <w:rsid w:val="00A019F9"/>
    <w:rsid w:val="00A01BF0"/>
    <w:rsid w:val="00A01CC8"/>
    <w:rsid w:val="00A01EDE"/>
    <w:rsid w:val="00A02361"/>
    <w:rsid w:val="00A024D2"/>
    <w:rsid w:val="00A0260E"/>
    <w:rsid w:val="00A0276A"/>
    <w:rsid w:val="00A027AF"/>
    <w:rsid w:val="00A0282A"/>
    <w:rsid w:val="00A029A8"/>
    <w:rsid w:val="00A02A69"/>
    <w:rsid w:val="00A02BE3"/>
    <w:rsid w:val="00A02BEB"/>
    <w:rsid w:val="00A02D1A"/>
    <w:rsid w:val="00A02D34"/>
    <w:rsid w:val="00A02DC7"/>
    <w:rsid w:val="00A02DF0"/>
    <w:rsid w:val="00A02EA0"/>
    <w:rsid w:val="00A03004"/>
    <w:rsid w:val="00A03133"/>
    <w:rsid w:val="00A031D5"/>
    <w:rsid w:val="00A03298"/>
    <w:rsid w:val="00A032B5"/>
    <w:rsid w:val="00A034B5"/>
    <w:rsid w:val="00A03580"/>
    <w:rsid w:val="00A035F5"/>
    <w:rsid w:val="00A03712"/>
    <w:rsid w:val="00A03BC5"/>
    <w:rsid w:val="00A03D5D"/>
    <w:rsid w:val="00A03F23"/>
    <w:rsid w:val="00A0416A"/>
    <w:rsid w:val="00A042E6"/>
    <w:rsid w:val="00A04409"/>
    <w:rsid w:val="00A0442F"/>
    <w:rsid w:val="00A04458"/>
    <w:rsid w:val="00A045BD"/>
    <w:rsid w:val="00A04C0A"/>
    <w:rsid w:val="00A04E6A"/>
    <w:rsid w:val="00A050FE"/>
    <w:rsid w:val="00A052EA"/>
    <w:rsid w:val="00A05397"/>
    <w:rsid w:val="00A05629"/>
    <w:rsid w:val="00A05712"/>
    <w:rsid w:val="00A057D9"/>
    <w:rsid w:val="00A05B13"/>
    <w:rsid w:val="00A05E57"/>
    <w:rsid w:val="00A06770"/>
    <w:rsid w:val="00A0677A"/>
    <w:rsid w:val="00A067C7"/>
    <w:rsid w:val="00A06A11"/>
    <w:rsid w:val="00A06A19"/>
    <w:rsid w:val="00A06A9F"/>
    <w:rsid w:val="00A06C91"/>
    <w:rsid w:val="00A06CC1"/>
    <w:rsid w:val="00A06F4D"/>
    <w:rsid w:val="00A07072"/>
    <w:rsid w:val="00A070B8"/>
    <w:rsid w:val="00A07306"/>
    <w:rsid w:val="00A073D9"/>
    <w:rsid w:val="00A0782E"/>
    <w:rsid w:val="00A07AA0"/>
    <w:rsid w:val="00A07B0B"/>
    <w:rsid w:val="00A07BCE"/>
    <w:rsid w:val="00A07C76"/>
    <w:rsid w:val="00A101BF"/>
    <w:rsid w:val="00A10667"/>
    <w:rsid w:val="00A106F1"/>
    <w:rsid w:val="00A10BD1"/>
    <w:rsid w:val="00A10E94"/>
    <w:rsid w:val="00A10F1C"/>
    <w:rsid w:val="00A10F3E"/>
    <w:rsid w:val="00A11002"/>
    <w:rsid w:val="00A11061"/>
    <w:rsid w:val="00A113B0"/>
    <w:rsid w:val="00A11448"/>
    <w:rsid w:val="00A115E2"/>
    <w:rsid w:val="00A117CE"/>
    <w:rsid w:val="00A11AA5"/>
    <w:rsid w:val="00A11B04"/>
    <w:rsid w:val="00A12003"/>
    <w:rsid w:val="00A12045"/>
    <w:rsid w:val="00A122F6"/>
    <w:rsid w:val="00A124D6"/>
    <w:rsid w:val="00A125A0"/>
    <w:rsid w:val="00A125C8"/>
    <w:rsid w:val="00A127B2"/>
    <w:rsid w:val="00A12920"/>
    <w:rsid w:val="00A129CA"/>
    <w:rsid w:val="00A12BA0"/>
    <w:rsid w:val="00A12D51"/>
    <w:rsid w:val="00A13780"/>
    <w:rsid w:val="00A137DF"/>
    <w:rsid w:val="00A137FB"/>
    <w:rsid w:val="00A13816"/>
    <w:rsid w:val="00A1381E"/>
    <w:rsid w:val="00A13AC4"/>
    <w:rsid w:val="00A13C0A"/>
    <w:rsid w:val="00A13D74"/>
    <w:rsid w:val="00A13DB6"/>
    <w:rsid w:val="00A14031"/>
    <w:rsid w:val="00A14364"/>
    <w:rsid w:val="00A145EC"/>
    <w:rsid w:val="00A146A9"/>
    <w:rsid w:val="00A14AE8"/>
    <w:rsid w:val="00A1503D"/>
    <w:rsid w:val="00A15045"/>
    <w:rsid w:val="00A150F8"/>
    <w:rsid w:val="00A151A9"/>
    <w:rsid w:val="00A15354"/>
    <w:rsid w:val="00A1550D"/>
    <w:rsid w:val="00A15536"/>
    <w:rsid w:val="00A157A4"/>
    <w:rsid w:val="00A157CE"/>
    <w:rsid w:val="00A15A49"/>
    <w:rsid w:val="00A15CFF"/>
    <w:rsid w:val="00A15D23"/>
    <w:rsid w:val="00A15D62"/>
    <w:rsid w:val="00A15F25"/>
    <w:rsid w:val="00A15F41"/>
    <w:rsid w:val="00A1601D"/>
    <w:rsid w:val="00A162AE"/>
    <w:rsid w:val="00A16710"/>
    <w:rsid w:val="00A16A37"/>
    <w:rsid w:val="00A16D33"/>
    <w:rsid w:val="00A16E8A"/>
    <w:rsid w:val="00A1705E"/>
    <w:rsid w:val="00A17378"/>
    <w:rsid w:val="00A174F2"/>
    <w:rsid w:val="00A17635"/>
    <w:rsid w:val="00A17675"/>
    <w:rsid w:val="00A1779C"/>
    <w:rsid w:val="00A177C6"/>
    <w:rsid w:val="00A17908"/>
    <w:rsid w:val="00A17C28"/>
    <w:rsid w:val="00A17D90"/>
    <w:rsid w:val="00A17DF7"/>
    <w:rsid w:val="00A17DFF"/>
    <w:rsid w:val="00A17F1A"/>
    <w:rsid w:val="00A20010"/>
    <w:rsid w:val="00A2002E"/>
    <w:rsid w:val="00A20194"/>
    <w:rsid w:val="00A2031D"/>
    <w:rsid w:val="00A20419"/>
    <w:rsid w:val="00A204DC"/>
    <w:rsid w:val="00A20616"/>
    <w:rsid w:val="00A207B2"/>
    <w:rsid w:val="00A208FA"/>
    <w:rsid w:val="00A20A73"/>
    <w:rsid w:val="00A20DFE"/>
    <w:rsid w:val="00A2108A"/>
    <w:rsid w:val="00A21205"/>
    <w:rsid w:val="00A2148E"/>
    <w:rsid w:val="00A21584"/>
    <w:rsid w:val="00A217FA"/>
    <w:rsid w:val="00A2195A"/>
    <w:rsid w:val="00A219E9"/>
    <w:rsid w:val="00A21D76"/>
    <w:rsid w:val="00A21E4A"/>
    <w:rsid w:val="00A21E84"/>
    <w:rsid w:val="00A21F71"/>
    <w:rsid w:val="00A220BE"/>
    <w:rsid w:val="00A22191"/>
    <w:rsid w:val="00A22367"/>
    <w:rsid w:val="00A2250F"/>
    <w:rsid w:val="00A22763"/>
    <w:rsid w:val="00A22782"/>
    <w:rsid w:val="00A2290A"/>
    <w:rsid w:val="00A22932"/>
    <w:rsid w:val="00A23131"/>
    <w:rsid w:val="00A23331"/>
    <w:rsid w:val="00A2340E"/>
    <w:rsid w:val="00A23554"/>
    <w:rsid w:val="00A23DF1"/>
    <w:rsid w:val="00A24118"/>
    <w:rsid w:val="00A2415F"/>
    <w:rsid w:val="00A243BF"/>
    <w:rsid w:val="00A24451"/>
    <w:rsid w:val="00A244D6"/>
    <w:rsid w:val="00A245D2"/>
    <w:rsid w:val="00A247ED"/>
    <w:rsid w:val="00A249B1"/>
    <w:rsid w:val="00A24A8D"/>
    <w:rsid w:val="00A24C17"/>
    <w:rsid w:val="00A24CDD"/>
    <w:rsid w:val="00A24DEE"/>
    <w:rsid w:val="00A24F9C"/>
    <w:rsid w:val="00A251A2"/>
    <w:rsid w:val="00A251D1"/>
    <w:rsid w:val="00A2541C"/>
    <w:rsid w:val="00A25A65"/>
    <w:rsid w:val="00A25CF1"/>
    <w:rsid w:val="00A25E0A"/>
    <w:rsid w:val="00A2604A"/>
    <w:rsid w:val="00A260A1"/>
    <w:rsid w:val="00A263AA"/>
    <w:rsid w:val="00A26675"/>
    <w:rsid w:val="00A26757"/>
    <w:rsid w:val="00A26916"/>
    <w:rsid w:val="00A26C6D"/>
    <w:rsid w:val="00A26DC3"/>
    <w:rsid w:val="00A275B3"/>
    <w:rsid w:val="00A2764D"/>
    <w:rsid w:val="00A27717"/>
    <w:rsid w:val="00A27943"/>
    <w:rsid w:val="00A27F98"/>
    <w:rsid w:val="00A301A6"/>
    <w:rsid w:val="00A30292"/>
    <w:rsid w:val="00A30693"/>
    <w:rsid w:val="00A3071B"/>
    <w:rsid w:val="00A3091D"/>
    <w:rsid w:val="00A30ABA"/>
    <w:rsid w:val="00A3103B"/>
    <w:rsid w:val="00A31202"/>
    <w:rsid w:val="00A3185E"/>
    <w:rsid w:val="00A31B5E"/>
    <w:rsid w:val="00A31C04"/>
    <w:rsid w:val="00A31C86"/>
    <w:rsid w:val="00A31FA7"/>
    <w:rsid w:val="00A31FA8"/>
    <w:rsid w:val="00A3215D"/>
    <w:rsid w:val="00A325F3"/>
    <w:rsid w:val="00A32666"/>
    <w:rsid w:val="00A327D7"/>
    <w:rsid w:val="00A32BB0"/>
    <w:rsid w:val="00A32F02"/>
    <w:rsid w:val="00A33160"/>
    <w:rsid w:val="00A33177"/>
    <w:rsid w:val="00A3335C"/>
    <w:rsid w:val="00A33412"/>
    <w:rsid w:val="00A33843"/>
    <w:rsid w:val="00A33872"/>
    <w:rsid w:val="00A33A5B"/>
    <w:rsid w:val="00A33AD4"/>
    <w:rsid w:val="00A33C8F"/>
    <w:rsid w:val="00A33F6E"/>
    <w:rsid w:val="00A33FC1"/>
    <w:rsid w:val="00A34066"/>
    <w:rsid w:val="00A341B2"/>
    <w:rsid w:val="00A343A8"/>
    <w:rsid w:val="00A3476E"/>
    <w:rsid w:val="00A34BEE"/>
    <w:rsid w:val="00A34C6C"/>
    <w:rsid w:val="00A34D0A"/>
    <w:rsid w:val="00A350F7"/>
    <w:rsid w:val="00A352CF"/>
    <w:rsid w:val="00A35415"/>
    <w:rsid w:val="00A356B8"/>
    <w:rsid w:val="00A3596B"/>
    <w:rsid w:val="00A359BC"/>
    <w:rsid w:val="00A35AE2"/>
    <w:rsid w:val="00A35C9F"/>
    <w:rsid w:val="00A35CED"/>
    <w:rsid w:val="00A36018"/>
    <w:rsid w:val="00A361A8"/>
    <w:rsid w:val="00A36201"/>
    <w:rsid w:val="00A36702"/>
    <w:rsid w:val="00A36773"/>
    <w:rsid w:val="00A3686A"/>
    <w:rsid w:val="00A368E9"/>
    <w:rsid w:val="00A36AA4"/>
    <w:rsid w:val="00A36C31"/>
    <w:rsid w:val="00A36D77"/>
    <w:rsid w:val="00A36F86"/>
    <w:rsid w:val="00A370C5"/>
    <w:rsid w:val="00A37268"/>
    <w:rsid w:val="00A37460"/>
    <w:rsid w:val="00A37693"/>
    <w:rsid w:val="00A37731"/>
    <w:rsid w:val="00A37B74"/>
    <w:rsid w:val="00A37E0E"/>
    <w:rsid w:val="00A37E35"/>
    <w:rsid w:val="00A37ED4"/>
    <w:rsid w:val="00A37F75"/>
    <w:rsid w:val="00A40208"/>
    <w:rsid w:val="00A40473"/>
    <w:rsid w:val="00A4084B"/>
    <w:rsid w:val="00A409B4"/>
    <w:rsid w:val="00A40A4D"/>
    <w:rsid w:val="00A40E6E"/>
    <w:rsid w:val="00A40F5A"/>
    <w:rsid w:val="00A4155E"/>
    <w:rsid w:val="00A41612"/>
    <w:rsid w:val="00A4184B"/>
    <w:rsid w:val="00A41B60"/>
    <w:rsid w:val="00A41D91"/>
    <w:rsid w:val="00A41EC3"/>
    <w:rsid w:val="00A41ED1"/>
    <w:rsid w:val="00A41FFE"/>
    <w:rsid w:val="00A4293B"/>
    <w:rsid w:val="00A42B9E"/>
    <w:rsid w:val="00A42D42"/>
    <w:rsid w:val="00A430D5"/>
    <w:rsid w:val="00A43249"/>
    <w:rsid w:val="00A433B0"/>
    <w:rsid w:val="00A434BA"/>
    <w:rsid w:val="00A43733"/>
    <w:rsid w:val="00A4399E"/>
    <w:rsid w:val="00A43FB8"/>
    <w:rsid w:val="00A4409D"/>
    <w:rsid w:val="00A443DC"/>
    <w:rsid w:val="00A4441E"/>
    <w:rsid w:val="00A445EA"/>
    <w:rsid w:val="00A44D04"/>
    <w:rsid w:val="00A44D85"/>
    <w:rsid w:val="00A44ED0"/>
    <w:rsid w:val="00A44FCF"/>
    <w:rsid w:val="00A450B4"/>
    <w:rsid w:val="00A4532E"/>
    <w:rsid w:val="00A454A7"/>
    <w:rsid w:val="00A4594F"/>
    <w:rsid w:val="00A45A8F"/>
    <w:rsid w:val="00A45AE6"/>
    <w:rsid w:val="00A45B1C"/>
    <w:rsid w:val="00A45B3C"/>
    <w:rsid w:val="00A45B97"/>
    <w:rsid w:val="00A45E7D"/>
    <w:rsid w:val="00A46064"/>
    <w:rsid w:val="00A4614B"/>
    <w:rsid w:val="00A46695"/>
    <w:rsid w:val="00A466C4"/>
    <w:rsid w:val="00A466F0"/>
    <w:rsid w:val="00A467E6"/>
    <w:rsid w:val="00A46CC2"/>
    <w:rsid w:val="00A4719B"/>
    <w:rsid w:val="00A4724B"/>
    <w:rsid w:val="00A47581"/>
    <w:rsid w:val="00A4765E"/>
    <w:rsid w:val="00A47901"/>
    <w:rsid w:val="00A4799C"/>
    <w:rsid w:val="00A47B06"/>
    <w:rsid w:val="00A47B9D"/>
    <w:rsid w:val="00A47C20"/>
    <w:rsid w:val="00A47CC0"/>
    <w:rsid w:val="00A5044E"/>
    <w:rsid w:val="00A5072F"/>
    <w:rsid w:val="00A5075B"/>
    <w:rsid w:val="00A509BE"/>
    <w:rsid w:val="00A50C1C"/>
    <w:rsid w:val="00A50D33"/>
    <w:rsid w:val="00A50E6F"/>
    <w:rsid w:val="00A511E1"/>
    <w:rsid w:val="00A51301"/>
    <w:rsid w:val="00A51588"/>
    <w:rsid w:val="00A51693"/>
    <w:rsid w:val="00A51717"/>
    <w:rsid w:val="00A51976"/>
    <w:rsid w:val="00A52072"/>
    <w:rsid w:val="00A52154"/>
    <w:rsid w:val="00A522EB"/>
    <w:rsid w:val="00A52AE0"/>
    <w:rsid w:val="00A52B45"/>
    <w:rsid w:val="00A531F6"/>
    <w:rsid w:val="00A5325A"/>
    <w:rsid w:val="00A534C4"/>
    <w:rsid w:val="00A53584"/>
    <w:rsid w:val="00A53E1C"/>
    <w:rsid w:val="00A541A1"/>
    <w:rsid w:val="00A54CD1"/>
    <w:rsid w:val="00A54D59"/>
    <w:rsid w:val="00A55065"/>
    <w:rsid w:val="00A55124"/>
    <w:rsid w:val="00A5544D"/>
    <w:rsid w:val="00A5579E"/>
    <w:rsid w:val="00A557DB"/>
    <w:rsid w:val="00A55B25"/>
    <w:rsid w:val="00A55B33"/>
    <w:rsid w:val="00A56367"/>
    <w:rsid w:val="00A564C8"/>
    <w:rsid w:val="00A56B78"/>
    <w:rsid w:val="00A56CBF"/>
    <w:rsid w:val="00A56DAA"/>
    <w:rsid w:val="00A56F4A"/>
    <w:rsid w:val="00A56F8B"/>
    <w:rsid w:val="00A56FEF"/>
    <w:rsid w:val="00A571CD"/>
    <w:rsid w:val="00A572E0"/>
    <w:rsid w:val="00A5741B"/>
    <w:rsid w:val="00A5784F"/>
    <w:rsid w:val="00A57BC2"/>
    <w:rsid w:val="00A57C75"/>
    <w:rsid w:val="00A57DFB"/>
    <w:rsid w:val="00A57E8A"/>
    <w:rsid w:val="00A601F3"/>
    <w:rsid w:val="00A60779"/>
    <w:rsid w:val="00A609AA"/>
    <w:rsid w:val="00A609DF"/>
    <w:rsid w:val="00A610E3"/>
    <w:rsid w:val="00A611DD"/>
    <w:rsid w:val="00A612B0"/>
    <w:rsid w:val="00A612CF"/>
    <w:rsid w:val="00A6155E"/>
    <w:rsid w:val="00A6182F"/>
    <w:rsid w:val="00A61BFB"/>
    <w:rsid w:val="00A61D9C"/>
    <w:rsid w:val="00A61DCD"/>
    <w:rsid w:val="00A61F89"/>
    <w:rsid w:val="00A629E2"/>
    <w:rsid w:val="00A6338C"/>
    <w:rsid w:val="00A6389D"/>
    <w:rsid w:val="00A63985"/>
    <w:rsid w:val="00A63F3B"/>
    <w:rsid w:val="00A63F47"/>
    <w:rsid w:val="00A640AE"/>
    <w:rsid w:val="00A640B2"/>
    <w:rsid w:val="00A6446C"/>
    <w:rsid w:val="00A6488D"/>
    <w:rsid w:val="00A64A6F"/>
    <w:rsid w:val="00A64CDA"/>
    <w:rsid w:val="00A650B0"/>
    <w:rsid w:val="00A650F1"/>
    <w:rsid w:val="00A6524A"/>
    <w:rsid w:val="00A6528E"/>
    <w:rsid w:val="00A6531F"/>
    <w:rsid w:val="00A655E8"/>
    <w:rsid w:val="00A6593F"/>
    <w:rsid w:val="00A659A4"/>
    <w:rsid w:val="00A65B66"/>
    <w:rsid w:val="00A65C08"/>
    <w:rsid w:val="00A65DC2"/>
    <w:rsid w:val="00A65DC7"/>
    <w:rsid w:val="00A660C7"/>
    <w:rsid w:val="00A667C0"/>
    <w:rsid w:val="00A66887"/>
    <w:rsid w:val="00A66D2B"/>
    <w:rsid w:val="00A66F5B"/>
    <w:rsid w:val="00A671D8"/>
    <w:rsid w:val="00A67242"/>
    <w:rsid w:val="00A672CA"/>
    <w:rsid w:val="00A67576"/>
    <w:rsid w:val="00A67656"/>
    <w:rsid w:val="00A67831"/>
    <w:rsid w:val="00A70163"/>
    <w:rsid w:val="00A704CF"/>
    <w:rsid w:val="00A70726"/>
    <w:rsid w:val="00A70E30"/>
    <w:rsid w:val="00A7124C"/>
    <w:rsid w:val="00A712E6"/>
    <w:rsid w:val="00A71807"/>
    <w:rsid w:val="00A7188B"/>
    <w:rsid w:val="00A718B2"/>
    <w:rsid w:val="00A72079"/>
    <w:rsid w:val="00A722A0"/>
    <w:rsid w:val="00A72489"/>
    <w:rsid w:val="00A724F3"/>
    <w:rsid w:val="00A72568"/>
    <w:rsid w:val="00A726D4"/>
    <w:rsid w:val="00A728F4"/>
    <w:rsid w:val="00A72EE0"/>
    <w:rsid w:val="00A72F13"/>
    <w:rsid w:val="00A732A3"/>
    <w:rsid w:val="00A733B4"/>
    <w:rsid w:val="00A73ECB"/>
    <w:rsid w:val="00A7400F"/>
    <w:rsid w:val="00A74056"/>
    <w:rsid w:val="00A74073"/>
    <w:rsid w:val="00A74088"/>
    <w:rsid w:val="00A74422"/>
    <w:rsid w:val="00A744C0"/>
    <w:rsid w:val="00A749CF"/>
    <w:rsid w:val="00A74B88"/>
    <w:rsid w:val="00A74CDF"/>
    <w:rsid w:val="00A74D77"/>
    <w:rsid w:val="00A74F20"/>
    <w:rsid w:val="00A75224"/>
    <w:rsid w:val="00A7579F"/>
    <w:rsid w:val="00A757F6"/>
    <w:rsid w:val="00A75B14"/>
    <w:rsid w:val="00A75B43"/>
    <w:rsid w:val="00A75D2D"/>
    <w:rsid w:val="00A75E44"/>
    <w:rsid w:val="00A75EC3"/>
    <w:rsid w:val="00A76080"/>
    <w:rsid w:val="00A763DB"/>
    <w:rsid w:val="00A768FD"/>
    <w:rsid w:val="00A76B05"/>
    <w:rsid w:val="00A76B11"/>
    <w:rsid w:val="00A76DFC"/>
    <w:rsid w:val="00A76E33"/>
    <w:rsid w:val="00A76F7F"/>
    <w:rsid w:val="00A77152"/>
    <w:rsid w:val="00A771B5"/>
    <w:rsid w:val="00A77276"/>
    <w:rsid w:val="00A773CD"/>
    <w:rsid w:val="00A77648"/>
    <w:rsid w:val="00A77D1D"/>
    <w:rsid w:val="00A77F90"/>
    <w:rsid w:val="00A80441"/>
    <w:rsid w:val="00A808E9"/>
    <w:rsid w:val="00A80DD7"/>
    <w:rsid w:val="00A80F5B"/>
    <w:rsid w:val="00A81035"/>
    <w:rsid w:val="00A811A7"/>
    <w:rsid w:val="00A811BC"/>
    <w:rsid w:val="00A813A8"/>
    <w:rsid w:val="00A81781"/>
    <w:rsid w:val="00A8196C"/>
    <w:rsid w:val="00A81B81"/>
    <w:rsid w:val="00A81BFA"/>
    <w:rsid w:val="00A81D3F"/>
    <w:rsid w:val="00A8204C"/>
    <w:rsid w:val="00A821F6"/>
    <w:rsid w:val="00A8225E"/>
    <w:rsid w:val="00A8267A"/>
    <w:rsid w:val="00A827E3"/>
    <w:rsid w:val="00A828BE"/>
    <w:rsid w:val="00A82BA4"/>
    <w:rsid w:val="00A82EAF"/>
    <w:rsid w:val="00A8310B"/>
    <w:rsid w:val="00A83212"/>
    <w:rsid w:val="00A83288"/>
    <w:rsid w:val="00A83552"/>
    <w:rsid w:val="00A836BA"/>
    <w:rsid w:val="00A8388D"/>
    <w:rsid w:val="00A838BD"/>
    <w:rsid w:val="00A83A4F"/>
    <w:rsid w:val="00A83E70"/>
    <w:rsid w:val="00A83ECF"/>
    <w:rsid w:val="00A840D1"/>
    <w:rsid w:val="00A8430F"/>
    <w:rsid w:val="00A84426"/>
    <w:rsid w:val="00A844A7"/>
    <w:rsid w:val="00A84AAE"/>
    <w:rsid w:val="00A84AD2"/>
    <w:rsid w:val="00A84B8F"/>
    <w:rsid w:val="00A84BEF"/>
    <w:rsid w:val="00A85084"/>
    <w:rsid w:val="00A856C7"/>
    <w:rsid w:val="00A85986"/>
    <w:rsid w:val="00A860B9"/>
    <w:rsid w:val="00A860C2"/>
    <w:rsid w:val="00A860F0"/>
    <w:rsid w:val="00A86202"/>
    <w:rsid w:val="00A862D3"/>
    <w:rsid w:val="00A867F6"/>
    <w:rsid w:val="00A86BF6"/>
    <w:rsid w:val="00A86CE4"/>
    <w:rsid w:val="00A86D1E"/>
    <w:rsid w:val="00A872B4"/>
    <w:rsid w:val="00A87321"/>
    <w:rsid w:val="00A875B8"/>
    <w:rsid w:val="00A8764C"/>
    <w:rsid w:val="00A876C7"/>
    <w:rsid w:val="00A877F8"/>
    <w:rsid w:val="00A9001F"/>
    <w:rsid w:val="00A900A8"/>
    <w:rsid w:val="00A901CC"/>
    <w:rsid w:val="00A902E1"/>
    <w:rsid w:val="00A903D7"/>
    <w:rsid w:val="00A90420"/>
    <w:rsid w:val="00A9057D"/>
    <w:rsid w:val="00A907A5"/>
    <w:rsid w:val="00A909A5"/>
    <w:rsid w:val="00A90D38"/>
    <w:rsid w:val="00A90D60"/>
    <w:rsid w:val="00A90D6B"/>
    <w:rsid w:val="00A90E38"/>
    <w:rsid w:val="00A90F78"/>
    <w:rsid w:val="00A9112F"/>
    <w:rsid w:val="00A91187"/>
    <w:rsid w:val="00A91298"/>
    <w:rsid w:val="00A919AE"/>
    <w:rsid w:val="00A919E1"/>
    <w:rsid w:val="00A919F6"/>
    <w:rsid w:val="00A91B97"/>
    <w:rsid w:val="00A91C79"/>
    <w:rsid w:val="00A91C89"/>
    <w:rsid w:val="00A92121"/>
    <w:rsid w:val="00A921E1"/>
    <w:rsid w:val="00A92669"/>
    <w:rsid w:val="00A9299E"/>
    <w:rsid w:val="00A92A0A"/>
    <w:rsid w:val="00A92CEE"/>
    <w:rsid w:val="00A92E5F"/>
    <w:rsid w:val="00A9379A"/>
    <w:rsid w:val="00A937CB"/>
    <w:rsid w:val="00A93F66"/>
    <w:rsid w:val="00A93FE5"/>
    <w:rsid w:val="00A94003"/>
    <w:rsid w:val="00A9417C"/>
    <w:rsid w:val="00A94667"/>
    <w:rsid w:val="00A948C5"/>
    <w:rsid w:val="00A948E1"/>
    <w:rsid w:val="00A94AFB"/>
    <w:rsid w:val="00A94BBF"/>
    <w:rsid w:val="00A94C6B"/>
    <w:rsid w:val="00A94E00"/>
    <w:rsid w:val="00A94E6B"/>
    <w:rsid w:val="00A955A6"/>
    <w:rsid w:val="00A95888"/>
    <w:rsid w:val="00A95A40"/>
    <w:rsid w:val="00A95E21"/>
    <w:rsid w:val="00A9624D"/>
    <w:rsid w:val="00A964E2"/>
    <w:rsid w:val="00A965F0"/>
    <w:rsid w:val="00A9669F"/>
    <w:rsid w:val="00A96BAB"/>
    <w:rsid w:val="00A96D29"/>
    <w:rsid w:val="00A96E56"/>
    <w:rsid w:val="00A970A0"/>
    <w:rsid w:val="00A9712D"/>
    <w:rsid w:val="00A97133"/>
    <w:rsid w:val="00A972F0"/>
    <w:rsid w:val="00A97372"/>
    <w:rsid w:val="00A978C3"/>
    <w:rsid w:val="00A97E78"/>
    <w:rsid w:val="00AA0163"/>
    <w:rsid w:val="00AA05AD"/>
    <w:rsid w:val="00AA0D6A"/>
    <w:rsid w:val="00AA0DCF"/>
    <w:rsid w:val="00AA0F7B"/>
    <w:rsid w:val="00AA1050"/>
    <w:rsid w:val="00AA1087"/>
    <w:rsid w:val="00AA11E3"/>
    <w:rsid w:val="00AA125D"/>
    <w:rsid w:val="00AA1423"/>
    <w:rsid w:val="00AA1543"/>
    <w:rsid w:val="00AA155D"/>
    <w:rsid w:val="00AA1664"/>
    <w:rsid w:val="00AA1675"/>
    <w:rsid w:val="00AA1A9A"/>
    <w:rsid w:val="00AA1E83"/>
    <w:rsid w:val="00AA1F83"/>
    <w:rsid w:val="00AA1FD2"/>
    <w:rsid w:val="00AA202E"/>
    <w:rsid w:val="00AA207B"/>
    <w:rsid w:val="00AA2131"/>
    <w:rsid w:val="00AA2475"/>
    <w:rsid w:val="00AA2526"/>
    <w:rsid w:val="00AA2730"/>
    <w:rsid w:val="00AA290F"/>
    <w:rsid w:val="00AA2977"/>
    <w:rsid w:val="00AA2EB0"/>
    <w:rsid w:val="00AA2F01"/>
    <w:rsid w:val="00AA2F36"/>
    <w:rsid w:val="00AA32C7"/>
    <w:rsid w:val="00AA34A1"/>
    <w:rsid w:val="00AA3577"/>
    <w:rsid w:val="00AA36E2"/>
    <w:rsid w:val="00AA398D"/>
    <w:rsid w:val="00AA399C"/>
    <w:rsid w:val="00AA39F3"/>
    <w:rsid w:val="00AA3AD4"/>
    <w:rsid w:val="00AA3F30"/>
    <w:rsid w:val="00AA401D"/>
    <w:rsid w:val="00AA429D"/>
    <w:rsid w:val="00AA42FD"/>
    <w:rsid w:val="00AA43C7"/>
    <w:rsid w:val="00AA43D5"/>
    <w:rsid w:val="00AA4664"/>
    <w:rsid w:val="00AA46B9"/>
    <w:rsid w:val="00AA48E1"/>
    <w:rsid w:val="00AA4928"/>
    <w:rsid w:val="00AA4D2B"/>
    <w:rsid w:val="00AA4F50"/>
    <w:rsid w:val="00AA4F5B"/>
    <w:rsid w:val="00AA5208"/>
    <w:rsid w:val="00AA5264"/>
    <w:rsid w:val="00AA5410"/>
    <w:rsid w:val="00AA5419"/>
    <w:rsid w:val="00AA545F"/>
    <w:rsid w:val="00AA570D"/>
    <w:rsid w:val="00AA598A"/>
    <w:rsid w:val="00AA59DB"/>
    <w:rsid w:val="00AA5B32"/>
    <w:rsid w:val="00AA5FA3"/>
    <w:rsid w:val="00AA6001"/>
    <w:rsid w:val="00AA6266"/>
    <w:rsid w:val="00AA6290"/>
    <w:rsid w:val="00AA6530"/>
    <w:rsid w:val="00AA658E"/>
    <w:rsid w:val="00AA66D4"/>
    <w:rsid w:val="00AA6A79"/>
    <w:rsid w:val="00AA6CC2"/>
    <w:rsid w:val="00AA6DF1"/>
    <w:rsid w:val="00AA6ED1"/>
    <w:rsid w:val="00AA6F44"/>
    <w:rsid w:val="00AA6F93"/>
    <w:rsid w:val="00AA7198"/>
    <w:rsid w:val="00AA724A"/>
    <w:rsid w:val="00AA7453"/>
    <w:rsid w:val="00AA74B1"/>
    <w:rsid w:val="00AA756C"/>
    <w:rsid w:val="00AA76DE"/>
    <w:rsid w:val="00AA776A"/>
    <w:rsid w:val="00AA77F5"/>
    <w:rsid w:val="00AA79B8"/>
    <w:rsid w:val="00AA7C2B"/>
    <w:rsid w:val="00AA7C65"/>
    <w:rsid w:val="00AA7DA2"/>
    <w:rsid w:val="00AA7EAF"/>
    <w:rsid w:val="00AB03BE"/>
    <w:rsid w:val="00AB0530"/>
    <w:rsid w:val="00AB074D"/>
    <w:rsid w:val="00AB0906"/>
    <w:rsid w:val="00AB0DBD"/>
    <w:rsid w:val="00AB0FC8"/>
    <w:rsid w:val="00AB10C2"/>
    <w:rsid w:val="00AB10C5"/>
    <w:rsid w:val="00AB1190"/>
    <w:rsid w:val="00AB11D0"/>
    <w:rsid w:val="00AB11F4"/>
    <w:rsid w:val="00AB1357"/>
    <w:rsid w:val="00AB161B"/>
    <w:rsid w:val="00AB16A8"/>
    <w:rsid w:val="00AB1753"/>
    <w:rsid w:val="00AB1902"/>
    <w:rsid w:val="00AB1AB1"/>
    <w:rsid w:val="00AB1AC6"/>
    <w:rsid w:val="00AB1BA2"/>
    <w:rsid w:val="00AB1CE3"/>
    <w:rsid w:val="00AB21CC"/>
    <w:rsid w:val="00AB2499"/>
    <w:rsid w:val="00AB2695"/>
    <w:rsid w:val="00AB28CD"/>
    <w:rsid w:val="00AB28DA"/>
    <w:rsid w:val="00AB290A"/>
    <w:rsid w:val="00AB29A5"/>
    <w:rsid w:val="00AB2A54"/>
    <w:rsid w:val="00AB2DF1"/>
    <w:rsid w:val="00AB3008"/>
    <w:rsid w:val="00AB3301"/>
    <w:rsid w:val="00AB338E"/>
    <w:rsid w:val="00AB35AC"/>
    <w:rsid w:val="00AB3D27"/>
    <w:rsid w:val="00AB3D90"/>
    <w:rsid w:val="00AB3F9A"/>
    <w:rsid w:val="00AB42EA"/>
    <w:rsid w:val="00AB43B3"/>
    <w:rsid w:val="00AB4487"/>
    <w:rsid w:val="00AB460F"/>
    <w:rsid w:val="00AB4715"/>
    <w:rsid w:val="00AB4796"/>
    <w:rsid w:val="00AB4A12"/>
    <w:rsid w:val="00AB4A51"/>
    <w:rsid w:val="00AB4B2F"/>
    <w:rsid w:val="00AB4D6D"/>
    <w:rsid w:val="00AB5060"/>
    <w:rsid w:val="00AB5103"/>
    <w:rsid w:val="00AB53F2"/>
    <w:rsid w:val="00AB53FA"/>
    <w:rsid w:val="00AB5492"/>
    <w:rsid w:val="00AB55B7"/>
    <w:rsid w:val="00AB574B"/>
    <w:rsid w:val="00AB5973"/>
    <w:rsid w:val="00AB5997"/>
    <w:rsid w:val="00AB5AD5"/>
    <w:rsid w:val="00AB5C72"/>
    <w:rsid w:val="00AB5CD5"/>
    <w:rsid w:val="00AB6024"/>
    <w:rsid w:val="00AB60AF"/>
    <w:rsid w:val="00AB63AC"/>
    <w:rsid w:val="00AB64DA"/>
    <w:rsid w:val="00AB6524"/>
    <w:rsid w:val="00AB6963"/>
    <w:rsid w:val="00AB6D8C"/>
    <w:rsid w:val="00AB6F05"/>
    <w:rsid w:val="00AB7201"/>
    <w:rsid w:val="00AB72B0"/>
    <w:rsid w:val="00AB76C3"/>
    <w:rsid w:val="00AB78C1"/>
    <w:rsid w:val="00AB7BBA"/>
    <w:rsid w:val="00AB7E30"/>
    <w:rsid w:val="00AB7E7A"/>
    <w:rsid w:val="00AB7EA0"/>
    <w:rsid w:val="00AC04E8"/>
    <w:rsid w:val="00AC0637"/>
    <w:rsid w:val="00AC0648"/>
    <w:rsid w:val="00AC07CE"/>
    <w:rsid w:val="00AC086A"/>
    <w:rsid w:val="00AC0CB6"/>
    <w:rsid w:val="00AC0D43"/>
    <w:rsid w:val="00AC155F"/>
    <w:rsid w:val="00AC175E"/>
    <w:rsid w:val="00AC1C84"/>
    <w:rsid w:val="00AC1F2C"/>
    <w:rsid w:val="00AC2007"/>
    <w:rsid w:val="00AC2194"/>
    <w:rsid w:val="00AC22F1"/>
    <w:rsid w:val="00AC233D"/>
    <w:rsid w:val="00AC2435"/>
    <w:rsid w:val="00AC2938"/>
    <w:rsid w:val="00AC2AED"/>
    <w:rsid w:val="00AC2C47"/>
    <w:rsid w:val="00AC2D55"/>
    <w:rsid w:val="00AC2E1A"/>
    <w:rsid w:val="00AC3271"/>
    <w:rsid w:val="00AC376D"/>
    <w:rsid w:val="00AC3ACF"/>
    <w:rsid w:val="00AC4269"/>
    <w:rsid w:val="00AC4A02"/>
    <w:rsid w:val="00AC4BCB"/>
    <w:rsid w:val="00AC4BFD"/>
    <w:rsid w:val="00AC5141"/>
    <w:rsid w:val="00AC5158"/>
    <w:rsid w:val="00AC531D"/>
    <w:rsid w:val="00AC53AA"/>
    <w:rsid w:val="00AC56D5"/>
    <w:rsid w:val="00AC56E6"/>
    <w:rsid w:val="00AC5936"/>
    <w:rsid w:val="00AC5A0C"/>
    <w:rsid w:val="00AC60F4"/>
    <w:rsid w:val="00AC616E"/>
    <w:rsid w:val="00AC6239"/>
    <w:rsid w:val="00AC6552"/>
    <w:rsid w:val="00AC6673"/>
    <w:rsid w:val="00AC67F9"/>
    <w:rsid w:val="00AC6976"/>
    <w:rsid w:val="00AC6CA0"/>
    <w:rsid w:val="00AC6E26"/>
    <w:rsid w:val="00AC6E3F"/>
    <w:rsid w:val="00AC6E9C"/>
    <w:rsid w:val="00AC707A"/>
    <w:rsid w:val="00AC7099"/>
    <w:rsid w:val="00AC7291"/>
    <w:rsid w:val="00AC740F"/>
    <w:rsid w:val="00AC77BE"/>
    <w:rsid w:val="00AC78DF"/>
    <w:rsid w:val="00AC79DA"/>
    <w:rsid w:val="00AC7D73"/>
    <w:rsid w:val="00AD0024"/>
    <w:rsid w:val="00AD005C"/>
    <w:rsid w:val="00AD00DD"/>
    <w:rsid w:val="00AD0292"/>
    <w:rsid w:val="00AD0939"/>
    <w:rsid w:val="00AD0B56"/>
    <w:rsid w:val="00AD0DEE"/>
    <w:rsid w:val="00AD0E7C"/>
    <w:rsid w:val="00AD0EB6"/>
    <w:rsid w:val="00AD1112"/>
    <w:rsid w:val="00AD1499"/>
    <w:rsid w:val="00AD1B27"/>
    <w:rsid w:val="00AD1C34"/>
    <w:rsid w:val="00AD1C87"/>
    <w:rsid w:val="00AD1EB8"/>
    <w:rsid w:val="00AD21CD"/>
    <w:rsid w:val="00AD22B2"/>
    <w:rsid w:val="00AD2563"/>
    <w:rsid w:val="00AD2564"/>
    <w:rsid w:val="00AD278B"/>
    <w:rsid w:val="00AD28F4"/>
    <w:rsid w:val="00AD2BE2"/>
    <w:rsid w:val="00AD2C8F"/>
    <w:rsid w:val="00AD2F6A"/>
    <w:rsid w:val="00AD31F3"/>
    <w:rsid w:val="00AD3300"/>
    <w:rsid w:val="00AD3509"/>
    <w:rsid w:val="00AD36FB"/>
    <w:rsid w:val="00AD3A96"/>
    <w:rsid w:val="00AD3E6D"/>
    <w:rsid w:val="00AD3FB3"/>
    <w:rsid w:val="00AD4251"/>
    <w:rsid w:val="00AD42B4"/>
    <w:rsid w:val="00AD44B2"/>
    <w:rsid w:val="00AD4B3F"/>
    <w:rsid w:val="00AD4B42"/>
    <w:rsid w:val="00AD4F89"/>
    <w:rsid w:val="00AD4FA7"/>
    <w:rsid w:val="00AD508F"/>
    <w:rsid w:val="00AD50CB"/>
    <w:rsid w:val="00AD55D7"/>
    <w:rsid w:val="00AD56FD"/>
    <w:rsid w:val="00AD5A85"/>
    <w:rsid w:val="00AD5AD6"/>
    <w:rsid w:val="00AD5B3B"/>
    <w:rsid w:val="00AD5C19"/>
    <w:rsid w:val="00AD5CA3"/>
    <w:rsid w:val="00AD5E3F"/>
    <w:rsid w:val="00AD603D"/>
    <w:rsid w:val="00AD636F"/>
    <w:rsid w:val="00AD63CD"/>
    <w:rsid w:val="00AD648D"/>
    <w:rsid w:val="00AD64D0"/>
    <w:rsid w:val="00AD654E"/>
    <w:rsid w:val="00AD66C6"/>
    <w:rsid w:val="00AD68DB"/>
    <w:rsid w:val="00AD6A4E"/>
    <w:rsid w:val="00AD6AF9"/>
    <w:rsid w:val="00AD6C23"/>
    <w:rsid w:val="00AD6CC3"/>
    <w:rsid w:val="00AD7153"/>
    <w:rsid w:val="00AD755A"/>
    <w:rsid w:val="00AD7583"/>
    <w:rsid w:val="00AD76EA"/>
    <w:rsid w:val="00AD76F9"/>
    <w:rsid w:val="00AD78C0"/>
    <w:rsid w:val="00AD7ABB"/>
    <w:rsid w:val="00AD7B53"/>
    <w:rsid w:val="00AD7C39"/>
    <w:rsid w:val="00AE0834"/>
    <w:rsid w:val="00AE089E"/>
    <w:rsid w:val="00AE0B16"/>
    <w:rsid w:val="00AE0C86"/>
    <w:rsid w:val="00AE0ED8"/>
    <w:rsid w:val="00AE1102"/>
    <w:rsid w:val="00AE167D"/>
    <w:rsid w:val="00AE16ED"/>
    <w:rsid w:val="00AE1840"/>
    <w:rsid w:val="00AE1EE8"/>
    <w:rsid w:val="00AE1FCB"/>
    <w:rsid w:val="00AE2052"/>
    <w:rsid w:val="00AE20FD"/>
    <w:rsid w:val="00AE21E5"/>
    <w:rsid w:val="00AE240A"/>
    <w:rsid w:val="00AE24AD"/>
    <w:rsid w:val="00AE265F"/>
    <w:rsid w:val="00AE270E"/>
    <w:rsid w:val="00AE2785"/>
    <w:rsid w:val="00AE27DC"/>
    <w:rsid w:val="00AE287C"/>
    <w:rsid w:val="00AE292B"/>
    <w:rsid w:val="00AE2B40"/>
    <w:rsid w:val="00AE2C3B"/>
    <w:rsid w:val="00AE2D30"/>
    <w:rsid w:val="00AE2DB2"/>
    <w:rsid w:val="00AE3052"/>
    <w:rsid w:val="00AE313A"/>
    <w:rsid w:val="00AE34B0"/>
    <w:rsid w:val="00AE358C"/>
    <w:rsid w:val="00AE3763"/>
    <w:rsid w:val="00AE39EE"/>
    <w:rsid w:val="00AE3A34"/>
    <w:rsid w:val="00AE3DE3"/>
    <w:rsid w:val="00AE3E30"/>
    <w:rsid w:val="00AE4234"/>
    <w:rsid w:val="00AE4340"/>
    <w:rsid w:val="00AE4494"/>
    <w:rsid w:val="00AE4752"/>
    <w:rsid w:val="00AE47B1"/>
    <w:rsid w:val="00AE48C4"/>
    <w:rsid w:val="00AE4959"/>
    <w:rsid w:val="00AE4AA1"/>
    <w:rsid w:val="00AE4B42"/>
    <w:rsid w:val="00AE4F2B"/>
    <w:rsid w:val="00AE5228"/>
    <w:rsid w:val="00AE53BF"/>
    <w:rsid w:val="00AE560A"/>
    <w:rsid w:val="00AE58B4"/>
    <w:rsid w:val="00AE5E10"/>
    <w:rsid w:val="00AE60DE"/>
    <w:rsid w:val="00AE63C3"/>
    <w:rsid w:val="00AE64D1"/>
    <w:rsid w:val="00AE6646"/>
    <w:rsid w:val="00AE668E"/>
    <w:rsid w:val="00AE67EA"/>
    <w:rsid w:val="00AE6B63"/>
    <w:rsid w:val="00AE6BF8"/>
    <w:rsid w:val="00AE6C8C"/>
    <w:rsid w:val="00AE6CF8"/>
    <w:rsid w:val="00AE6D02"/>
    <w:rsid w:val="00AE6DCE"/>
    <w:rsid w:val="00AE6FDA"/>
    <w:rsid w:val="00AE70A1"/>
    <w:rsid w:val="00AE7199"/>
    <w:rsid w:val="00AE71A1"/>
    <w:rsid w:val="00AE729A"/>
    <w:rsid w:val="00AE73A0"/>
    <w:rsid w:val="00AE798B"/>
    <w:rsid w:val="00AE79A8"/>
    <w:rsid w:val="00AE79EC"/>
    <w:rsid w:val="00AE7BEE"/>
    <w:rsid w:val="00AF0289"/>
    <w:rsid w:val="00AF050A"/>
    <w:rsid w:val="00AF077E"/>
    <w:rsid w:val="00AF0829"/>
    <w:rsid w:val="00AF0C01"/>
    <w:rsid w:val="00AF0D2C"/>
    <w:rsid w:val="00AF10C7"/>
    <w:rsid w:val="00AF1316"/>
    <w:rsid w:val="00AF13FE"/>
    <w:rsid w:val="00AF1400"/>
    <w:rsid w:val="00AF1490"/>
    <w:rsid w:val="00AF1A26"/>
    <w:rsid w:val="00AF1AA3"/>
    <w:rsid w:val="00AF1E1F"/>
    <w:rsid w:val="00AF1EA3"/>
    <w:rsid w:val="00AF1F40"/>
    <w:rsid w:val="00AF1FF6"/>
    <w:rsid w:val="00AF2534"/>
    <w:rsid w:val="00AF280C"/>
    <w:rsid w:val="00AF2E6C"/>
    <w:rsid w:val="00AF2F65"/>
    <w:rsid w:val="00AF3428"/>
    <w:rsid w:val="00AF351B"/>
    <w:rsid w:val="00AF36E0"/>
    <w:rsid w:val="00AF36EA"/>
    <w:rsid w:val="00AF3719"/>
    <w:rsid w:val="00AF3935"/>
    <w:rsid w:val="00AF3942"/>
    <w:rsid w:val="00AF3D0D"/>
    <w:rsid w:val="00AF3D19"/>
    <w:rsid w:val="00AF402D"/>
    <w:rsid w:val="00AF42DC"/>
    <w:rsid w:val="00AF433A"/>
    <w:rsid w:val="00AF458E"/>
    <w:rsid w:val="00AF48DF"/>
    <w:rsid w:val="00AF4964"/>
    <w:rsid w:val="00AF4C98"/>
    <w:rsid w:val="00AF4D64"/>
    <w:rsid w:val="00AF4D71"/>
    <w:rsid w:val="00AF4F9F"/>
    <w:rsid w:val="00AF4FB9"/>
    <w:rsid w:val="00AF5363"/>
    <w:rsid w:val="00AF5606"/>
    <w:rsid w:val="00AF5828"/>
    <w:rsid w:val="00AF5839"/>
    <w:rsid w:val="00AF5993"/>
    <w:rsid w:val="00AF5A2C"/>
    <w:rsid w:val="00AF5A53"/>
    <w:rsid w:val="00AF5AD9"/>
    <w:rsid w:val="00AF5CAA"/>
    <w:rsid w:val="00AF5D65"/>
    <w:rsid w:val="00AF5EC9"/>
    <w:rsid w:val="00AF60AC"/>
    <w:rsid w:val="00AF60F5"/>
    <w:rsid w:val="00AF6192"/>
    <w:rsid w:val="00AF6460"/>
    <w:rsid w:val="00AF6975"/>
    <w:rsid w:val="00AF6992"/>
    <w:rsid w:val="00AF6A56"/>
    <w:rsid w:val="00AF6C9A"/>
    <w:rsid w:val="00AF6D7D"/>
    <w:rsid w:val="00AF6EF6"/>
    <w:rsid w:val="00AF6F01"/>
    <w:rsid w:val="00AF6F04"/>
    <w:rsid w:val="00AF7141"/>
    <w:rsid w:val="00AF72A1"/>
    <w:rsid w:val="00AF7419"/>
    <w:rsid w:val="00AF7777"/>
    <w:rsid w:val="00AF77F5"/>
    <w:rsid w:val="00AF7DC2"/>
    <w:rsid w:val="00AF7F08"/>
    <w:rsid w:val="00B001F6"/>
    <w:rsid w:val="00B003DF"/>
    <w:rsid w:val="00B005F3"/>
    <w:rsid w:val="00B00650"/>
    <w:rsid w:val="00B0080B"/>
    <w:rsid w:val="00B008E2"/>
    <w:rsid w:val="00B00FBA"/>
    <w:rsid w:val="00B01274"/>
    <w:rsid w:val="00B01342"/>
    <w:rsid w:val="00B013AC"/>
    <w:rsid w:val="00B015D6"/>
    <w:rsid w:val="00B01A02"/>
    <w:rsid w:val="00B01A85"/>
    <w:rsid w:val="00B01B2B"/>
    <w:rsid w:val="00B01DE4"/>
    <w:rsid w:val="00B020A6"/>
    <w:rsid w:val="00B0261F"/>
    <w:rsid w:val="00B02801"/>
    <w:rsid w:val="00B02C46"/>
    <w:rsid w:val="00B02DB0"/>
    <w:rsid w:val="00B02F43"/>
    <w:rsid w:val="00B036D8"/>
    <w:rsid w:val="00B038C5"/>
    <w:rsid w:val="00B03954"/>
    <w:rsid w:val="00B03AC7"/>
    <w:rsid w:val="00B03CC4"/>
    <w:rsid w:val="00B03DB6"/>
    <w:rsid w:val="00B03F39"/>
    <w:rsid w:val="00B042BA"/>
    <w:rsid w:val="00B0438E"/>
    <w:rsid w:val="00B04590"/>
    <w:rsid w:val="00B04689"/>
    <w:rsid w:val="00B0469E"/>
    <w:rsid w:val="00B04764"/>
    <w:rsid w:val="00B048D2"/>
    <w:rsid w:val="00B0492F"/>
    <w:rsid w:val="00B04957"/>
    <w:rsid w:val="00B04B42"/>
    <w:rsid w:val="00B05628"/>
    <w:rsid w:val="00B05740"/>
    <w:rsid w:val="00B05841"/>
    <w:rsid w:val="00B058D0"/>
    <w:rsid w:val="00B05C92"/>
    <w:rsid w:val="00B05E8A"/>
    <w:rsid w:val="00B05FE6"/>
    <w:rsid w:val="00B06075"/>
    <w:rsid w:val="00B06076"/>
    <w:rsid w:val="00B061E8"/>
    <w:rsid w:val="00B06455"/>
    <w:rsid w:val="00B068E2"/>
    <w:rsid w:val="00B06C85"/>
    <w:rsid w:val="00B06DB0"/>
    <w:rsid w:val="00B06E20"/>
    <w:rsid w:val="00B07015"/>
    <w:rsid w:val="00B071C8"/>
    <w:rsid w:val="00B07356"/>
    <w:rsid w:val="00B07AEB"/>
    <w:rsid w:val="00B07B1A"/>
    <w:rsid w:val="00B07B34"/>
    <w:rsid w:val="00B07DCB"/>
    <w:rsid w:val="00B07F6A"/>
    <w:rsid w:val="00B1037E"/>
    <w:rsid w:val="00B103F2"/>
    <w:rsid w:val="00B10566"/>
    <w:rsid w:val="00B10707"/>
    <w:rsid w:val="00B108CE"/>
    <w:rsid w:val="00B10A76"/>
    <w:rsid w:val="00B10C4D"/>
    <w:rsid w:val="00B11023"/>
    <w:rsid w:val="00B11100"/>
    <w:rsid w:val="00B11305"/>
    <w:rsid w:val="00B11562"/>
    <w:rsid w:val="00B11791"/>
    <w:rsid w:val="00B1188B"/>
    <w:rsid w:val="00B118C1"/>
    <w:rsid w:val="00B11B34"/>
    <w:rsid w:val="00B11B49"/>
    <w:rsid w:val="00B11D85"/>
    <w:rsid w:val="00B12467"/>
    <w:rsid w:val="00B12A75"/>
    <w:rsid w:val="00B12B17"/>
    <w:rsid w:val="00B12E48"/>
    <w:rsid w:val="00B13384"/>
    <w:rsid w:val="00B1338A"/>
    <w:rsid w:val="00B1376D"/>
    <w:rsid w:val="00B138A8"/>
    <w:rsid w:val="00B142E7"/>
    <w:rsid w:val="00B143BE"/>
    <w:rsid w:val="00B143C3"/>
    <w:rsid w:val="00B1454C"/>
    <w:rsid w:val="00B147ED"/>
    <w:rsid w:val="00B1497D"/>
    <w:rsid w:val="00B14BF7"/>
    <w:rsid w:val="00B14C61"/>
    <w:rsid w:val="00B14E6F"/>
    <w:rsid w:val="00B14F0F"/>
    <w:rsid w:val="00B14F4D"/>
    <w:rsid w:val="00B14F89"/>
    <w:rsid w:val="00B151C8"/>
    <w:rsid w:val="00B153B9"/>
    <w:rsid w:val="00B15774"/>
    <w:rsid w:val="00B15823"/>
    <w:rsid w:val="00B158CC"/>
    <w:rsid w:val="00B15A48"/>
    <w:rsid w:val="00B15CD1"/>
    <w:rsid w:val="00B15D9C"/>
    <w:rsid w:val="00B1637E"/>
    <w:rsid w:val="00B16386"/>
    <w:rsid w:val="00B16649"/>
    <w:rsid w:val="00B1678B"/>
    <w:rsid w:val="00B16831"/>
    <w:rsid w:val="00B16D8A"/>
    <w:rsid w:val="00B173DA"/>
    <w:rsid w:val="00B173DB"/>
    <w:rsid w:val="00B175CB"/>
    <w:rsid w:val="00B177ED"/>
    <w:rsid w:val="00B177F1"/>
    <w:rsid w:val="00B178F3"/>
    <w:rsid w:val="00B17B9A"/>
    <w:rsid w:val="00B17E6E"/>
    <w:rsid w:val="00B17EB1"/>
    <w:rsid w:val="00B20189"/>
    <w:rsid w:val="00B2037F"/>
    <w:rsid w:val="00B203CE"/>
    <w:rsid w:val="00B207B9"/>
    <w:rsid w:val="00B20A2E"/>
    <w:rsid w:val="00B210E5"/>
    <w:rsid w:val="00B211EF"/>
    <w:rsid w:val="00B21224"/>
    <w:rsid w:val="00B2135E"/>
    <w:rsid w:val="00B213BF"/>
    <w:rsid w:val="00B21747"/>
    <w:rsid w:val="00B21AD8"/>
    <w:rsid w:val="00B21C40"/>
    <w:rsid w:val="00B220D2"/>
    <w:rsid w:val="00B222B4"/>
    <w:rsid w:val="00B225C0"/>
    <w:rsid w:val="00B22656"/>
    <w:rsid w:val="00B2275D"/>
    <w:rsid w:val="00B22D28"/>
    <w:rsid w:val="00B22F39"/>
    <w:rsid w:val="00B23139"/>
    <w:rsid w:val="00B231AF"/>
    <w:rsid w:val="00B23870"/>
    <w:rsid w:val="00B23FE6"/>
    <w:rsid w:val="00B246D6"/>
    <w:rsid w:val="00B24CB5"/>
    <w:rsid w:val="00B24D65"/>
    <w:rsid w:val="00B24D7A"/>
    <w:rsid w:val="00B24FBC"/>
    <w:rsid w:val="00B25040"/>
    <w:rsid w:val="00B253A7"/>
    <w:rsid w:val="00B253AA"/>
    <w:rsid w:val="00B2543B"/>
    <w:rsid w:val="00B2545C"/>
    <w:rsid w:val="00B25625"/>
    <w:rsid w:val="00B257EB"/>
    <w:rsid w:val="00B25802"/>
    <w:rsid w:val="00B2588C"/>
    <w:rsid w:val="00B25A0D"/>
    <w:rsid w:val="00B25AA0"/>
    <w:rsid w:val="00B25C8D"/>
    <w:rsid w:val="00B25CEA"/>
    <w:rsid w:val="00B25FB5"/>
    <w:rsid w:val="00B260FA"/>
    <w:rsid w:val="00B26230"/>
    <w:rsid w:val="00B266BA"/>
    <w:rsid w:val="00B26750"/>
    <w:rsid w:val="00B26DCD"/>
    <w:rsid w:val="00B26E41"/>
    <w:rsid w:val="00B2744E"/>
    <w:rsid w:val="00B2758F"/>
    <w:rsid w:val="00B275B9"/>
    <w:rsid w:val="00B275E6"/>
    <w:rsid w:val="00B2763C"/>
    <w:rsid w:val="00B2788D"/>
    <w:rsid w:val="00B278AF"/>
    <w:rsid w:val="00B27A1E"/>
    <w:rsid w:val="00B27DD9"/>
    <w:rsid w:val="00B301D1"/>
    <w:rsid w:val="00B3033C"/>
    <w:rsid w:val="00B3050A"/>
    <w:rsid w:val="00B30682"/>
    <w:rsid w:val="00B30B97"/>
    <w:rsid w:val="00B30C43"/>
    <w:rsid w:val="00B31364"/>
    <w:rsid w:val="00B31393"/>
    <w:rsid w:val="00B31814"/>
    <w:rsid w:val="00B31833"/>
    <w:rsid w:val="00B31B41"/>
    <w:rsid w:val="00B31B5F"/>
    <w:rsid w:val="00B31D13"/>
    <w:rsid w:val="00B31E53"/>
    <w:rsid w:val="00B3217F"/>
    <w:rsid w:val="00B322CA"/>
    <w:rsid w:val="00B324D1"/>
    <w:rsid w:val="00B32526"/>
    <w:rsid w:val="00B3263B"/>
    <w:rsid w:val="00B3281D"/>
    <w:rsid w:val="00B32B6E"/>
    <w:rsid w:val="00B32BDC"/>
    <w:rsid w:val="00B33005"/>
    <w:rsid w:val="00B33D60"/>
    <w:rsid w:val="00B33EB7"/>
    <w:rsid w:val="00B33F5F"/>
    <w:rsid w:val="00B340BE"/>
    <w:rsid w:val="00B340F8"/>
    <w:rsid w:val="00B342E0"/>
    <w:rsid w:val="00B34620"/>
    <w:rsid w:val="00B346B0"/>
    <w:rsid w:val="00B34813"/>
    <w:rsid w:val="00B34A60"/>
    <w:rsid w:val="00B34A79"/>
    <w:rsid w:val="00B34F96"/>
    <w:rsid w:val="00B34FAE"/>
    <w:rsid w:val="00B35032"/>
    <w:rsid w:val="00B3553C"/>
    <w:rsid w:val="00B3562A"/>
    <w:rsid w:val="00B357DE"/>
    <w:rsid w:val="00B35ECC"/>
    <w:rsid w:val="00B36061"/>
    <w:rsid w:val="00B36357"/>
    <w:rsid w:val="00B36379"/>
    <w:rsid w:val="00B36416"/>
    <w:rsid w:val="00B365AA"/>
    <w:rsid w:val="00B3675A"/>
    <w:rsid w:val="00B36781"/>
    <w:rsid w:val="00B36DCA"/>
    <w:rsid w:val="00B36FD9"/>
    <w:rsid w:val="00B3707C"/>
    <w:rsid w:val="00B37284"/>
    <w:rsid w:val="00B37325"/>
    <w:rsid w:val="00B37354"/>
    <w:rsid w:val="00B3780B"/>
    <w:rsid w:val="00B37D03"/>
    <w:rsid w:val="00B37D21"/>
    <w:rsid w:val="00B4069F"/>
    <w:rsid w:val="00B409FB"/>
    <w:rsid w:val="00B40D1E"/>
    <w:rsid w:val="00B40ED8"/>
    <w:rsid w:val="00B40F38"/>
    <w:rsid w:val="00B40F8E"/>
    <w:rsid w:val="00B41721"/>
    <w:rsid w:val="00B418F9"/>
    <w:rsid w:val="00B41AE8"/>
    <w:rsid w:val="00B41BB0"/>
    <w:rsid w:val="00B41EC8"/>
    <w:rsid w:val="00B42104"/>
    <w:rsid w:val="00B42578"/>
    <w:rsid w:val="00B425DC"/>
    <w:rsid w:val="00B42D6B"/>
    <w:rsid w:val="00B42DA8"/>
    <w:rsid w:val="00B42F3F"/>
    <w:rsid w:val="00B43067"/>
    <w:rsid w:val="00B430A5"/>
    <w:rsid w:val="00B4365A"/>
    <w:rsid w:val="00B4365D"/>
    <w:rsid w:val="00B436C2"/>
    <w:rsid w:val="00B4372B"/>
    <w:rsid w:val="00B4373B"/>
    <w:rsid w:val="00B437BA"/>
    <w:rsid w:val="00B4384B"/>
    <w:rsid w:val="00B43B09"/>
    <w:rsid w:val="00B43DC5"/>
    <w:rsid w:val="00B4406A"/>
    <w:rsid w:val="00B441A9"/>
    <w:rsid w:val="00B442F7"/>
    <w:rsid w:val="00B44653"/>
    <w:rsid w:val="00B44AE3"/>
    <w:rsid w:val="00B44CF7"/>
    <w:rsid w:val="00B44DF4"/>
    <w:rsid w:val="00B4503E"/>
    <w:rsid w:val="00B4522A"/>
    <w:rsid w:val="00B454E6"/>
    <w:rsid w:val="00B459FB"/>
    <w:rsid w:val="00B45A7E"/>
    <w:rsid w:val="00B45D32"/>
    <w:rsid w:val="00B45E68"/>
    <w:rsid w:val="00B463EB"/>
    <w:rsid w:val="00B46482"/>
    <w:rsid w:val="00B46494"/>
    <w:rsid w:val="00B46609"/>
    <w:rsid w:val="00B467F4"/>
    <w:rsid w:val="00B46F29"/>
    <w:rsid w:val="00B46F76"/>
    <w:rsid w:val="00B470B2"/>
    <w:rsid w:val="00B470CD"/>
    <w:rsid w:val="00B47487"/>
    <w:rsid w:val="00B47533"/>
    <w:rsid w:val="00B4769B"/>
    <w:rsid w:val="00B479B9"/>
    <w:rsid w:val="00B47CCB"/>
    <w:rsid w:val="00B47D2E"/>
    <w:rsid w:val="00B47F36"/>
    <w:rsid w:val="00B50467"/>
    <w:rsid w:val="00B5048A"/>
    <w:rsid w:val="00B507DA"/>
    <w:rsid w:val="00B5082F"/>
    <w:rsid w:val="00B50837"/>
    <w:rsid w:val="00B50A07"/>
    <w:rsid w:val="00B50AB3"/>
    <w:rsid w:val="00B50D07"/>
    <w:rsid w:val="00B50D39"/>
    <w:rsid w:val="00B50D79"/>
    <w:rsid w:val="00B510B6"/>
    <w:rsid w:val="00B51101"/>
    <w:rsid w:val="00B51228"/>
    <w:rsid w:val="00B51359"/>
    <w:rsid w:val="00B517DE"/>
    <w:rsid w:val="00B5190F"/>
    <w:rsid w:val="00B5191B"/>
    <w:rsid w:val="00B519A9"/>
    <w:rsid w:val="00B51AE6"/>
    <w:rsid w:val="00B51BB8"/>
    <w:rsid w:val="00B51DD3"/>
    <w:rsid w:val="00B51E56"/>
    <w:rsid w:val="00B51ED7"/>
    <w:rsid w:val="00B52148"/>
    <w:rsid w:val="00B521A9"/>
    <w:rsid w:val="00B5226C"/>
    <w:rsid w:val="00B52466"/>
    <w:rsid w:val="00B52CB6"/>
    <w:rsid w:val="00B52D26"/>
    <w:rsid w:val="00B53004"/>
    <w:rsid w:val="00B534C8"/>
    <w:rsid w:val="00B53523"/>
    <w:rsid w:val="00B53927"/>
    <w:rsid w:val="00B53C08"/>
    <w:rsid w:val="00B53F3C"/>
    <w:rsid w:val="00B53FD0"/>
    <w:rsid w:val="00B54095"/>
    <w:rsid w:val="00B54190"/>
    <w:rsid w:val="00B542BF"/>
    <w:rsid w:val="00B54486"/>
    <w:rsid w:val="00B54506"/>
    <w:rsid w:val="00B5459F"/>
    <w:rsid w:val="00B5493E"/>
    <w:rsid w:val="00B54A01"/>
    <w:rsid w:val="00B54E9F"/>
    <w:rsid w:val="00B54EAC"/>
    <w:rsid w:val="00B55168"/>
    <w:rsid w:val="00B5519F"/>
    <w:rsid w:val="00B552DB"/>
    <w:rsid w:val="00B55435"/>
    <w:rsid w:val="00B55536"/>
    <w:rsid w:val="00B5553D"/>
    <w:rsid w:val="00B55670"/>
    <w:rsid w:val="00B5593B"/>
    <w:rsid w:val="00B55AB3"/>
    <w:rsid w:val="00B560B8"/>
    <w:rsid w:val="00B5613B"/>
    <w:rsid w:val="00B56175"/>
    <w:rsid w:val="00B56285"/>
    <w:rsid w:val="00B567B2"/>
    <w:rsid w:val="00B5752D"/>
    <w:rsid w:val="00B57984"/>
    <w:rsid w:val="00B579B7"/>
    <w:rsid w:val="00B60210"/>
    <w:rsid w:val="00B60696"/>
    <w:rsid w:val="00B60B26"/>
    <w:rsid w:val="00B60D56"/>
    <w:rsid w:val="00B61525"/>
    <w:rsid w:val="00B61559"/>
    <w:rsid w:val="00B615A4"/>
    <w:rsid w:val="00B615D0"/>
    <w:rsid w:val="00B6161F"/>
    <w:rsid w:val="00B616FF"/>
    <w:rsid w:val="00B61B79"/>
    <w:rsid w:val="00B61E3F"/>
    <w:rsid w:val="00B61FD2"/>
    <w:rsid w:val="00B62107"/>
    <w:rsid w:val="00B627C4"/>
    <w:rsid w:val="00B62B30"/>
    <w:rsid w:val="00B62E0A"/>
    <w:rsid w:val="00B6313B"/>
    <w:rsid w:val="00B63252"/>
    <w:rsid w:val="00B634D6"/>
    <w:rsid w:val="00B63756"/>
    <w:rsid w:val="00B637D2"/>
    <w:rsid w:val="00B6390E"/>
    <w:rsid w:val="00B63950"/>
    <w:rsid w:val="00B63B48"/>
    <w:rsid w:val="00B63D6F"/>
    <w:rsid w:val="00B63D98"/>
    <w:rsid w:val="00B643C5"/>
    <w:rsid w:val="00B6442E"/>
    <w:rsid w:val="00B64464"/>
    <w:rsid w:val="00B6463D"/>
    <w:rsid w:val="00B6484F"/>
    <w:rsid w:val="00B64945"/>
    <w:rsid w:val="00B64B2E"/>
    <w:rsid w:val="00B651C0"/>
    <w:rsid w:val="00B6522D"/>
    <w:rsid w:val="00B65312"/>
    <w:rsid w:val="00B65711"/>
    <w:rsid w:val="00B65971"/>
    <w:rsid w:val="00B659B0"/>
    <w:rsid w:val="00B659EC"/>
    <w:rsid w:val="00B65A29"/>
    <w:rsid w:val="00B65B68"/>
    <w:rsid w:val="00B65C40"/>
    <w:rsid w:val="00B65CB7"/>
    <w:rsid w:val="00B65DA9"/>
    <w:rsid w:val="00B6600F"/>
    <w:rsid w:val="00B66030"/>
    <w:rsid w:val="00B660BE"/>
    <w:rsid w:val="00B6612C"/>
    <w:rsid w:val="00B66400"/>
    <w:rsid w:val="00B67416"/>
    <w:rsid w:val="00B675C8"/>
    <w:rsid w:val="00B6785F"/>
    <w:rsid w:val="00B70310"/>
    <w:rsid w:val="00B7036C"/>
    <w:rsid w:val="00B70811"/>
    <w:rsid w:val="00B708B7"/>
    <w:rsid w:val="00B709FD"/>
    <w:rsid w:val="00B70C70"/>
    <w:rsid w:val="00B70E2B"/>
    <w:rsid w:val="00B710DA"/>
    <w:rsid w:val="00B711E8"/>
    <w:rsid w:val="00B71318"/>
    <w:rsid w:val="00B71477"/>
    <w:rsid w:val="00B715C3"/>
    <w:rsid w:val="00B71829"/>
    <w:rsid w:val="00B71A20"/>
    <w:rsid w:val="00B71A5A"/>
    <w:rsid w:val="00B71D04"/>
    <w:rsid w:val="00B7200C"/>
    <w:rsid w:val="00B7205F"/>
    <w:rsid w:val="00B725AF"/>
    <w:rsid w:val="00B727B2"/>
    <w:rsid w:val="00B72C94"/>
    <w:rsid w:val="00B72F15"/>
    <w:rsid w:val="00B7317C"/>
    <w:rsid w:val="00B73219"/>
    <w:rsid w:val="00B732AA"/>
    <w:rsid w:val="00B734D8"/>
    <w:rsid w:val="00B73696"/>
    <w:rsid w:val="00B73780"/>
    <w:rsid w:val="00B739E4"/>
    <w:rsid w:val="00B73F6D"/>
    <w:rsid w:val="00B740C8"/>
    <w:rsid w:val="00B74144"/>
    <w:rsid w:val="00B74444"/>
    <w:rsid w:val="00B74574"/>
    <w:rsid w:val="00B7475B"/>
    <w:rsid w:val="00B7489A"/>
    <w:rsid w:val="00B74A94"/>
    <w:rsid w:val="00B74AF8"/>
    <w:rsid w:val="00B74D16"/>
    <w:rsid w:val="00B74E20"/>
    <w:rsid w:val="00B74E80"/>
    <w:rsid w:val="00B7514B"/>
    <w:rsid w:val="00B75241"/>
    <w:rsid w:val="00B75278"/>
    <w:rsid w:val="00B752AD"/>
    <w:rsid w:val="00B75308"/>
    <w:rsid w:val="00B7535A"/>
    <w:rsid w:val="00B75B8D"/>
    <w:rsid w:val="00B75B91"/>
    <w:rsid w:val="00B75BDC"/>
    <w:rsid w:val="00B75DEB"/>
    <w:rsid w:val="00B763E3"/>
    <w:rsid w:val="00B763F4"/>
    <w:rsid w:val="00B766B4"/>
    <w:rsid w:val="00B768CE"/>
    <w:rsid w:val="00B76AC8"/>
    <w:rsid w:val="00B76BD7"/>
    <w:rsid w:val="00B76D04"/>
    <w:rsid w:val="00B76F58"/>
    <w:rsid w:val="00B76F8A"/>
    <w:rsid w:val="00B77223"/>
    <w:rsid w:val="00B772C4"/>
    <w:rsid w:val="00B773C1"/>
    <w:rsid w:val="00B77486"/>
    <w:rsid w:val="00B7755D"/>
    <w:rsid w:val="00B77CE1"/>
    <w:rsid w:val="00B77DD8"/>
    <w:rsid w:val="00B77DE3"/>
    <w:rsid w:val="00B77E80"/>
    <w:rsid w:val="00B77E9B"/>
    <w:rsid w:val="00B77EB5"/>
    <w:rsid w:val="00B80112"/>
    <w:rsid w:val="00B8017F"/>
    <w:rsid w:val="00B80563"/>
    <w:rsid w:val="00B8072F"/>
    <w:rsid w:val="00B80A58"/>
    <w:rsid w:val="00B80C05"/>
    <w:rsid w:val="00B80C0B"/>
    <w:rsid w:val="00B814B7"/>
    <w:rsid w:val="00B81591"/>
    <w:rsid w:val="00B81B25"/>
    <w:rsid w:val="00B825E8"/>
    <w:rsid w:val="00B827E6"/>
    <w:rsid w:val="00B82840"/>
    <w:rsid w:val="00B8293F"/>
    <w:rsid w:val="00B8308F"/>
    <w:rsid w:val="00B83224"/>
    <w:rsid w:val="00B832BF"/>
    <w:rsid w:val="00B83891"/>
    <w:rsid w:val="00B838D9"/>
    <w:rsid w:val="00B83B53"/>
    <w:rsid w:val="00B83E16"/>
    <w:rsid w:val="00B84551"/>
    <w:rsid w:val="00B846C2"/>
    <w:rsid w:val="00B84716"/>
    <w:rsid w:val="00B84AE1"/>
    <w:rsid w:val="00B84CAA"/>
    <w:rsid w:val="00B84DA3"/>
    <w:rsid w:val="00B84E23"/>
    <w:rsid w:val="00B84E69"/>
    <w:rsid w:val="00B850AA"/>
    <w:rsid w:val="00B8542A"/>
    <w:rsid w:val="00B85AB4"/>
    <w:rsid w:val="00B85C73"/>
    <w:rsid w:val="00B85DF3"/>
    <w:rsid w:val="00B864D6"/>
    <w:rsid w:val="00B865DE"/>
    <w:rsid w:val="00B86830"/>
    <w:rsid w:val="00B87045"/>
    <w:rsid w:val="00B870D4"/>
    <w:rsid w:val="00B87656"/>
    <w:rsid w:val="00B879A9"/>
    <w:rsid w:val="00B87ABA"/>
    <w:rsid w:val="00B87AFB"/>
    <w:rsid w:val="00B87E8B"/>
    <w:rsid w:val="00B90060"/>
    <w:rsid w:val="00B902B7"/>
    <w:rsid w:val="00B902D0"/>
    <w:rsid w:val="00B904A3"/>
    <w:rsid w:val="00B906B9"/>
    <w:rsid w:val="00B90781"/>
    <w:rsid w:val="00B90859"/>
    <w:rsid w:val="00B90B48"/>
    <w:rsid w:val="00B90D2D"/>
    <w:rsid w:val="00B90DBB"/>
    <w:rsid w:val="00B91211"/>
    <w:rsid w:val="00B91242"/>
    <w:rsid w:val="00B919B2"/>
    <w:rsid w:val="00B91F56"/>
    <w:rsid w:val="00B92446"/>
    <w:rsid w:val="00B924D9"/>
    <w:rsid w:val="00B925F1"/>
    <w:rsid w:val="00B9279D"/>
    <w:rsid w:val="00B92A00"/>
    <w:rsid w:val="00B92BE5"/>
    <w:rsid w:val="00B92D44"/>
    <w:rsid w:val="00B92E84"/>
    <w:rsid w:val="00B92F76"/>
    <w:rsid w:val="00B92FE5"/>
    <w:rsid w:val="00B92FF1"/>
    <w:rsid w:val="00B930CA"/>
    <w:rsid w:val="00B930D1"/>
    <w:rsid w:val="00B93195"/>
    <w:rsid w:val="00B931CC"/>
    <w:rsid w:val="00B93525"/>
    <w:rsid w:val="00B93635"/>
    <w:rsid w:val="00B93989"/>
    <w:rsid w:val="00B93EC7"/>
    <w:rsid w:val="00B94118"/>
    <w:rsid w:val="00B94218"/>
    <w:rsid w:val="00B94467"/>
    <w:rsid w:val="00B94480"/>
    <w:rsid w:val="00B94564"/>
    <w:rsid w:val="00B945F4"/>
    <w:rsid w:val="00B9490F"/>
    <w:rsid w:val="00B94ADC"/>
    <w:rsid w:val="00B94C95"/>
    <w:rsid w:val="00B94E11"/>
    <w:rsid w:val="00B94E5E"/>
    <w:rsid w:val="00B95016"/>
    <w:rsid w:val="00B9501C"/>
    <w:rsid w:val="00B95129"/>
    <w:rsid w:val="00B95223"/>
    <w:rsid w:val="00B957FD"/>
    <w:rsid w:val="00B95993"/>
    <w:rsid w:val="00B95C27"/>
    <w:rsid w:val="00B95D29"/>
    <w:rsid w:val="00B95D46"/>
    <w:rsid w:val="00B95E32"/>
    <w:rsid w:val="00B95F86"/>
    <w:rsid w:val="00B9683E"/>
    <w:rsid w:val="00B9695A"/>
    <w:rsid w:val="00B969CD"/>
    <w:rsid w:val="00B96BCB"/>
    <w:rsid w:val="00B96E1F"/>
    <w:rsid w:val="00B96FAF"/>
    <w:rsid w:val="00B9712C"/>
    <w:rsid w:val="00B97457"/>
    <w:rsid w:val="00B977F8"/>
    <w:rsid w:val="00B979F4"/>
    <w:rsid w:val="00B97A5B"/>
    <w:rsid w:val="00B97C31"/>
    <w:rsid w:val="00B97D4C"/>
    <w:rsid w:val="00B97DBC"/>
    <w:rsid w:val="00B97DFF"/>
    <w:rsid w:val="00BA02DA"/>
    <w:rsid w:val="00BA0318"/>
    <w:rsid w:val="00BA04B7"/>
    <w:rsid w:val="00BA04D5"/>
    <w:rsid w:val="00BA084D"/>
    <w:rsid w:val="00BA08C8"/>
    <w:rsid w:val="00BA0BBE"/>
    <w:rsid w:val="00BA0DE5"/>
    <w:rsid w:val="00BA16E5"/>
    <w:rsid w:val="00BA18F8"/>
    <w:rsid w:val="00BA1A14"/>
    <w:rsid w:val="00BA1A27"/>
    <w:rsid w:val="00BA1A50"/>
    <w:rsid w:val="00BA1A6C"/>
    <w:rsid w:val="00BA1B84"/>
    <w:rsid w:val="00BA1E64"/>
    <w:rsid w:val="00BA1E7C"/>
    <w:rsid w:val="00BA22A8"/>
    <w:rsid w:val="00BA255F"/>
    <w:rsid w:val="00BA259D"/>
    <w:rsid w:val="00BA279D"/>
    <w:rsid w:val="00BA2932"/>
    <w:rsid w:val="00BA3512"/>
    <w:rsid w:val="00BA3763"/>
    <w:rsid w:val="00BA385D"/>
    <w:rsid w:val="00BA3A6E"/>
    <w:rsid w:val="00BA3B4C"/>
    <w:rsid w:val="00BA3F04"/>
    <w:rsid w:val="00BA401A"/>
    <w:rsid w:val="00BA4049"/>
    <w:rsid w:val="00BA4760"/>
    <w:rsid w:val="00BA479C"/>
    <w:rsid w:val="00BA4A35"/>
    <w:rsid w:val="00BA4E1F"/>
    <w:rsid w:val="00BA4F60"/>
    <w:rsid w:val="00BA4F6A"/>
    <w:rsid w:val="00BA5170"/>
    <w:rsid w:val="00BA53CB"/>
    <w:rsid w:val="00BA53D3"/>
    <w:rsid w:val="00BA5562"/>
    <w:rsid w:val="00BA5588"/>
    <w:rsid w:val="00BA55B5"/>
    <w:rsid w:val="00BA55F5"/>
    <w:rsid w:val="00BA5680"/>
    <w:rsid w:val="00BA580E"/>
    <w:rsid w:val="00BA59E7"/>
    <w:rsid w:val="00BA5CBD"/>
    <w:rsid w:val="00BA5D70"/>
    <w:rsid w:val="00BA604E"/>
    <w:rsid w:val="00BA6106"/>
    <w:rsid w:val="00BA62B7"/>
    <w:rsid w:val="00BA67A5"/>
    <w:rsid w:val="00BA6919"/>
    <w:rsid w:val="00BA6BA7"/>
    <w:rsid w:val="00BA6C1E"/>
    <w:rsid w:val="00BA6D56"/>
    <w:rsid w:val="00BA6D79"/>
    <w:rsid w:val="00BA71C3"/>
    <w:rsid w:val="00BA726B"/>
    <w:rsid w:val="00BA7370"/>
    <w:rsid w:val="00BA755F"/>
    <w:rsid w:val="00BA776B"/>
    <w:rsid w:val="00BA78E2"/>
    <w:rsid w:val="00BA7A4D"/>
    <w:rsid w:val="00BB0251"/>
    <w:rsid w:val="00BB0BE4"/>
    <w:rsid w:val="00BB0D13"/>
    <w:rsid w:val="00BB0FA4"/>
    <w:rsid w:val="00BB100E"/>
    <w:rsid w:val="00BB118B"/>
    <w:rsid w:val="00BB11F0"/>
    <w:rsid w:val="00BB141E"/>
    <w:rsid w:val="00BB17C7"/>
    <w:rsid w:val="00BB19D2"/>
    <w:rsid w:val="00BB1A0A"/>
    <w:rsid w:val="00BB1B49"/>
    <w:rsid w:val="00BB1C37"/>
    <w:rsid w:val="00BB1DBD"/>
    <w:rsid w:val="00BB2384"/>
    <w:rsid w:val="00BB25C4"/>
    <w:rsid w:val="00BB264B"/>
    <w:rsid w:val="00BB26BE"/>
    <w:rsid w:val="00BB28A0"/>
    <w:rsid w:val="00BB2A19"/>
    <w:rsid w:val="00BB2A7D"/>
    <w:rsid w:val="00BB2D88"/>
    <w:rsid w:val="00BB2F9B"/>
    <w:rsid w:val="00BB303B"/>
    <w:rsid w:val="00BB33F9"/>
    <w:rsid w:val="00BB353C"/>
    <w:rsid w:val="00BB3926"/>
    <w:rsid w:val="00BB3B19"/>
    <w:rsid w:val="00BB3B94"/>
    <w:rsid w:val="00BB3C70"/>
    <w:rsid w:val="00BB3D2D"/>
    <w:rsid w:val="00BB4102"/>
    <w:rsid w:val="00BB41DE"/>
    <w:rsid w:val="00BB4260"/>
    <w:rsid w:val="00BB42A4"/>
    <w:rsid w:val="00BB4403"/>
    <w:rsid w:val="00BB48F6"/>
    <w:rsid w:val="00BB496B"/>
    <w:rsid w:val="00BB4D6C"/>
    <w:rsid w:val="00BB4FD3"/>
    <w:rsid w:val="00BB57FB"/>
    <w:rsid w:val="00BB57FE"/>
    <w:rsid w:val="00BB5C1A"/>
    <w:rsid w:val="00BB5F17"/>
    <w:rsid w:val="00BB6158"/>
    <w:rsid w:val="00BB6175"/>
    <w:rsid w:val="00BB617C"/>
    <w:rsid w:val="00BB6244"/>
    <w:rsid w:val="00BB64F8"/>
    <w:rsid w:val="00BB675A"/>
    <w:rsid w:val="00BB6FF7"/>
    <w:rsid w:val="00BB7034"/>
    <w:rsid w:val="00BB7704"/>
    <w:rsid w:val="00BB7833"/>
    <w:rsid w:val="00BB7A3C"/>
    <w:rsid w:val="00BB7D59"/>
    <w:rsid w:val="00BB7F47"/>
    <w:rsid w:val="00BB7F53"/>
    <w:rsid w:val="00BB7FE5"/>
    <w:rsid w:val="00BC04C4"/>
    <w:rsid w:val="00BC0687"/>
    <w:rsid w:val="00BC079C"/>
    <w:rsid w:val="00BC09FF"/>
    <w:rsid w:val="00BC0D44"/>
    <w:rsid w:val="00BC0FA7"/>
    <w:rsid w:val="00BC1327"/>
    <w:rsid w:val="00BC1491"/>
    <w:rsid w:val="00BC1523"/>
    <w:rsid w:val="00BC1615"/>
    <w:rsid w:val="00BC1B99"/>
    <w:rsid w:val="00BC1CCE"/>
    <w:rsid w:val="00BC1F84"/>
    <w:rsid w:val="00BC2271"/>
    <w:rsid w:val="00BC2320"/>
    <w:rsid w:val="00BC23FB"/>
    <w:rsid w:val="00BC25AC"/>
    <w:rsid w:val="00BC29B7"/>
    <w:rsid w:val="00BC2BD8"/>
    <w:rsid w:val="00BC2C75"/>
    <w:rsid w:val="00BC3511"/>
    <w:rsid w:val="00BC37E9"/>
    <w:rsid w:val="00BC387E"/>
    <w:rsid w:val="00BC3D4C"/>
    <w:rsid w:val="00BC3FAA"/>
    <w:rsid w:val="00BC41E7"/>
    <w:rsid w:val="00BC4252"/>
    <w:rsid w:val="00BC43D7"/>
    <w:rsid w:val="00BC445F"/>
    <w:rsid w:val="00BC44D2"/>
    <w:rsid w:val="00BC463A"/>
    <w:rsid w:val="00BC479C"/>
    <w:rsid w:val="00BC4805"/>
    <w:rsid w:val="00BC4AA7"/>
    <w:rsid w:val="00BC52E9"/>
    <w:rsid w:val="00BC53FD"/>
    <w:rsid w:val="00BC55EC"/>
    <w:rsid w:val="00BC5897"/>
    <w:rsid w:val="00BC5A2D"/>
    <w:rsid w:val="00BC5AC2"/>
    <w:rsid w:val="00BC5C61"/>
    <w:rsid w:val="00BC5D80"/>
    <w:rsid w:val="00BC640B"/>
    <w:rsid w:val="00BC64E4"/>
    <w:rsid w:val="00BC66E4"/>
    <w:rsid w:val="00BC6F98"/>
    <w:rsid w:val="00BC7168"/>
    <w:rsid w:val="00BC7293"/>
    <w:rsid w:val="00BC7476"/>
    <w:rsid w:val="00BC763D"/>
    <w:rsid w:val="00BC787A"/>
    <w:rsid w:val="00BC7B7C"/>
    <w:rsid w:val="00BC7EF9"/>
    <w:rsid w:val="00BC7EFB"/>
    <w:rsid w:val="00BD007C"/>
    <w:rsid w:val="00BD0086"/>
    <w:rsid w:val="00BD00AD"/>
    <w:rsid w:val="00BD0328"/>
    <w:rsid w:val="00BD0352"/>
    <w:rsid w:val="00BD035E"/>
    <w:rsid w:val="00BD04AB"/>
    <w:rsid w:val="00BD0CB3"/>
    <w:rsid w:val="00BD0E76"/>
    <w:rsid w:val="00BD0ED9"/>
    <w:rsid w:val="00BD0EEE"/>
    <w:rsid w:val="00BD116A"/>
    <w:rsid w:val="00BD11D4"/>
    <w:rsid w:val="00BD13E5"/>
    <w:rsid w:val="00BD14C2"/>
    <w:rsid w:val="00BD1623"/>
    <w:rsid w:val="00BD1C59"/>
    <w:rsid w:val="00BD26FC"/>
    <w:rsid w:val="00BD27A1"/>
    <w:rsid w:val="00BD2812"/>
    <w:rsid w:val="00BD281F"/>
    <w:rsid w:val="00BD2CB5"/>
    <w:rsid w:val="00BD2D59"/>
    <w:rsid w:val="00BD2E23"/>
    <w:rsid w:val="00BD302C"/>
    <w:rsid w:val="00BD30F0"/>
    <w:rsid w:val="00BD3608"/>
    <w:rsid w:val="00BD3D23"/>
    <w:rsid w:val="00BD3E35"/>
    <w:rsid w:val="00BD4100"/>
    <w:rsid w:val="00BD452E"/>
    <w:rsid w:val="00BD46C1"/>
    <w:rsid w:val="00BD49AB"/>
    <w:rsid w:val="00BD4BBC"/>
    <w:rsid w:val="00BD4D46"/>
    <w:rsid w:val="00BD4EE0"/>
    <w:rsid w:val="00BD5026"/>
    <w:rsid w:val="00BD5235"/>
    <w:rsid w:val="00BD5320"/>
    <w:rsid w:val="00BD596C"/>
    <w:rsid w:val="00BD5BAE"/>
    <w:rsid w:val="00BD5EE7"/>
    <w:rsid w:val="00BD606C"/>
    <w:rsid w:val="00BD61D5"/>
    <w:rsid w:val="00BD64FE"/>
    <w:rsid w:val="00BD67DF"/>
    <w:rsid w:val="00BD6BDF"/>
    <w:rsid w:val="00BD6C67"/>
    <w:rsid w:val="00BD6C7F"/>
    <w:rsid w:val="00BD70A0"/>
    <w:rsid w:val="00BD71F2"/>
    <w:rsid w:val="00BD7448"/>
    <w:rsid w:val="00BD79D8"/>
    <w:rsid w:val="00BD7C3B"/>
    <w:rsid w:val="00BD7D8D"/>
    <w:rsid w:val="00BE0597"/>
    <w:rsid w:val="00BE0812"/>
    <w:rsid w:val="00BE08AC"/>
    <w:rsid w:val="00BE08B6"/>
    <w:rsid w:val="00BE099F"/>
    <w:rsid w:val="00BE0B12"/>
    <w:rsid w:val="00BE0E46"/>
    <w:rsid w:val="00BE10D8"/>
    <w:rsid w:val="00BE114F"/>
    <w:rsid w:val="00BE131B"/>
    <w:rsid w:val="00BE1416"/>
    <w:rsid w:val="00BE1918"/>
    <w:rsid w:val="00BE1CFB"/>
    <w:rsid w:val="00BE1F1A"/>
    <w:rsid w:val="00BE2324"/>
    <w:rsid w:val="00BE24B0"/>
    <w:rsid w:val="00BE2593"/>
    <w:rsid w:val="00BE276E"/>
    <w:rsid w:val="00BE2919"/>
    <w:rsid w:val="00BE29EA"/>
    <w:rsid w:val="00BE2A34"/>
    <w:rsid w:val="00BE2B81"/>
    <w:rsid w:val="00BE2BA5"/>
    <w:rsid w:val="00BE2CE3"/>
    <w:rsid w:val="00BE2E78"/>
    <w:rsid w:val="00BE2EB7"/>
    <w:rsid w:val="00BE2F08"/>
    <w:rsid w:val="00BE2F12"/>
    <w:rsid w:val="00BE320D"/>
    <w:rsid w:val="00BE3AE7"/>
    <w:rsid w:val="00BE3B29"/>
    <w:rsid w:val="00BE3E61"/>
    <w:rsid w:val="00BE403F"/>
    <w:rsid w:val="00BE421B"/>
    <w:rsid w:val="00BE421F"/>
    <w:rsid w:val="00BE44E2"/>
    <w:rsid w:val="00BE479B"/>
    <w:rsid w:val="00BE47A5"/>
    <w:rsid w:val="00BE49CB"/>
    <w:rsid w:val="00BE4DB4"/>
    <w:rsid w:val="00BE4E05"/>
    <w:rsid w:val="00BE51E3"/>
    <w:rsid w:val="00BE56CA"/>
    <w:rsid w:val="00BE5747"/>
    <w:rsid w:val="00BE589C"/>
    <w:rsid w:val="00BE5B05"/>
    <w:rsid w:val="00BE5BD2"/>
    <w:rsid w:val="00BE5C8E"/>
    <w:rsid w:val="00BE5CA1"/>
    <w:rsid w:val="00BE5F9E"/>
    <w:rsid w:val="00BE5FBC"/>
    <w:rsid w:val="00BE60A1"/>
    <w:rsid w:val="00BE6874"/>
    <w:rsid w:val="00BE6A8E"/>
    <w:rsid w:val="00BE6ADB"/>
    <w:rsid w:val="00BE70FC"/>
    <w:rsid w:val="00BE762B"/>
    <w:rsid w:val="00BE76BF"/>
    <w:rsid w:val="00BE76E6"/>
    <w:rsid w:val="00BE789F"/>
    <w:rsid w:val="00BE793B"/>
    <w:rsid w:val="00BE7B92"/>
    <w:rsid w:val="00BE7D3D"/>
    <w:rsid w:val="00BF0311"/>
    <w:rsid w:val="00BF03B3"/>
    <w:rsid w:val="00BF044E"/>
    <w:rsid w:val="00BF05A0"/>
    <w:rsid w:val="00BF05C9"/>
    <w:rsid w:val="00BF05F9"/>
    <w:rsid w:val="00BF0636"/>
    <w:rsid w:val="00BF087F"/>
    <w:rsid w:val="00BF090E"/>
    <w:rsid w:val="00BF0920"/>
    <w:rsid w:val="00BF096A"/>
    <w:rsid w:val="00BF0AC8"/>
    <w:rsid w:val="00BF0CE1"/>
    <w:rsid w:val="00BF1355"/>
    <w:rsid w:val="00BF1410"/>
    <w:rsid w:val="00BF158B"/>
    <w:rsid w:val="00BF160A"/>
    <w:rsid w:val="00BF16B0"/>
    <w:rsid w:val="00BF176B"/>
    <w:rsid w:val="00BF1BC5"/>
    <w:rsid w:val="00BF1CB4"/>
    <w:rsid w:val="00BF1F1E"/>
    <w:rsid w:val="00BF21E3"/>
    <w:rsid w:val="00BF2484"/>
    <w:rsid w:val="00BF2528"/>
    <w:rsid w:val="00BF26F0"/>
    <w:rsid w:val="00BF2CDB"/>
    <w:rsid w:val="00BF2DBB"/>
    <w:rsid w:val="00BF3011"/>
    <w:rsid w:val="00BF3871"/>
    <w:rsid w:val="00BF39F9"/>
    <w:rsid w:val="00BF3BEF"/>
    <w:rsid w:val="00BF3CCA"/>
    <w:rsid w:val="00BF3D9D"/>
    <w:rsid w:val="00BF4072"/>
    <w:rsid w:val="00BF410D"/>
    <w:rsid w:val="00BF4499"/>
    <w:rsid w:val="00BF479B"/>
    <w:rsid w:val="00BF4865"/>
    <w:rsid w:val="00BF4AFF"/>
    <w:rsid w:val="00BF4ED3"/>
    <w:rsid w:val="00BF52E0"/>
    <w:rsid w:val="00BF5300"/>
    <w:rsid w:val="00BF5848"/>
    <w:rsid w:val="00BF59F3"/>
    <w:rsid w:val="00BF5EF3"/>
    <w:rsid w:val="00BF60A6"/>
    <w:rsid w:val="00BF613A"/>
    <w:rsid w:val="00BF6215"/>
    <w:rsid w:val="00BF682E"/>
    <w:rsid w:val="00BF6B54"/>
    <w:rsid w:val="00BF6D41"/>
    <w:rsid w:val="00BF6D7C"/>
    <w:rsid w:val="00BF7376"/>
    <w:rsid w:val="00BF7488"/>
    <w:rsid w:val="00BF7509"/>
    <w:rsid w:val="00BF75B9"/>
    <w:rsid w:val="00BF768F"/>
    <w:rsid w:val="00BF7827"/>
    <w:rsid w:val="00BF7895"/>
    <w:rsid w:val="00BF7BBA"/>
    <w:rsid w:val="00BF7EBC"/>
    <w:rsid w:val="00BF7FAC"/>
    <w:rsid w:val="00C00463"/>
    <w:rsid w:val="00C0048E"/>
    <w:rsid w:val="00C00B94"/>
    <w:rsid w:val="00C00E2F"/>
    <w:rsid w:val="00C00F69"/>
    <w:rsid w:val="00C01211"/>
    <w:rsid w:val="00C013DA"/>
    <w:rsid w:val="00C013F0"/>
    <w:rsid w:val="00C016D9"/>
    <w:rsid w:val="00C01714"/>
    <w:rsid w:val="00C01765"/>
    <w:rsid w:val="00C018B0"/>
    <w:rsid w:val="00C01908"/>
    <w:rsid w:val="00C01A89"/>
    <w:rsid w:val="00C01B44"/>
    <w:rsid w:val="00C01E44"/>
    <w:rsid w:val="00C02081"/>
    <w:rsid w:val="00C02101"/>
    <w:rsid w:val="00C024F4"/>
    <w:rsid w:val="00C0251E"/>
    <w:rsid w:val="00C027D6"/>
    <w:rsid w:val="00C02997"/>
    <w:rsid w:val="00C02A18"/>
    <w:rsid w:val="00C02B41"/>
    <w:rsid w:val="00C02C51"/>
    <w:rsid w:val="00C02E43"/>
    <w:rsid w:val="00C035B5"/>
    <w:rsid w:val="00C03866"/>
    <w:rsid w:val="00C03E92"/>
    <w:rsid w:val="00C0405E"/>
    <w:rsid w:val="00C0414D"/>
    <w:rsid w:val="00C04156"/>
    <w:rsid w:val="00C0416C"/>
    <w:rsid w:val="00C042B3"/>
    <w:rsid w:val="00C0430D"/>
    <w:rsid w:val="00C044C4"/>
    <w:rsid w:val="00C04595"/>
    <w:rsid w:val="00C0463E"/>
    <w:rsid w:val="00C04778"/>
    <w:rsid w:val="00C04A3C"/>
    <w:rsid w:val="00C04C57"/>
    <w:rsid w:val="00C04D14"/>
    <w:rsid w:val="00C04DCF"/>
    <w:rsid w:val="00C04E2E"/>
    <w:rsid w:val="00C05037"/>
    <w:rsid w:val="00C05041"/>
    <w:rsid w:val="00C0569C"/>
    <w:rsid w:val="00C0587D"/>
    <w:rsid w:val="00C05B8E"/>
    <w:rsid w:val="00C05D34"/>
    <w:rsid w:val="00C05D61"/>
    <w:rsid w:val="00C060D0"/>
    <w:rsid w:val="00C062DD"/>
    <w:rsid w:val="00C063DB"/>
    <w:rsid w:val="00C0642F"/>
    <w:rsid w:val="00C06508"/>
    <w:rsid w:val="00C065DB"/>
    <w:rsid w:val="00C0674F"/>
    <w:rsid w:val="00C06BD5"/>
    <w:rsid w:val="00C06D20"/>
    <w:rsid w:val="00C070D3"/>
    <w:rsid w:val="00C0714E"/>
    <w:rsid w:val="00C0734F"/>
    <w:rsid w:val="00C075D3"/>
    <w:rsid w:val="00C0765B"/>
    <w:rsid w:val="00C0766E"/>
    <w:rsid w:val="00C07A0A"/>
    <w:rsid w:val="00C10081"/>
    <w:rsid w:val="00C100A3"/>
    <w:rsid w:val="00C103BE"/>
    <w:rsid w:val="00C1054B"/>
    <w:rsid w:val="00C105E4"/>
    <w:rsid w:val="00C106F2"/>
    <w:rsid w:val="00C1084E"/>
    <w:rsid w:val="00C10BB4"/>
    <w:rsid w:val="00C110AF"/>
    <w:rsid w:val="00C111FF"/>
    <w:rsid w:val="00C11277"/>
    <w:rsid w:val="00C11469"/>
    <w:rsid w:val="00C11584"/>
    <w:rsid w:val="00C116D7"/>
    <w:rsid w:val="00C11868"/>
    <w:rsid w:val="00C11BB9"/>
    <w:rsid w:val="00C11FE1"/>
    <w:rsid w:val="00C1201F"/>
    <w:rsid w:val="00C12022"/>
    <w:rsid w:val="00C1217A"/>
    <w:rsid w:val="00C125DE"/>
    <w:rsid w:val="00C1276E"/>
    <w:rsid w:val="00C12837"/>
    <w:rsid w:val="00C12843"/>
    <w:rsid w:val="00C12CA0"/>
    <w:rsid w:val="00C12DB7"/>
    <w:rsid w:val="00C12F52"/>
    <w:rsid w:val="00C1339F"/>
    <w:rsid w:val="00C13412"/>
    <w:rsid w:val="00C13BFA"/>
    <w:rsid w:val="00C13BFB"/>
    <w:rsid w:val="00C13E8D"/>
    <w:rsid w:val="00C13F7D"/>
    <w:rsid w:val="00C142CB"/>
    <w:rsid w:val="00C14305"/>
    <w:rsid w:val="00C14849"/>
    <w:rsid w:val="00C14AC2"/>
    <w:rsid w:val="00C14BBC"/>
    <w:rsid w:val="00C150CB"/>
    <w:rsid w:val="00C154A5"/>
    <w:rsid w:val="00C15734"/>
    <w:rsid w:val="00C158AB"/>
    <w:rsid w:val="00C15D12"/>
    <w:rsid w:val="00C15D2F"/>
    <w:rsid w:val="00C15E8D"/>
    <w:rsid w:val="00C1623D"/>
    <w:rsid w:val="00C163EE"/>
    <w:rsid w:val="00C16AE7"/>
    <w:rsid w:val="00C16CC2"/>
    <w:rsid w:val="00C16E2E"/>
    <w:rsid w:val="00C16E3B"/>
    <w:rsid w:val="00C17055"/>
    <w:rsid w:val="00C17161"/>
    <w:rsid w:val="00C17295"/>
    <w:rsid w:val="00C17A5C"/>
    <w:rsid w:val="00C17F48"/>
    <w:rsid w:val="00C201B4"/>
    <w:rsid w:val="00C202E2"/>
    <w:rsid w:val="00C2046D"/>
    <w:rsid w:val="00C204D5"/>
    <w:rsid w:val="00C208C3"/>
    <w:rsid w:val="00C20AB3"/>
    <w:rsid w:val="00C20D30"/>
    <w:rsid w:val="00C20E20"/>
    <w:rsid w:val="00C2106C"/>
    <w:rsid w:val="00C210B4"/>
    <w:rsid w:val="00C21361"/>
    <w:rsid w:val="00C2151D"/>
    <w:rsid w:val="00C2168E"/>
    <w:rsid w:val="00C2173F"/>
    <w:rsid w:val="00C2181D"/>
    <w:rsid w:val="00C219A1"/>
    <w:rsid w:val="00C21D38"/>
    <w:rsid w:val="00C21D66"/>
    <w:rsid w:val="00C220B0"/>
    <w:rsid w:val="00C220BC"/>
    <w:rsid w:val="00C2224D"/>
    <w:rsid w:val="00C22455"/>
    <w:rsid w:val="00C224E7"/>
    <w:rsid w:val="00C22788"/>
    <w:rsid w:val="00C22EA7"/>
    <w:rsid w:val="00C2303C"/>
    <w:rsid w:val="00C23210"/>
    <w:rsid w:val="00C232F8"/>
    <w:rsid w:val="00C238CB"/>
    <w:rsid w:val="00C23926"/>
    <w:rsid w:val="00C2394E"/>
    <w:rsid w:val="00C23A1E"/>
    <w:rsid w:val="00C24016"/>
    <w:rsid w:val="00C240F5"/>
    <w:rsid w:val="00C24172"/>
    <w:rsid w:val="00C244DB"/>
    <w:rsid w:val="00C2470D"/>
    <w:rsid w:val="00C247E5"/>
    <w:rsid w:val="00C249F7"/>
    <w:rsid w:val="00C24F3A"/>
    <w:rsid w:val="00C25018"/>
    <w:rsid w:val="00C25174"/>
    <w:rsid w:val="00C25519"/>
    <w:rsid w:val="00C255A8"/>
    <w:rsid w:val="00C25838"/>
    <w:rsid w:val="00C258C2"/>
    <w:rsid w:val="00C259C1"/>
    <w:rsid w:val="00C25B6C"/>
    <w:rsid w:val="00C25D93"/>
    <w:rsid w:val="00C25DE5"/>
    <w:rsid w:val="00C25F80"/>
    <w:rsid w:val="00C2604E"/>
    <w:rsid w:val="00C2651F"/>
    <w:rsid w:val="00C26AEE"/>
    <w:rsid w:val="00C26C1D"/>
    <w:rsid w:val="00C26D2C"/>
    <w:rsid w:val="00C26E17"/>
    <w:rsid w:val="00C2705A"/>
    <w:rsid w:val="00C27073"/>
    <w:rsid w:val="00C274AC"/>
    <w:rsid w:val="00C27DB4"/>
    <w:rsid w:val="00C301CA"/>
    <w:rsid w:val="00C302EA"/>
    <w:rsid w:val="00C3035E"/>
    <w:rsid w:val="00C30482"/>
    <w:rsid w:val="00C305AB"/>
    <w:rsid w:val="00C3071C"/>
    <w:rsid w:val="00C30930"/>
    <w:rsid w:val="00C30953"/>
    <w:rsid w:val="00C30D39"/>
    <w:rsid w:val="00C3112C"/>
    <w:rsid w:val="00C31326"/>
    <w:rsid w:val="00C318F6"/>
    <w:rsid w:val="00C318F7"/>
    <w:rsid w:val="00C31C73"/>
    <w:rsid w:val="00C3205B"/>
    <w:rsid w:val="00C3246C"/>
    <w:rsid w:val="00C32584"/>
    <w:rsid w:val="00C325FF"/>
    <w:rsid w:val="00C32657"/>
    <w:rsid w:val="00C32899"/>
    <w:rsid w:val="00C33258"/>
    <w:rsid w:val="00C33351"/>
    <w:rsid w:val="00C3358F"/>
    <w:rsid w:val="00C33A7B"/>
    <w:rsid w:val="00C33E8B"/>
    <w:rsid w:val="00C33F37"/>
    <w:rsid w:val="00C34091"/>
    <w:rsid w:val="00C34333"/>
    <w:rsid w:val="00C34378"/>
    <w:rsid w:val="00C3437F"/>
    <w:rsid w:val="00C343EB"/>
    <w:rsid w:val="00C34631"/>
    <w:rsid w:val="00C34670"/>
    <w:rsid w:val="00C34683"/>
    <w:rsid w:val="00C34975"/>
    <w:rsid w:val="00C34D30"/>
    <w:rsid w:val="00C34DCE"/>
    <w:rsid w:val="00C34E94"/>
    <w:rsid w:val="00C35377"/>
    <w:rsid w:val="00C3547C"/>
    <w:rsid w:val="00C356C4"/>
    <w:rsid w:val="00C3598B"/>
    <w:rsid w:val="00C35A27"/>
    <w:rsid w:val="00C35AA3"/>
    <w:rsid w:val="00C35B1A"/>
    <w:rsid w:val="00C35E1F"/>
    <w:rsid w:val="00C36363"/>
    <w:rsid w:val="00C36459"/>
    <w:rsid w:val="00C36498"/>
    <w:rsid w:val="00C364F2"/>
    <w:rsid w:val="00C3659A"/>
    <w:rsid w:val="00C3664F"/>
    <w:rsid w:val="00C368BE"/>
    <w:rsid w:val="00C3693D"/>
    <w:rsid w:val="00C36B48"/>
    <w:rsid w:val="00C36B69"/>
    <w:rsid w:val="00C36CA4"/>
    <w:rsid w:val="00C36EE7"/>
    <w:rsid w:val="00C372A2"/>
    <w:rsid w:val="00C3733A"/>
    <w:rsid w:val="00C37601"/>
    <w:rsid w:val="00C37A48"/>
    <w:rsid w:val="00C37C0A"/>
    <w:rsid w:val="00C40470"/>
    <w:rsid w:val="00C40562"/>
    <w:rsid w:val="00C409F1"/>
    <w:rsid w:val="00C40CFA"/>
    <w:rsid w:val="00C40E2E"/>
    <w:rsid w:val="00C40EBB"/>
    <w:rsid w:val="00C41156"/>
    <w:rsid w:val="00C412AB"/>
    <w:rsid w:val="00C4142E"/>
    <w:rsid w:val="00C4146E"/>
    <w:rsid w:val="00C4149A"/>
    <w:rsid w:val="00C415A5"/>
    <w:rsid w:val="00C4171B"/>
    <w:rsid w:val="00C41CD1"/>
    <w:rsid w:val="00C4244F"/>
    <w:rsid w:val="00C429B6"/>
    <w:rsid w:val="00C42CC4"/>
    <w:rsid w:val="00C42E15"/>
    <w:rsid w:val="00C43316"/>
    <w:rsid w:val="00C436A6"/>
    <w:rsid w:val="00C43858"/>
    <w:rsid w:val="00C43960"/>
    <w:rsid w:val="00C43B8B"/>
    <w:rsid w:val="00C43BA5"/>
    <w:rsid w:val="00C4417A"/>
    <w:rsid w:val="00C441DB"/>
    <w:rsid w:val="00C44454"/>
    <w:rsid w:val="00C444EA"/>
    <w:rsid w:val="00C446F1"/>
    <w:rsid w:val="00C44D4D"/>
    <w:rsid w:val="00C44D53"/>
    <w:rsid w:val="00C44F3B"/>
    <w:rsid w:val="00C450A4"/>
    <w:rsid w:val="00C450D2"/>
    <w:rsid w:val="00C45205"/>
    <w:rsid w:val="00C453E9"/>
    <w:rsid w:val="00C45644"/>
    <w:rsid w:val="00C456C8"/>
    <w:rsid w:val="00C458CF"/>
    <w:rsid w:val="00C45BD1"/>
    <w:rsid w:val="00C45CBC"/>
    <w:rsid w:val="00C45CBF"/>
    <w:rsid w:val="00C45F06"/>
    <w:rsid w:val="00C45FE9"/>
    <w:rsid w:val="00C46147"/>
    <w:rsid w:val="00C46216"/>
    <w:rsid w:val="00C46378"/>
    <w:rsid w:val="00C46AB6"/>
    <w:rsid w:val="00C46EE0"/>
    <w:rsid w:val="00C46F14"/>
    <w:rsid w:val="00C46FD7"/>
    <w:rsid w:val="00C47039"/>
    <w:rsid w:val="00C47128"/>
    <w:rsid w:val="00C47238"/>
    <w:rsid w:val="00C475A8"/>
    <w:rsid w:val="00C475C4"/>
    <w:rsid w:val="00C47AC4"/>
    <w:rsid w:val="00C47D6C"/>
    <w:rsid w:val="00C50105"/>
    <w:rsid w:val="00C502AB"/>
    <w:rsid w:val="00C503F2"/>
    <w:rsid w:val="00C5066A"/>
    <w:rsid w:val="00C507B6"/>
    <w:rsid w:val="00C508D2"/>
    <w:rsid w:val="00C50A51"/>
    <w:rsid w:val="00C50AC9"/>
    <w:rsid w:val="00C50B76"/>
    <w:rsid w:val="00C50BB1"/>
    <w:rsid w:val="00C50BBB"/>
    <w:rsid w:val="00C51035"/>
    <w:rsid w:val="00C51064"/>
    <w:rsid w:val="00C514C8"/>
    <w:rsid w:val="00C51830"/>
    <w:rsid w:val="00C51926"/>
    <w:rsid w:val="00C51A48"/>
    <w:rsid w:val="00C51CD2"/>
    <w:rsid w:val="00C5213E"/>
    <w:rsid w:val="00C521B2"/>
    <w:rsid w:val="00C52A10"/>
    <w:rsid w:val="00C52A45"/>
    <w:rsid w:val="00C52EB4"/>
    <w:rsid w:val="00C532EF"/>
    <w:rsid w:val="00C53509"/>
    <w:rsid w:val="00C53729"/>
    <w:rsid w:val="00C539FC"/>
    <w:rsid w:val="00C53AF4"/>
    <w:rsid w:val="00C53C64"/>
    <w:rsid w:val="00C53ED6"/>
    <w:rsid w:val="00C540C5"/>
    <w:rsid w:val="00C5430B"/>
    <w:rsid w:val="00C548E9"/>
    <w:rsid w:val="00C549B7"/>
    <w:rsid w:val="00C55376"/>
    <w:rsid w:val="00C55486"/>
    <w:rsid w:val="00C55EF2"/>
    <w:rsid w:val="00C55F22"/>
    <w:rsid w:val="00C56140"/>
    <w:rsid w:val="00C56316"/>
    <w:rsid w:val="00C5635C"/>
    <w:rsid w:val="00C56685"/>
    <w:rsid w:val="00C5699D"/>
    <w:rsid w:val="00C56AAF"/>
    <w:rsid w:val="00C56BDA"/>
    <w:rsid w:val="00C56BE2"/>
    <w:rsid w:val="00C56D87"/>
    <w:rsid w:val="00C56FFE"/>
    <w:rsid w:val="00C570A2"/>
    <w:rsid w:val="00C5711F"/>
    <w:rsid w:val="00C57160"/>
    <w:rsid w:val="00C57232"/>
    <w:rsid w:val="00C57311"/>
    <w:rsid w:val="00C57350"/>
    <w:rsid w:val="00C573CF"/>
    <w:rsid w:val="00C5751E"/>
    <w:rsid w:val="00C57527"/>
    <w:rsid w:val="00C57554"/>
    <w:rsid w:val="00C57733"/>
    <w:rsid w:val="00C5795E"/>
    <w:rsid w:val="00C5798D"/>
    <w:rsid w:val="00C57C7B"/>
    <w:rsid w:val="00C57D50"/>
    <w:rsid w:val="00C57EFD"/>
    <w:rsid w:val="00C60370"/>
    <w:rsid w:val="00C6056B"/>
    <w:rsid w:val="00C60813"/>
    <w:rsid w:val="00C608A2"/>
    <w:rsid w:val="00C60D99"/>
    <w:rsid w:val="00C60E41"/>
    <w:rsid w:val="00C60E64"/>
    <w:rsid w:val="00C60F8B"/>
    <w:rsid w:val="00C61080"/>
    <w:rsid w:val="00C610A2"/>
    <w:rsid w:val="00C61443"/>
    <w:rsid w:val="00C61455"/>
    <w:rsid w:val="00C6150B"/>
    <w:rsid w:val="00C616FA"/>
    <w:rsid w:val="00C616FE"/>
    <w:rsid w:val="00C6178B"/>
    <w:rsid w:val="00C617B3"/>
    <w:rsid w:val="00C61850"/>
    <w:rsid w:val="00C61C56"/>
    <w:rsid w:val="00C621FA"/>
    <w:rsid w:val="00C6225F"/>
    <w:rsid w:val="00C622EE"/>
    <w:rsid w:val="00C62390"/>
    <w:rsid w:val="00C62437"/>
    <w:rsid w:val="00C6265C"/>
    <w:rsid w:val="00C62918"/>
    <w:rsid w:val="00C62C01"/>
    <w:rsid w:val="00C63028"/>
    <w:rsid w:val="00C63066"/>
    <w:rsid w:val="00C636DF"/>
    <w:rsid w:val="00C6375A"/>
    <w:rsid w:val="00C63902"/>
    <w:rsid w:val="00C63CA9"/>
    <w:rsid w:val="00C63DA9"/>
    <w:rsid w:val="00C6417C"/>
    <w:rsid w:val="00C64411"/>
    <w:rsid w:val="00C6470B"/>
    <w:rsid w:val="00C648C3"/>
    <w:rsid w:val="00C64B1E"/>
    <w:rsid w:val="00C64BCA"/>
    <w:rsid w:val="00C64DEA"/>
    <w:rsid w:val="00C64FAE"/>
    <w:rsid w:val="00C651C4"/>
    <w:rsid w:val="00C651E4"/>
    <w:rsid w:val="00C6566F"/>
    <w:rsid w:val="00C65793"/>
    <w:rsid w:val="00C65800"/>
    <w:rsid w:val="00C6580C"/>
    <w:rsid w:val="00C65869"/>
    <w:rsid w:val="00C659BB"/>
    <w:rsid w:val="00C65D04"/>
    <w:rsid w:val="00C65D94"/>
    <w:rsid w:val="00C65E0C"/>
    <w:rsid w:val="00C663A6"/>
    <w:rsid w:val="00C6659A"/>
    <w:rsid w:val="00C666E0"/>
    <w:rsid w:val="00C66C2D"/>
    <w:rsid w:val="00C677C0"/>
    <w:rsid w:val="00C677E3"/>
    <w:rsid w:val="00C67AB8"/>
    <w:rsid w:val="00C67D5A"/>
    <w:rsid w:val="00C7001D"/>
    <w:rsid w:val="00C70098"/>
    <w:rsid w:val="00C7013A"/>
    <w:rsid w:val="00C701B6"/>
    <w:rsid w:val="00C7070A"/>
    <w:rsid w:val="00C70A60"/>
    <w:rsid w:val="00C70C39"/>
    <w:rsid w:val="00C70D73"/>
    <w:rsid w:val="00C70DE5"/>
    <w:rsid w:val="00C7117E"/>
    <w:rsid w:val="00C711A3"/>
    <w:rsid w:val="00C71335"/>
    <w:rsid w:val="00C71480"/>
    <w:rsid w:val="00C715D4"/>
    <w:rsid w:val="00C7170B"/>
    <w:rsid w:val="00C71AAD"/>
    <w:rsid w:val="00C71DEF"/>
    <w:rsid w:val="00C72090"/>
    <w:rsid w:val="00C72BB3"/>
    <w:rsid w:val="00C72C7F"/>
    <w:rsid w:val="00C72FF7"/>
    <w:rsid w:val="00C733AB"/>
    <w:rsid w:val="00C733E1"/>
    <w:rsid w:val="00C735F1"/>
    <w:rsid w:val="00C73B11"/>
    <w:rsid w:val="00C73F19"/>
    <w:rsid w:val="00C74080"/>
    <w:rsid w:val="00C74301"/>
    <w:rsid w:val="00C7466B"/>
    <w:rsid w:val="00C74983"/>
    <w:rsid w:val="00C749A3"/>
    <w:rsid w:val="00C74A02"/>
    <w:rsid w:val="00C74A4C"/>
    <w:rsid w:val="00C74C66"/>
    <w:rsid w:val="00C74E81"/>
    <w:rsid w:val="00C74E9F"/>
    <w:rsid w:val="00C74F50"/>
    <w:rsid w:val="00C7539B"/>
    <w:rsid w:val="00C756A1"/>
    <w:rsid w:val="00C7593D"/>
    <w:rsid w:val="00C765A3"/>
    <w:rsid w:val="00C76912"/>
    <w:rsid w:val="00C76A6E"/>
    <w:rsid w:val="00C76AD9"/>
    <w:rsid w:val="00C76E28"/>
    <w:rsid w:val="00C76EC4"/>
    <w:rsid w:val="00C76FD9"/>
    <w:rsid w:val="00C770DB"/>
    <w:rsid w:val="00C774DC"/>
    <w:rsid w:val="00C774F1"/>
    <w:rsid w:val="00C77A99"/>
    <w:rsid w:val="00C77C5C"/>
    <w:rsid w:val="00C77E1D"/>
    <w:rsid w:val="00C800A4"/>
    <w:rsid w:val="00C80111"/>
    <w:rsid w:val="00C80481"/>
    <w:rsid w:val="00C8053D"/>
    <w:rsid w:val="00C805D0"/>
    <w:rsid w:val="00C805FF"/>
    <w:rsid w:val="00C8092A"/>
    <w:rsid w:val="00C80BA3"/>
    <w:rsid w:val="00C80DB7"/>
    <w:rsid w:val="00C80F4A"/>
    <w:rsid w:val="00C8124F"/>
    <w:rsid w:val="00C8145A"/>
    <w:rsid w:val="00C81709"/>
    <w:rsid w:val="00C81713"/>
    <w:rsid w:val="00C817B5"/>
    <w:rsid w:val="00C81A8A"/>
    <w:rsid w:val="00C81DC3"/>
    <w:rsid w:val="00C81E15"/>
    <w:rsid w:val="00C82067"/>
    <w:rsid w:val="00C8234C"/>
    <w:rsid w:val="00C82868"/>
    <w:rsid w:val="00C82C03"/>
    <w:rsid w:val="00C82C17"/>
    <w:rsid w:val="00C82DBA"/>
    <w:rsid w:val="00C8312B"/>
    <w:rsid w:val="00C83141"/>
    <w:rsid w:val="00C83211"/>
    <w:rsid w:val="00C83485"/>
    <w:rsid w:val="00C83637"/>
    <w:rsid w:val="00C83A49"/>
    <w:rsid w:val="00C83DD8"/>
    <w:rsid w:val="00C83FE5"/>
    <w:rsid w:val="00C84365"/>
    <w:rsid w:val="00C844B5"/>
    <w:rsid w:val="00C848C5"/>
    <w:rsid w:val="00C8490B"/>
    <w:rsid w:val="00C8496A"/>
    <w:rsid w:val="00C849E1"/>
    <w:rsid w:val="00C84C78"/>
    <w:rsid w:val="00C85414"/>
    <w:rsid w:val="00C8549E"/>
    <w:rsid w:val="00C855B9"/>
    <w:rsid w:val="00C857A2"/>
    <w:rsid w:val="00C85976"/>
    <w:rsid w:val="00C8604A"/>
    <w:rsid w:val="00C8622D"/>
    <w:rsid w:val="00C86590"/>
    <w:rsid w:val="00C866A2"/>
    <w:rsid w:val="00C86754"/>
    <w:rsid w:val="00C86B78"/>
    <w:rsid w:val="00C86C9C"/>
    <w:rsid w:val="00C86DA1"/>
    <w:rsid w:val="00C86FD4"/>
    <w:rsid w:val="00C873CA"/>
    <w:rsid w:val="00C873D0"/>
    <w:rsid w:val="00C87425"/>
    <w:rsid w:val="00C87530"/>
    <w:rsid w:val="00C87578"/>
    <w:rsid w:val="00C8791E"/>
    <w:rsid w:val="00C87AC2"/>
    <w:rsid w:val="00C87D35"/>
    <w:rsid w:val="00C87EB4"/>
    <w:rsid w:val="00C9010B"/>
    <w:rsid w:val="00C9036C"/>
    <w:rsid w:val="00C903C1"/>
    <w:rsid w:val="00C904EF"/>
    <w:rsid w:val="00C90530"/>
    <w:rsid w:val="00C907F5"/>
    <w:rsid w:val="00C909E7"/>
    <w:rsid w:val="00C90CA2"/>
    <w:rsid w:val="00C90D57"/>
    <w:rsid w:val="00C91312"/>
    <w:rsid w:val="00C91412"/>
    <w:rsid w:val="00C914F0"/>
    <w:rsid w:val="00C91552"/>
    <w:rsid w:val="00C91584"/>
    <w:rsid w:val="00C91905"/>
    <w:rsid w:val="00C91929"/>
    <w:rsid w:val="00C91B6D"/>
    <w:rsid w:val="00C91C8A"/>
    <w:rsid w:val="00C91D83"/>
    <w:rsid w:val="00C91FEE"/>
    <w:rsid w:val="00C91FF8"/>
    <w:rsid w:val="00C922AE"/>
    <w:rsid w:val="00C927BC"/>
    <w:rsid w:val="00C92957"/>
    <w:rsid w:val="00C92A75"/>
    <w:rsid w:val="00C92D01"/>
    <w:rsid w:val="00C9316C"/>
    <w:rsid w:val="00C931DD"/>
    <w:rsid w:val="00C93490"/>
    <w:rsid w:val="00C935E0"/>
    <w:rsid w:val="00C937D8"/>
    <w:rsid w:val="00C9384C"/>
    <w:rsid w:val="00C93C42"/>
    <w:rsid w:val="00C93C51"/>
    <w:rsid w:val="00C942C0"/>
    <w:rsid w:val="00C943FD"/>
    <w:rsid w:val="00C944A3"/>
    <w:rsid w:val="00C945D7"/>
    <w:rsid w:val="00C9476C"/>
    <w:rsid w:val="00C9484A"/>
    <w:rsid w:val="00C94BE5"/>
    <w:rsid w:val="00C94EF5"/>
    <w:rsid w:val="00C94F61"/>
    <w:rsid w:val="00C9541D"/>
    <w:rsid w:val="00C95647"/>
    <w:rsid w:val="00C95917"/>
    <w:rsid w:val="00C95AD6"/>
    <w:rsid w:val="00C95B3C"/>
    <w:rsid w:val="00C95D44"/>
    <w:rsid w:val="00C95E33"/>
    <w:rsid w:val="00C95EF1"/>
    <w:rsid w:val="00C95F86"/>
    <w:rsid w:val="00C96207"/>
    <w:rsid w:val="00C9636E"/>
    <w:rsid w:val="00C964EE"/>
    <w:rsid w:val="00C96579"/>
    <w:rsid w:val="00C96637"/>
    <w:rsid w:val="00C96875"/>
    <w:rsid w:val="00C96CFF"/>
    <w:rsid w:val="00C96E14"/>
    <w:rsid w:val="00C96E68"/>
    <w:rsid w:val="00C96F97"/>
    <w:rsid w:val="00C9726A"/>
    <w:rsid w:val="00C97666"/>
    <w:rsid w:val="00C979BE"/>
    <w:rsid w:val="00C97DCA"/>
    <w:rsid w:val="00C97F91"/>
    <w:rsid w:val="00CA057F"/>
    <w:rsid w:val="00CA0660"/>
    <w:rsid w:val="00CA076C"/>
    <w:rsid w:val="00CA0A2C"/>
    <w:rsid w:val="00CA0AB3"/>
    <w:rsid w:val="00CA0D56"/>
    <w:rsid w:val="00CA0DAF"/>
    <w:rsid w:val="00CA0E43"/>
    <w:rsid w:val="00CA1206"/>
    <w:rsid w:val="00CA176F"/>
    <w:rsid w:val="00CA1867"/>
    <w:rsid w:val="00CA18AC"/>
    <w:rsid w:val="00CA1AF2"/>
    <w:rsid w:val="00CA1BC4"/>
    <w:rsid w:val="00CA1C08"/>
    <w:rsid w:val="00CA200F"/>
    <w:rsid w:val="00CA24F2"/>
    <w:rsid w:val="00CA2523"/>
    <w:rsid w:val="00CA25D1"/>
    <w:rsid w:val="00CA2878"/>
    <w:rsid w:val="00CA288B"/>
    <w:rsid w:val="00CA2A50"/>
    <w:rsid w:val="00CA2D23"/>
    <w:rsid w:val="00CA301F"/>
    <w:rsid w:val="00CA31FF"/>
    <w:rsid w:val="00CA348F"/>
    <w:rsid w:val="00CA3CB4"/>
    <w:rsid w:val="00CA3CD6"/>
    <w:rsid w:val="00CA3E6E"/>
    <w:rsid w:val="00CA4181"/>
    <w:rsid w:val="00CA4370"/>
    <w:rsid w:val="00CA45B4"/>
    <w:rsid w:val="00CA46E3"/>
    <w:rsid w:val="00CA4993"/>
    <w:rsid w:val="00CA4B44"/>
    <w:rsid w:val="00CA50DD"/>
    <w:rsid w:val="00CA52B3"/>
    <w:rsid w:val="00CA5510"/>
    <w:rsid w:val="00CA5677"/>
    <w:rsid w:val="00CA567D"/>
    <w:rsid w:val="00CA57DF"/>
    <w:rsid w:val="00CA5856"/>
    <w:rsid w:val="00CA5DF8"/>
    <w:rsid w:val="00CA5ECB"/>
    <w:rsid w:val="00CA5FCE"/>
    <w:rsid w:val="00CA5FE9"/>
    <w:rsid w:val="00CA605E"/>
    <w:rsid w:val="00CA617E"/>
    <w:rsid w:val="00CA62B4"/>
    <w:rsid w:val="00CA6500"/>
    <w:rsid w:val="00CA6856"/>
    <w:rsid w:val="00CA6B21"/>
    <w:rsid w:val="00CA6F02"/>
    <w:rsid w:val="00CA6F48"/>
    <w:rsid w:val="00CA708A"/>
    <w:rsid w:val="00CA72E3"/>
    <w:rsid w:val="00CA745E"/>
    <w:rsid w:val="00CA77A4"/>
    <w:rsid w:val="00CA79FE"/>
    <w:rsid w:val="00CA7BF3"/>
    <w:rsid w:val="00CA7F3A"/>
    <w:rsid w:val="00CA7F4A"/>
    <w:rsid w:val="00CB0228"/>
    <w:rsid w:val="00CB0364"/>
    <w:rsid w:val="00CB045C"/>
    <w:rsid w:val="00CB07DF"/>
    <w:rsid w:val="00CB0DF3"/>
    <w:rsid w:val="00CB0EFF"/>
    <w:rsid w:val="00CB0F28"/>
    <w:rsid w:val="00CB13AF"/>
    <w:rsid w:val="00CB140D"/>
    <w:rsid w:val="00CB14E7"/>
    <w:rsid w:val="00CB153D"/>
    <w:rsid w:val="00CB15E6"/>
    <w:rsid w:val="00CB160F"/>
    <w:rsid w:val="00CB1686"/>
    <w:rsid w:val="00CB1731"/>
    <w:rsid w:val="00CB1981"/>
    <w:rsid w:val="00CB1992"/>
    <w:rsid w:val="00CB1C6F"/>
    <w:rsid w:val="00CB201D"/>
    <w:rsid w:val="00CB21C3"/>
    <w:rsid w:val="00CB21C5"/>
    <w:rsid w:val="00CB25B9"/>
    <w:rsid w:val="00CB27FC"/>
    <w:rsid w:val="00CB288A"/>
    <w:rsid w:val="00CB28DE"/>
    <w:rsid w:val="00CB2A8C"/>
    <w:rsid w:val="00CB2B0C"/>
    <w:rsid w:val="00CB2BD6"/>
    <w:rsid w:val="00CB324F"/>
    <w:rsid w:val="00CB328A"/>
    <w:rsid w:val="00CB3333"/>
    <w:rsid w:val="00CB3ACE"/>
    <w:rsid w:val="00CB3BB7"/>
    <w:rsid w:val="00CB42D5"/>
    <w:rsid w:val="00CB4376"/>
    <w:rsid w:val="00CB4403"/>
    <w:rsid w:val="00CB441B"/>
    <w:rsid w:val="00CB44F9"/>
    <w:rsid w:val="00CB4585"/>
    <w:rsid w:val="00CB4815"/>
    <w:rsid w:val="00CB48CC"/>
    <w:rsid w:val="00CB4978"/>
    <w:rsid w:val="00CB49EA"/>
    <w:rsid w:val="00CB4F8A"/>
    <w:rsid w:val="00CB502D"/>
    <w:rsid w:val="00CB5280"/>
    <w:rsid w:val="00CB52D1"/>
    <w:rsid w:val="00CB5568"/>
    <w:rsid w:val="00CB55BE"/>
    <w:rsid w:val="00CB590C"/>
    <w:rsid w:val="00CB5CCF"/>
    <w:rsid w:val="00CB5E31"/>
    <w:rsid w:val="00CB5E5B"/>
    <w:rsid w:val="00CB6371"/>
    <w:rsid w:val="00CB66E1"/>
    <w:rsid w:val="00CB6720"/>
    <w:rsid w:val="00CB6B1E"/>
    <w:rsid w:val="00CB6BBE"/>
    <w:rsid w:val="00CB6CC3"/>
    <w:rsid w:val="00CB6CCB"/>
    <w:rsid w:val="00CB6D23"/>
    <w:rsid w:val="00CB6D82"/>
    <w:rsid w:val="00CB6EC1"/>
    <w:rsid w:val="00CB70DC"/>
    <w:rsid w:val="00CB7116"/>
    <w:rsid w:val="00CB7139"/>
    <w:rsid w:val="00CB716C"/>
    <w:rsid w:val="00CB7245"/>
    <w:rsid w:val="00CB739E"/>
    <w:rsid w:val="00CB7627"/>
    <w:rsid w:val="00CB79DC"/>
    <w:rsid w:val="00CB7A81"/>
    <w:rsid w:val="00CB7C53"/>
    <w:rsid w:val="00CB7D7C"/>
    <w:rsid w:val="00CC007C"/>
    <w:rsid w:val="00CC0136"/>
    <w:rsid w:val="00CC02A7"/>
    <w:rsid w:val="00CC04EC"/>
    <w:rsid w:val="00CC0538"/>
    <w:rsid w:val="00CC069C"/>
    <w:rsid w:val="00CC0808"/>
    <w:rsid w:val="00CC0C5C"/>
    <w:rsid w:val="00CC0CB5"/>
    <w:rsid w:val="00CC0D02"/>
    <w:rsid w:val="00CC0FDB"/>
    <w:rsid w:val="00CC15F8"/>
    <w:rsid w:val="00CC18E6"/>
    <w:rsid w:val="00CC1913"/>
    <w:rsid w:val="00CC1A77"/>
    <w:rsid w:val="00CC1EE1"/>
    <w:rsid w:val="00CC1EF6"/>
    <w:rsid w:val="00CC200E"/>
    <w:rsid w:val="00CC201B"/>
    <w:rsid w:val="00CC20A6"/>
    <w:rsid w:val="00CC213A"/>
    <w:rsid w:val="00CC237B"/>
    <w:rsid w:val="00CC2424"/>
    <w:rsid w:val="00CC25BC"/>
    <w:rsid w:val="00CC2993"/>
    <w:rsid w:val="00CC2B5A"/>
    <w:rsid w:val="00CC2D93"/>
    <w:rsid w:val="00CC3282"/>
    <w:rsid w:val="00CC32E2"/>
    <w:rsid w:val="00CC33E1"/>
    <w:rsid w:val="00CC3924"/>
    <w:rsid w:val="00CC3B2E"/>
    <w:rsid w:val="00CC3CD4"/>
    <w:rsid w:val="00CC3EE1"/>
    <w:rsid w:val="00CC4049"/>
    <w:rsid w:val="00CC415A"/>
    <w:rsid w:val="00CC41F6"/>
    <w:rsid w:val="00CC4489"/>
    <w:rsid w:val="00CC48F9"/>
    <w:rsid w:val="00CC49C1"/>
    <w:rsid w:val="00CC4BCF"/>
    <w:rsid w:val="00CC4BFB"/>
    <w:rsid w:val="00CC4C5E"/>
    <w:rsid w:val="00CC4EBE"/>
    <w:rsid w:val="00CC4F10"/>
    <w:rsid w:val="00CC5754"/>
    <w:rsid w:val="00CC5C4B"/>
    <w:rsid w:val="00CC5D56"/>
    <w:rsid w:val="00CC5D89"/>
    <w:rsid w:val="00CC5E44"/>
    <w:rsid w:val="00CC5E52"/>
    <w:rsid w:val="00CC5F2E"/>
    <w:rsid w:val="00CC6301"/>
    <w:rsid w:val="00CC64FE"/>
    <w:rsid w:val="00CC6959"/>
    <w:rsid w:val="00CC6E23"/>
    <w:rsid w:val="00CC7158"/>
    <w:rsid w:val="00CC7389"/>
    <w:rsid w:val="00CC73A4"/>
    <w:rsid w:val="00CC74B2"/>
    <w:rsid w:val="00CC74CC"/>
    <w:rsid w:val="00CC78E8"/>
    <w:rsid w:val="00CC7946"/>
    <w:rsid w:val="00CC79E8"/>
    <w:rsid w:val="00CC7B2A"/>
    <w:rsid w:val="00CC7F50"/>
    <w:rsid w:val="00CD0169"/>
    <w:rsid w:val="00CD0495"/>
    <w:rsid w:val="00CD04C7"/>
    <w:rsid w:val="00CD093E"/>
    <w:rsid w:val="00CD0CAD"/>
    <w:rsid w:val="00CD0D1C"/>
    <w:rsid w:val="00CD0F37"/>
    <w:rsid w:val="00CD1172"/>
    <w:rsid w:val="00CD191D"/>
    <w:rsid w:val="00CD197E"/>
    <w:rsid w:val="00CD19AF"/>
    <w:rsid w:val="00CD1AE1"/>
    <w:rsid w:val="00CD1C3A"/>
    <w:rsid w:val="00CD1DBB"/>
    <w:rsid w:val="00CD1E85"/>
    <w:rsid w:val="00CD1F48"/>
    <w:rsid w:val="00CD2466"/>
    <w:rsid w:val="00CD254E"/>
    <w:rsid w:val="00CD2650"/>
    <w:rsid w:val="00CD26C3"/>
    <w:rsid w:val="00CD2801"/>
    <w:rsid w:val="00CD301A"/>
    <w:rsid w:val="00CD3261"/>
    <w:rsid w:val="00CD3427"/>
    <w:rsid w:val="00CD38FC"/>
    <w:rsid w:val="00CD3BDC"/>
    <w:rsid w:val="00CD3C20"/>
    <w:rsid w:val="00CD3D18"/>
    <w:rsid w:val="00CD3D86"/>
    <w:rsid w:val="00CD44BB"/>
    <w:rsid w:val="00CD4596"/>
    <w:rsid w:val="00CD4644"/>
    <w:rsid w:val="00CD4813"/>
    <w:rsid w:val="00CD4A1E"/>
    <w:rsid w:val="00CD4CB0"/>
    <w:rsid w:val="00CD4E23"/>
    <w:rsid w:val="00CD4FDD"/>
    <w:rsid w:val="00CD515A"/>
    <w:rsid w:val="00CD578A"/>
    <w:rsid w:val="00CD5800"/>
    <w:rsid w:val="00CD5896"/>
    <w:rsid w:val="00CD5B3E"/>
    <w:rsid w:val="00CD607D"/>
    <w:rsid w:val="00CD60E5"/>
    <w:rsid w:val="00CD62F8"/>
    <w:rsid w:val="00CD6649"/>
    <w:rsid w:val="00CD6868"/>
    <w:rsid w:val="00CD6CCA"/>
    <w:rsid w:val="00CD6DB4"/>
    <w:rsid w:val="00CD6E39"/>
    <w:rsid w:val="00CD6ED3"/>
    <w:rsid w:val="00CD724F"/>
    <w:rsid w:val="00CD72FF"/>
    <w:rsid w:val="00CD7479"/>
    <w:rsid w:val="00CD77A1"/>
    <w:rsid w:val="00CD7A5C"/>
    <w:rsid w:val="00CD7C41"/>
    <w:rsid w:val="00CE002E"/>
    <w:rsid w:val="00CE008D"/>
    <w:rsid w:val="00CE00DE"/>
    <w:rsid w:val="00CE058A"/>
    <w:rsid w:val="00CE0921"/>
    <w:rsid w:val="00CE099B"/>
    <w:rsid w:val="00CE0A2E"/>
    <w:rsid w:val="00CE0A9C"/>
    <w:rsid w:val="00CE0DB6"/>
    <w:rsid w:val="00CE0EE4"/>
    <w:rsid w:val="00CE10D6"/>
    <w:rsid w:val="00CE1221"/>
    <w:rsid w:val="00CE1394"/>
    <w:rsid w:val="00CE13F9"/>
    <w:rsid w:val="00CE1620"/>
    <w:rsid w:val="00CE1821"/>
    <w:rsid w:val="00CE18B3"/>
    <w:rsid w:val="00CE18E3"/>
    <w:rsid w:val="00CE1942"/>
    <w:rsid w:val="00CE1B5E"/>
    <w:rsid w:val="00CE1BDE"/>
    <w:rsid w:val="00CE1ED0"/>
    <w:rsid w:val="00CE213D"/>
    <w:rsid w:val="00CE21F9"/>
    <w:rsid w:val="00CE2207"/>
    <w:rsid w:val="00CE23A8"/>
    <w:rsid w:val="00CE27F7"/>
    <w:rsid w:val="00CE2877"/>
    <w:rsid w:val="00CE2C24"/>
    <w:rsid w:val="00CE2D49"/>
    <w:rsid w:val="00CE2E2E"/>
    <w:rsid w:val="00CE2F02"/>
    <w:rsid w:val="00CE3172"/>
    <w:rsid w:val="00CE3293"/>
    <w:rsid w:val="00CE32A7"/>
    <w:rsid w:val="00CE3469"/>
    <w:rsid w:val="00CE3923"/>
    <w:rsid w:val="00CE39C1"/>
    <w:rsid w:val="00CE3ECA"/>
    <w:rsid w:val="00CE40CA"/>
    <w:rsid w:val="00CE4121"/>
    <w:rsid w:val="00CE415B"/>
    <w:rsid w:val="00CE43BE"/>
    <w:rsid w:val="00CE4863"/>
    <w:rsid w:val="00CE48EA"/>
    <w:rsid w:val="00CE4D86"/>
    <w:rsid w:val="00CE4DE0"/>
    <w:rsid w:val="00CE4F80"/>
    <w:rsid w:val="00CE5975"/>
    <w:rsid w:val="00CE5AA2"/>
    <w:rsid w:val="00CE5B38"/>
    <w:rsid w:val="00CE5CB3"/>
    <w:rsid w:val="00CE606D"/>
    <w:rsid w:val="00CE62EB"/>
    <w:rsid w:val="00CE62F2"/>
    <w:rsid w:val="00CE634F"/>
    <w:rsid w:val="00CE6570"/>
    <w:rsid w:val="00CE659A"/>
    <w:rsid w:val="00CE6B2B"/>
    <w:rsid w:val="00CE6DEC"/>
    <w:rsid w:val="00CE754C"/>
    <w:rsid w:val="00CE7593"/>
    <w:rsid w:val="00CE759E"/>
    <w:rsid w:val="00CF0580"/>
    <w:rsid w:val="00CF069B"/>
    <w:rsid w:val="00CF07B5"/>
    <w:rsid w:val="00CF0973"/>
    <w:rsid w:val="00CF0989"/>
    <w:rsid w:val="00CF0CA8"/>
    <w:rsid w:val="00CF0FED"/>
    <w:rsid w:val="00CF1110"/>
    <w:rsid w:val="00CF1283"/>
    <w:rsid w:val="00CF14DD"/>
    <w:rsid w:val="00CF17D7"/>
    <w:rsid w:val="00CF1AB9"/>
    <w:rsid w:val="00CF1E2B"/>
    <w:rsid w:val="00CF1EB1"/>
    <w:rsid w:val="00CF1FAE"/>
    <w:rsid w:val="00CF2287"/>
    <w:rsid w:val="00CF2382"/>
    <w:rsid w:val="00CF23B0"/>
    <w:rsid w:val="00CF23F6"/>
    <w:rsid w:val="00CF26AE"/>
    <w:rsid w:val="00CF2D46"/>
    <w:rsid w:val="00CF2E31"/>
    <w:rsid w:val="00CF3037"/>
    <w:rsid w:val="00CF314B"/>
    <w:rsid w:val="00CF3247"/>
    <w:rsid w:val="00CF3433"/>
    <w:rsid w:val="00CF36FC"/>
    <w:rsid w:val="00CF38DD"/>
    <w:rsid w:val="00CF3A8C"/>
    <w:rsid w:val="00CF3B42"/>
    <w:rsid w:val="00CF3B91"/>
    <w:rsid w:val="00CF3C5A"/>
    <w:rsid w:val="00CF3CC8"/>
    <w:rsid w:val="00CF3F2A"/>
    <w:rsid w:val="00CF4245"/>
    <w:rsid w:val="00CF48E9"/>
    <w:rsid w:val="00CF5541"/>
    <w:rsid w:val="00CF5685"/>
    <w:rsid w:val="00CF5AD4"/>
    <w:rsid w:val="00CF5B08"/>
    <w:rsid w:val="00CF5E87"/>
    <w:rsid w:val="00CF5FA9"/>
    <w:rsid w:val="00CF5FF2"/>
    <w:rsid w:val="00CF61FC"/>
    <w:rsid w:val="00CF67FA"/>
    <w:rsid w:val="00CF6831"/>
    <w:rsid w:val="00CF6D63"/>
    <w:rsid w:val="00CF6EBE"/>
    <w:rsid w:val="00CF6FF0"/>
    <w:rsid w:val="00CF7184"/>
    <w:rsid w:val="00CF7263"/>
    <w:rsid w:val="00CF7586"/>
    <w:rsid w:val="00CF7858"/>
    <w:rsid w:val="00CF787C"/>
    <w:rsid w:val="00CF78B3"/>
    <w:rsid w:val="00CF7960"/>
    <w:rsid w:val="00CF7AA1"/>
    <w:rsid w:val="00CF7F6D"/>
    <w:rsid w:val="00D00134"/>
    <w:rsid w:val="00D0021A"/>
    <w:rsid w:val="00D0041F"/>
    <w:rsid w:val="00D00592"/>
    <w:rsid w:val="00D006C3"/>
    <w:rsid w:val="00D009D0"/>
    <w:rsid w:val="00D00A19"/>
    <w:rsid w:val="00D00C81"/>
    <w:rsid w:val="00D010AF"/>
    <w:rsid w:val="00D01173"/>
    <w:rsid w:val="00D011BD"/>
    <w:rsid w:val="00D012F6"/>
    <w:rsid w:val="00D01368"/>
    <w:rsid w:val="00D01562"/>
    <w:rsid w:val="00D0162E"/>
    <w:rsid w:val="00D017CA"/>
    <w:rsid w:val="00D01991"/>
    <w:rsid w:val="00D01C46"/>
    <w:rsid w:val="00D01CA2"/>
    <w:rsid w:val="00D01D02"/>
    <w:rsid w:val="00D02068"/>
    <w:rsid w:val="00D02182"/>
    <w:rsid w:val="00D021AA"/>
    <w:rsid w:val="00D02241"/>
    <w:rsid w:val="00D0237E"/>
    <w:rsid w:val="00D024A8"/>
    <w:rsid w:val="00D0274D"/>
    <w:rsid w:val="00D02C39"/>
    <w:rsid w:val="00D02E91"/>
    <w:rsid w:val="00D02EA2"/>
    <w:rsid w:val="00D02FFA"/>
    <w:rsid w:val="00D03086"/>
    <w:rsid w:val="00D03296"/>
    <w:rsid w:val="00D03350"/>
    <w:rsid w:val="00D0356D"/>
    <w:rsid w:val="00D0371A"/>
    <w:rsid w:val="00D0381B"/>
    <w:rsid w:val="00D0398F"/>
    <w:rsid w:val="00D03A7B"/>
    <w:rsid w:val="00D03C06"/>
    <w:rsid w:val="00D04082"/>
    <w:rsid w:val="00D04171"/>
    <w:rsid w:val="00D0422E"/>
    <w:rsid w:val="00D0430A"/>
    <w:rsid w:val="00D04569"/>
    <w:rsid w:val="00D04608"/>
    <w:rsid w:val="00D0495F"/>
    <w:rsid w:val="00D04BB4"/>
    <w:rsid w:val="00D04FB0"/>
    <w:rsid w:val="00D05136"/>
    <w:rsid w:val="00D0519A"/>
    <w:rsid w:val="00D054AD"/>
    <w:rsid w:val="00D055C0"/>
    <w:rsid w:val="00D05713"/>
    <w:rsid w:val="00D057B5"/>
    <w:rsid w:val="00D05846"/>
    <w:rsid w:val="00D05A06"/>
    <w:rsid w:val="00D05B36"/>
    <w:rsid w:val="00D05BFC"/>
    <w:rsid w:val="00D060CC"/>
    <w:rsid w:val="00D061C5"/>
    <w:rsid w:val="00D06277"/>
    <w:rsid w:val="00D063F2"/>
    <w:rsid w:val="00D06449"/>
    <w:rsid w:val="00D06619"/>
    <w:rsid w:val="00D06654"/>
    <w:rsid w:val="00D0672B"/>
    <w:rsid w:val="00D067E2"/>
    <w:rsid w:val="00D06B7C"/>
    <w:rsid w:val="00D06BB5"/>
    <w:rsid w:val="00D06FFF"/>
    <w:rsid w:val="00D072CA"/>
    <w:rsid w:val="00D074B9"/>
    <w:rsid w:val="00D0751E"/>
    <w:rsid w:val="00D077C1"/>
    <w:rsid w:val="00D07A36"/>
    <w:rsid w:val="00D07A39"/>
    <w:rsid w:val="00D07F25"/>
    <w:rsid w:val="00D07F41"/>
    <w:rsid w:val="00D10188"/>
    <w:rsid w:val="00D10486"/>
    <w:rsid w:val="00D10521"/>
    <w:rsid w:val="00D108E6"/>
    <w:rsid w:val="00D10BE9"/>
    <w:rsid w:val="00D10D64"/>
    <w:rsid w:val="00D11A4D"/>
    <w:rsid w:val="00D11D8B"/>
    <w:rsid w:val="00D11DBD"/>
    <w:rsid w:val="00D11ED7"/>
    <w:rsid w:val="00D12638"/>
    <w:rsid w:val="00D12651"/>
    <w:rsid w:val="00D12749"/>
    <w:rsid w:val="00D12B4B"/>
    <w:rsid w:val="00D12CCB"/>
    <w:rsid w:val="00D12CE5"/>
    <w:rsid w:val="00D12F60"/>
    <w:rsid w:val="00D130E5"/>
    <w:rsid w:val="00D131E2"/>
    <w:rsid w:val="00D132C8"/>
    <w:rsid w:val="00D13B10"/>
    <w:rsid w:val="00D13D02"/>
    <w:rsid w:val="00D13F52"/>
    <w:rsid w:val="00D140CB"/>
    <w:rsid w:val="00D14269"/>
    <w:rsid w:val="00D142D9"/>
    <w:rsid w:val="00D1444A"/>
    <w:rsid w:val="00D146F5"/>
    <w:rsid w:val="00D14F1F"/>
    <w:rsid w:val="00D15270"/>
    <w:rsid w:val="00D15378"/>
    <w:rsid w:val="00D1545C"/>
    <w:rsid w:val="00D157C0"/>
    <w:rsid w:val="00D15A3B"/>
    <w:rsid w:val="00D15D9A"/>
    <w:rsid w:val="00D1613F"/>
    <w:rsid w:val="00D16CA9"/>
    <w:rsid w:val="00D16D2B"/>
    <w:rsid w:val="00D17286"/>
    <w:rsid w:val="00D17976"/>
    <w:rsid w:val="00D179A0"/>
    <w:rsid w:val="00D179A8"/>
    <w:rsid w:val="00D17C81"/>
    <w:rsid w:val="00D17D13"/>
    <w:rsid w:val="00D17D42"/>
    <w:rsid w:val="00D17FD4"/>
    <w:rsid w:val="00D2019B"/>
    <w:rsid w:val="00D201C8"/>
    <w:rsid w:val="00D2031D"/>
    <w:rsid w:val="00D20628"/>
    <w:rsid w:val="00D2122A"/>
    <w:rsid w:val="00D215E3"/>
    <w:rsid w:val="00D21668"/>
    <w:rsid w:val="00D21B8E"/>
    <w:rsid w:val="00D21BCF"/>
    <w:rsid w:val="00D21C86"/>
    <w:rsid w:val="00D21CEA"/>
    <w:rsid w:val="00D21D13"/>
    <w:rsid w:val="00D22345"/>
    <w:rsid w:val="00D22359"/>
    <w:rsid w:val="00D228AF"/>
    <w:rsid w:val="00D228B6"/>
    <w:rsid w:val="00D22C53"/>
    <w:rsid w:val="00D22EA2"/>
    <w:rsid w:val="00D22EA5"/>
    <w:rsid w:val="00D22EEE"/>
    <w:rsid w:val="00D22F83"/>
    <w:rsid w:val="00D22FD1"/>
    <w:rsid w:val="00D23036"/>
    <w:rsid w:val="00D233E0"/>
    <w:rsid w:val="00D234B4"/>
    <w:rsid w:val="00D2383A"/>
    <w:rsid w:val="00D2385E"/>
    <w:rsid w:val="00D238A3"/>
    <w:rsid w:val="00D23ABC"/>
    <w:rsid w:val="00D23B1D"/>
    <w:rsid w:val="00D23ECC"/>
    <w:rsid w:val="00D23FD1"/>
    <w:rsid w:val="00D23FDE"/>
    <w:rsid w:val="00D24089"/>
    <w:rsid w:val="00D240D7"/>
    <w:rsid w:val="00D2477C"/>
    <w:rsid w:val="00D24C6D"/>
    <w:rsid w:val="00D24FFB"/>
    <w:rsid w:val="00D25116"/>
    <w:rsid w:val="00D25396"/>
    <w:rsid w:val="00D2588F"/>
    <w:rsid w:val="00D25D2A"/>
    <w:rsid w:val="00D260F4"/>
    <w:rsid w:val="00D2626F"/>
    <w:rsid w:val="00D26597"/>
    <w:rsid w:val="00D2682D"/>
    <w:rsid w:val="00D26DFC"/>
    <w:rsid w:val="00D26FAE"/>
    <w:rsid w:val="00D26FCE"/>
    <w:rsid w:val="00D27144"/>
    <w:rsid w:val="00D2721B"/>
    <w:rsid w:val="00D273CE"/>
    <w:rsid w:val="00D273E2"/>
    <w:rsid w:val="00D277F2"/>
    <w:rsid w:val="00D27B56"/>
    <w:rsid w:val="00D27E80"/>
    <w:rsid w:val="00D27FA8"/>
    <w:rsid w:val="00D30042"/>
    <w:rsid w:val="00D30115"/>
    <w:rsid w:val="00D303F0"/>
    <w:rsid w:val="00D30446"/>
    <w:rsid w:val="00D304CA"/>
    <w:rsid w:val="00D304FB"/>
    <w:rsid w:val="00D30517"/>
    <w:rsid w:val="00D30701"/>
    <w:rsid w:val="00D30838"/>
    <w:rsid w:val="00D30940"/>
    <w:rsid w:val="00D30D4F"/>
    <w:rsid w:val="00D30DDA"/>
    <w:rsid w:val="00D30E7B"/>
    <w:rsid w:val="00D31016"/>
    <w:rsid w:val="00D31035"/>
    <w:rsid w:val="00D310FE"/>
    <w:rsid w:val="00D311B6"/>
    <w:rsid w:val="00D311F7"/>
    <w:rsid w:val="00D31481"/>
    <w:rsid w:val="00D31487"/>
    <w:rsid w:val="00D3170C"/>
    <w:rsid w:val="00D318C4"/>
    <w:rsid w:val="00D31F46"/>
    <w:rsid w:val="00D3222B"/>
    <w:rsid w:val="00D3245E"/>
    <w:rsid w:val="00D3268E"/>
    <w:rsid w:val="00D326D1"/>
    <w:rsid w:val="00D32A82"/>
    <w:rsid w:val="00D32E3E"/>
    <w:rsid w:val="00D3333C"/>
    <w:rsid w:val="00D3345A"/>
    <w:rsid w:val="00D334D8"/>
    <w:rsid w:val="00D337F1"/>
    <w:rsid w:val="00D3388C"/>
    <w:rsid w:val="00D33AEF"/>
    <w:rsid w:val="00D33F14"/>
    <w:rsid w:val="00D340AD"/>
    <w:rsid w:val="00D343BF"/>
    <w:rsid w:val="00D34410"/>
    <w:rsid w:val="00D34787"/>
    <w:rsid w:val="00D34FD1"/>
    <w:rsid w:val="00D35369"/>
    <w:rsid w:val="00D35528"/>
    <w:rsid w:val="00D3553B"/>
    <w:rsid w:val="00D3589C"/>
    <w:rsid w:val="00D35A05"/>
    <w:rsid w:val="00D35E59"/>
    <w:rsid w:val="00D360A9"/>
    <w:rsid w:val="00D36225"/>
    <w:rsid w:val="00D36743"/>
    <w:rsid w:val="00D368D3"/>
    <w:rsid w:val="00D36921"/>
    <w:rsid w:val="00D36C64"/>
    <w:rsid w:val="00D36E46"/>
    <w:rsid w:val="00D37182"/>
    <w:rsid w:val="00D371A4"/>
    <w:rsid w:val="00D3725A"/>
    <w:rsid w:val="00D376FF"/>
    <w:rsid w:val="00D377A0"/>
    <w:rsid w:val="00D37D0A"/>
    <w:rsid w:val="00D4010A"/>
    <w:rsid w:val="00D40154"/>
    <w:rsid w:val="00D40244"/>
    <w:rsid w:val="00D40416"/>
    <w:rsid w:val="00D40834"/>
    <w:rsid w:val="00D4090A"/>
    <w:rsid w:val="00D40F3C"/>
    <w:rsid w:val="00D410E1"/>
    <w:rsid w:val="00D41133"/>
    <w:rsid w:val="00D4117B"/>
    <w:rsid w:val="00D413FF"/>
    <w:rsid w:val="00D416E8"/>
    <w:rsid w:val="00D41BBD"/>
    <w:rsid w:val="00D41DE0"/>
    <w:rsid w:val="00D41EC7"/>
    <w:rsid w:val="00D41F3F"/>
    <w:rsid w:val="00D42705"/>
    <w:rsid w:val="00D42720"/>
    <w:rsid w:val="00D4289F"/>
    <w:rsid w:val="00D42AC5"/>
    <w:rsid w:val="00D42B9C"/>
    <w:rsid w:val="00D42DEC"/>
    <w:rsid w:val="00D42E56"/>
    <w:rsid w:val="00D431B0"/>
    <w:rsid w:val="00D43695"/>
    <w:rsid w:val="00D436FD"/>
    <w:rsid w:val="00D43AC4"/>
    <w:rsid w:val="00D43B3E"/>
    <w:rsid w:val="00D43D3A"/>
    <w:rsid w:val="00D43EFA"/>
    <w:rsid w:val="00D43FC9"/>
    <w:rsid w:val="00D440B5"/>
    <w:rsid w:val="00D44380"/>
    <w:rsid w:val="00D44594"/>
    <w:rsid w:val="00D44732"/>
    <w:rsid w:val="00D4485C"/>
    <w:rsid w:val="00D44949"/>
    <w:rsid w:val="00D44C87"/>
    <w:rsid w:val="00D45566"/>
    <w:rsid w:val="00D457F9"/>
    <w:rsid w:val="00D4585D"/>
    <w:rsid w:val="00D45991"/>
    <w:rsid w:val="00D45A67"/>
    <w:rsid w:val="00D45A7E"/>
    <w:rsid w:val="00D45AF9"/>
    <w:rsid w:val="00D45B12"/>
    <w:rsid w:val="00D45EB8"/>
    <w:rsid w:val="00D45F06"/>
    <w:rsid w:val="00D45F10"/>
    <w:rsid w:val="00D46028"/>
    <w:rsid w:val="00D462DB"/>
    <w:rsid w:val="00D465C9"/>
    <w:rsid w:val="00D4663F"/>
    <w:rsid w:val="00D468CC"/>
    <w:rsid w:val="00D46F2A"/>
    <w:rsid w:val="00D46F54"/>
    <w:rsid w:val="00D47179"/>
    <w:rsid w:val="00D47222"/>
    <w:rsid w:val="00D4724D"/>
    <w:rsid w:val="00D474C6"/>
    <w:rsid w:val="00D4796A"/>
    <w:rsid w:val="00D47B64"/>
    <w:rsid w:val="00D47D75"/>
    <w:rsid w:val="00D50266"/>
    <w:rsid w:val="00D50410"/>
    <w:rsid w:val="00D5049C"/>
    <w:rsid w:val="00D504FD"/>
    <w:rsid w:val="00D506AB"/>
    <w:rsid w:val="00D5085F"/>
    <w:rsid w:val="00D509D5"/>
    <w:rsid w:val="00D50F17"/>
    <w:rsid w:val="00D511C2"/>
    <w:rsid w:val="00D51758"/>
    <w:rsid w:val="00D51A10"/>
    <w:rsid w:val="00D51D9A"/>
    <w:rsid w:val="00D52047"/>
    <w:rsid w:val="00D52156"/>
    <w:rsid w:val="00D52433"/>
    <w:rsid w:val="00D52524"/>
    <w:rsid w:val="00D52861"/>
    <w:rsid w:val="00D5288D"/>
    <w:rsid w:val="00D52D35"/>
    <w:rsid w:val="00D52DE8"/>
    <w:rsid w:val="00D52E6E"/>
    <w:rsid w:val="00D53021"/>
    <w:rsid w:val="00D531FC"/>
    <w:rsid w:val="00D53212"/>
    <w:rsid w:val="00D53298"/>
    <w:rsid w:val="00D53397"/>
    <w:rsid w:val="00D53595"/>
    <w:rsid w:val="00D5367F"/>
    <w:rsid w:val="00D5386C"/>
    <w:rsid w:val="00D53891"/>
    <w:rsid w:val="00D53A42"/>
    <w:rsid w:val="00D53ACC"/>
    <w:rsid w:val="00D53CAC"/>
    <w:rsid w:val="00D53FEF"/>
    <w:rsid w:val="00D540FE"/>
    <w:rsid w:val="00D543FB"/>
    <w:rsid w:val="00D544B5"/>
    <w:rsid w:val="00D544F7"/>
    <w:rsid w:val="00D5452D"/>
    <w:rsid w:val="00D54857"/>
    <w:rsid w:val="00D549E1"/>
    <w:rsid w:val="00D54B03"/>
    <w:rsid w:val="00D550AB"/>
    <w:rsid w:val="00D553D8"/>
    <w:rsid w:val="00D5566A"/>
    <w:rsid w:val="00D55959"/>
    <w:rsid w:val="00D55AD1"/>
    <w:rsid w:val="00D55AE1"/>
    <w:rsid w:val="00D55B6E"/>
    <w:rsid w:val="00D55D34"/>
    <w:rsid w:val="00D55E53"/>
    <w:rsid w:val="00D55F1D"/>
    <w:rsid w:val="00D56004"/>
    <w:rsid w:val="00D56171"/>
    <w:rsid w:val="00D56495"/>
    <w:rsid w:val="00D565D0"/>
    <w:rsid w:val="00D567ED"/>
    <w:rsid w:val="00D56B2D"/>
    <w:rsid w:val="00D57129"/>
    <w:rsid w:val="00D57583"/>
    <w:rsid w:val="00D575E8"/>
    <w:rsid w:val="00D577D4"/>
    <w:rsid w:val="00D5795E"/>
    <w:rsid w:val="00D57B1F"/>
    <w:rsid w:val="00D57C84"/>
    <w:rsid w:val="00D57D88"/>
    <w:rsid w:val="00D60444"/>
    <w:rsid w:val="00D6078E"/>
    <w:rsid w:val="00D6084E"/>
    <w:rsid w:val="00D60F36"/>
    <w:rsid w:val="00D61190"/>
    <w:rsid w:val="00D612B0"/>
    <w:rsid w:val="00D6174D"/>
    <w:rsid w:val="00D618F1"/>
    <w:rsid w:val="00D6190D"/>
    <w:rsid w:val="00D61935"/>
    <w:rsid w:val="00D61972"/>
    <w:rsid w:val="00D61D72"/>
    <w:rsid w:val="00D61F60"/>
    <w:rsid w:val="00D61FFA"/>
    <w:rsid w:val="00D624D3"/>
    <w:rsid w:val="00D6281C"/>
    <w:rsid w:val="00D6285D"/>
    <w:rsid w:val="00D62974"/>
    <w:rsid w:val="00D629B9"/>
    <w:rsid w:val="00D62B12"/>
    <w:rsid w:val="00D62F7D"/>
    <w:rsid w:val="00D631AA"/>
    <w:rsid w:val="00D6379B"/>
    <w:rsid w:val="00D63958"/>
    <w:rsid w:val="00D63A55"/>
    <w:rsid w:val="00D63D04"/>
    <w:rsid w:val="00D63F1D"/>
    <w:rsid w:val="00D64166"/>
    <w:rsid w:val="00D642CA"/>
    <w:rsid w:val="00D643A0"/>
    <w:rsid w:val="00D64C32"/>
    <w:rsid w:val="00D64DAF"/>
    <w:rsid w:val="00D64E60"/>
    <w:rsid w:val="00D64EC3"/>
    <w:rsid w:val="00D65241"/>
    <w:rsid w:val="00D653F0"/>
    <w:rsid w:val="00D65431"/>
    <w:rsid w:val="00D657E9"/>
    <w:rsid w:val="00D657F4"/>
    <w:rsid w:val="00D6584B"/>
    <w:rsid w:val="00D65950"/>
    <w:rsid w:val="00D659D2"/>
    <w:rsid w:val="00D65DFD"/>
    <w:rsid w:val="00D65F1F"/>
    <w:rsid w:val="00D66016"/>
    <w:rsid w:val="00D661C4"/>
    <w:rsid w:val="00D663A1"/>
    <w:rsid w:val="00D663CD"/>
    <w:rsid w:val="00D666C6"/>
    <w:rsid w:val="00D66898"/>
    <w:rsid w:val="00D66A5C"/>
    <w:rsid w:val="00D66B3F"/>
    <w:rsid w:val="00D66BC1"/>
    <w:rsid w:val="00D66C6C"/>
    <w:rsid w:val="00D66CE8"/>
    <w:rsid w:val="00D66ECA"/>
    <w:rsid w:val="00D67175"/>
    <w:rsid w:val="00D6717F"/>
    <w:rsid w:val="00D67313"/>
    <w:rsid w:val="00D674B3"/>
    <w:rsid w:val="00D6755D"/>
    <w:rsid w:val="00D67631"/>
    <w:rsid w:val="00D676CF"/>
    <w:rsid w:val="00D67764"/>
    <w:rsid w:val="00D679B7"/>
    <w:rsid w:val="00D679E2"/>
    <w:rsid w:val="00D67A11"/>
    <w:rsid w:val="00D67CD8"/>
    <w:rsid w:val="00D67D0F"/>
    <w:rsid w:val="00D67E85"/>
    <w:rsid w:val="00D67EDF"/>
    <w:rsid w:val="00D70251"/>
    <w:rsid w:val="00D702DC"/>
    <w:rsid w:val="00D70406"/>
    <w:rsid w:val="00D70968"/>
    <w:rsid w:val="00D70A2E"/>
    <w:rsid w:val="00D70A66"/>
    <w:rsid w:val="00D70A69"/>
    <w:rsid w:val="00D70B93"/>
    <w:rsid w:val="00D70B9A"/>
    <w:rsid w:val="00D70CFA"/>
    <w:rsid w:val="00D70E26"/>
    <w:rsid w:val="00D70E45"/>
    <w:rsid w:val="00D70E5B"/>
    <w:rsid w:val="00D71143"/>
    <w:rsid w:val="00D712B6"/>
    <w:rsid w:val="00D713B4"/>
    <w:rsid w:val="00D71453"/>
    <w:rsid w:val="00D715EF"/>
    <w:rsid w:val="00D71BB3"/>
    <w:rsid w:val="00D71D90"/>
    <w:rsid w:val="00D71EBF"/>
    <w:rsid w:val="00D72474"/>
    <w:rsid w:val="00D7270A"/>
    <w:rsid w:val="00D7270D"/>
    <w:rsid w:val="00D727AB"/>
    <w:rsid w:val="00D72937"/>
    <w:rsid w:val="00D72C85"/>
    <w:rsid w:val="00D72CBA"/>
    <w:rsid w:val="00D72EEF"/>
    <w:rsid w:val="00D732C6"/>
    <w:rsid w:val="00D733FA"/>
    <w:rsid w:val="00D73414"/>
    <w:rsid w:val="00D73429"/>
    <w:rsid w:val="00D73434"/>
    <w:rsid w:val="00D73482"/>
    <w:rsid w:val="00D7363B"/>
    <w:rsid w:val="00D739CF"/>
    <w:rsid w:val="00D739DD"/>
    <w:rsid w:val="00D73B90"/>
    <w:rsid w:val="00D73C78"/>
    <w:rsid w:val="00D73DCB"/>
    <w:rsid w:val="00D73F88"/>
    <w:rsid w:val="00D73F92"/>
    <w:rsid w:val="00D74436"/>
    <w:rsid w:val="00D74776"/>
    <w:rsid w:val="00D74B16"/>
    <w:rsid w:val="00D74B70"/>
    <w:rsid w:val="00D74C30"/>
    <w:rsid w:val="00D74D69"/>
    <w:rsid w:val="00D75168"/>
    <w:rsid w:val="00D753CA"/>
    <w:rsid w:val="00D75856"/>
    <w:rsid w:val="00D758B1"/>
    <w:rsid w:val="00D758D3"/>
    <w:rsid w:val="00D75B23"/>
    <w:rsid w:val="00D75E25"/>
    <w:rsid w:val="00D75F08"/>
    <w:rsid w:val="00D76048"/>
    <w:rsid w:val="00D76233"/>
    <w:rsid w:val="00D762BB"/>
    <w:rsid w:val="00D76FA0"/>
    <w:rsid w:val="00D7700D"/>
    <w:rsid w:val="00D772C3"/>
    <w:rsid w:val="00D777B4"/>
    <w:rsid w:val="00D778F0"/>
    <w:rsid w:val="00D77C10"/>
    <w:rsid w:val="00D77F51"/>
    <w:rsid w:val="00D8005D"/>
    <w:rsid w:val="00D800D8"/>
    <w:rsid w:val="00D800FB"/>
    <w:rsid w:val="00D80777"/>
    <w:rsid w:val="00D80CE7"/>
    <w:rsid w:val="00D80D91"/>
    <w:rsid w:val="00D80F30"/>
    <w:rsid w:val="00D80F8F"/>
    <w:rsid w:val="00D812B5"/>
    <w:rsid w:val="00D814E1"/>
    <w:rsid w:val="00D8152F"/>
    <w:rsid w:val="00D8158E"/>
    <w:rsid w:val="00D815B2"/>
    <w:rsid w:val="00D817CA"/>
    <w:rsid w:val="00D818C3"/>
    <w:rsid w:val="00D81B97"/>
    <w:rsid w:val="00D81DA9"/>
    <w:rsid w:val="00D8216D"/>
    <w:rsid w:val="00D8224C"/>
    <w:rsid w:val="00D82275"/>
    <w:rsid w:val="00D825ED"/>
    <w:rsid w:val="00D82875"/>
    <w:rsid w:val="00D82C48"/>
    <w:rsid w:val="00D82E96"/>
    <w:rsid w:val="00D8309F"/>
    <w:rsid w:val="00D83123"/>
    <w:rsid w:val="00D832D8"/>
    <w:rsid w:val="00D833C3"/>
    <w:rsid w:val="00D83431"/>
    <w:rsid w:val="00D836C4"/>
    <w:rsid w:val="00D837F2"/>
    <w:rsid w:val="00D838DE"/>
    <w:rsid w:val="00D83BDB"/>
    <w:rsid w:val="00D83C4C"/>
    <w:rsid w:val="00D83CBF"/>
    <w:rsid w:val="00D83FF3"/>
    <w:rsid w:val="00D84012"/>
    <w:rsid w:val="00D84232"/>
    <w:rsid w:val="00D8469C"/>
    <w:rsid w:val="00D84707"/>
    <w:rsid w:val="00D848C2"/>
    <w:rsid w:val="00D84CD6"/>
    <w:rsid w:val="00D852D1"/>
    <w:rsid w:val="00D852DB"/>
    <w:rsid w:val="00D85577"/>
    <w:rsid w:val="00D859AC"/>
    <w:rsid w:val="00D85ADA"/>
    <w:rsid w:val="00D85EDB"/>
    <w:rsid w:val="00D86073"/>
    <w:rsid w:val="00D86287"/>
    <w:rsid w:val="00D866F3"/>
    <w:rsid w:val="00D86E70"/>
    <w:rsid w:val="00D87275"/>
    <w:rsid w:val="00D87579"/>
    <w:rsid w:val="00D87657"/>
    <w:rsid w:val="00D877B2"/>
    <w:rsid w:val="00D879D0"/>
    <w:rsid w:val="00D87A84"/>
    <w:rsid w:val="00D87C20"/>
    <w:rsid w:val="00D87C51"/>
    <w:rsid w:val="00D87F0A"/>
    <w:rsid w:val="00D90079"/>
    <w:rsid w:val="00D90103"/>
    <w:rsid w:val="00D90234"/>
    <w:rsid w:val="00D9024D"/>
    <w:rsid w:val="00D903DB"/>
    <w:rsid w:val="00D9049E"/>
    <w:rsid w:val="00D90709"/>
    <w:rsid w:val="00D90818"/>
    <w:rsid w:val="00D90BE5"/>
    <w:rsid w:val="00D90DEE"/>
    <w:rsid w:val="00D91020"/>
    <w:rsid w:val="00D912E8"/>
    <w:rsid w:val="00D914FE"/>
    <w:rsid w:val="00D916B5"/>
    <w:rsid w:val="00D916EE"/>
    <w:rsid w:val="00D91AE5"/>
    <w:rsid w:val="00D91CA9"/>
    <w:rsid w:val="00D91D6B"/>
    <w:rsid w:val="00D922FD"/>
    <w:rsid w:val="00D9240C"/>
    <w:rsid w:val="00D9282C"/>
    <w:rsid w:val="00D92C4D"/>
    <w:rsid w:val="00D92EB2"/>
    <w:rsid w:val="00D930D8"/>
    <w:rsid w:val="00D93376"/>
    <w:rsid w:val="00D933A8"/>
    <w:rsid w:val="00D935C8"/>
    <w:rsid w:val="00D935D1"/>
    <w:rsid w:val="00D938AE"/>
    <w:rsid w:val="00D938B0"/>
    <w:rsid w:val="00D93E24"/>
    <w:rsid w:val="00D9416A"/>
    <w:rsid w:val="00D941C7"/>
    <w:rsid w:val="00D94A1C"/>
    <w:rsid w:val="00D94CD3"/>
    <w:rsid w:val="00D95247"/>
    <w:rsid w:val="00D95B5A"/>
    <w:rsid w:val="00D95E3C"/>
    <w:rsid w:val="00D95F44"/>
    <w:rsid w:val="00D961CE"/>
    <w:rsid w:val="00D963B6"/>
    <w:rsid w:val="00D964CD"/>
    <w:rsid w:val="00D967B0"/>
    <w:rsid w:val="00D96801"/>
    <w:rsid w:val="00D96990"/>
    <w:rsid w:val="00D969F0"/>
    <w:rsid w:val="00D96C7F"/>
    <w:rsid w:val="00D96D66"/>
    <w:rsid w:val="00D96E62"/>
    <w:rsid w:val="00D96F54"/>
    <w:rsid w:val="00D9747E"/>
    <w:rsid w:val="00D974D3"/>
    <w:rsid w:val="00D97558"/>
    <w:rsid w:val="00D9786E"/>
    <w:rsid w:val="00D97A09"/>
    <w:rsid w:val="00D97A29"/>
    <w:rsid w:val="00DA00D0"/>
    <w:rsid w:val="00DA00F2"/>
    <w:rsid w:val="00DA02C8"/>
    <w:rsid w:val="00DA02D1"/>
    <w:rsid w:val="00DA0379"/>
    <w:rsid w:val="00DA041C"/>
    <w:rsid w:val="00DA0424"/>
    <w:rsid w:val="00DA058B"/>
    <w:rsid w:val="00DA07C6"/>
    <w:rsid w:val="00DA09A4"/>
    <w:rsid w:val="00DA0C2B"/>
    <w:rsid w:val="00DA0CC4"/>
    <w:rsid w:val="00DA0CC5"/>
    <w:rsid w:val="00DA0E5A"/>
    <w:rsid w:val="00DA117B"/>
    <w:rsid w:val="00DA1242"/>
    <w:rsid w:val="00DA136A"/>
    <w:rsid w:val="00DA1386"/>
    <w:rsid w:val="00DA1467"/>
    <w:rsid w:val="00DA1713"/>
    <w:rsid w:val="00DA1A35"/>
    <w:rsid w:val="00DA1C15"/>
    <w:rsid w:val="00DA203B"/>
    <w:rsid w:val="00DA2262"/>
    <w:rsid w:val="00DA23F0"/>
    <w:rsid w:val="00DA2524"/>
    <w:rsid w:val="00DA28B4"/>
    <w:rsid w:val="00DA2B1B"/>
    <w:rsid w:val="00DA3055"/>
    <w:rsid w:val="00DA33ED"/>
    <w:rsid w:val="00DA3678"/>
    <w:rsid w:val="00DA3786"/>
    <w:rsid w:val="00DA38E9"/>
    <w:rsid w:val="00DA3922"/>
    <w:rsid w:val="00DA39FD"/>
    <w:rsid w:val="00DA3A96"/>
    <w:rsid w:val="00DA3BAD"/>
    <w:rsid w:val="00DA3C7B"/>
    <w:rsid w:val="00DA3D37"/>
    <w:rsid w:val="00DA3EBD"/>
    <w:rsid w:val="00DA4400"/>
    <w:rsid w:val="00DA450F"/>
    <w:rsid w:val="00DA46F1"/>
    <w:rsid w:val="00DA4A61"/>
    <w:rsid w:val="00DA4B02"/>
    <w:rsid w:val="00DA4B65"/>
    <w:rsid w:val="00DA4C2B"/>
    <w:rsid w:val="00DA4CCD"/>
    <w:rsid w:val="00DA5024"/>
    <w:rsid w:val="00DA538C"/>
    <w:rsid w:val="00DA57DE"/>
    <w:rsid w:val="00DA5815"/>
    <w:rsid w:val="00DA5B72"/>
    <w:rsid w:val="00DA5FE5"/>
    <w:rsid w:val="00DA6213"/>
    <w:rsid w:val="00DA63E4"/>
    <w:rsid w:val="00DA6580"/>
    <w:rsid w:val="00DA660B"/>
    <w:rsid w:val="00DA6971"/>
    <w:rsid w:val="00DA6BA7"/>
    <w:rsid w:val="00DA6D7B"/>
    <w:rsid w:val="00DA707C"/>
    <w:rsid w:val="00DA7113"/>
    <w:rsid w:val="00DA724D"/>
    <w:rsid w:val="00DA73E1"/>
    <w:rsid w:val="00DA75E5"/>
    <w:rsid w:val="00DA75E7"/>
    <w:rsid w:val="00DA76AC"/>
    <w:rsid w:val="00DA798D"/>
    <w:rsid w:val="00DA7A53"/>
    <w:rsid w:val="00DA7C33"/>
    <w:rsid w:val="00DA7D05"/>
    <w:rsid w:val="00DB0260"/>
    <w:rsid w:val="00DB02C0"/>
    <w:rsid w:val="00DB0699"/>
    <w:rsid w:val="00DB0747"/>
    <w:rsid w:val="00DB09FE"/>
    <w:rsid w:val="00DB0AD1"/>
    <w:rsid w:val="00DB0DB2"/>
    <w:rsid w:val="00DB0DD4"/>
    <w:rsid w:val="00DB0E2B"/>
    <w:rsid w:val="00DB0F23"/>
    <w:rsid w:val="00DB12CF"/>
    <w:rsid w:val="00DB1397"/>
    <w:rsid w:val="00DB1410"/>
    <w:rsid w:val="00DB1712"/>
    <w:rsid w:val="00DB17FE"/>
    <w:rsid w:val="00DB1C1E"/>
    <w:rsid w:val="00DB1F38"/>
    <w:rsid w:val="00DB1FB7"/>
    <w:rsid w:val="00DB228B"/>
    <w:rsid w:val="00DB249F"/>
    <w:rsid w:val="00DB266B"/>
    <w:rsid w:val="00DB26DE"/>
    <w:rsid w:val="00DB27D3"/>
    <w:rsid w:val="00DB2D15"/>
    <w:rsid w:val="00DB2F77"/>
    <w:rsid w:val="00DB3115"/>
    <w:rsid w:val="00DB32D7"/>
    <w:rsid w:val="00DB332E"/>
    <w:rsid w:val="00DB3743"/>
    <w:rsid w:val="00DB37D8"/>
    <w:rsid w:val="00DB387B"/>
    <w:rsid w:val="00DB3B70"/>
    <w:rsid w:val="00DB3BF7"/>
    <w:rsid w:val="00DB3CC6"/>
    <w:rsid w:val="00DB41C5"/>
    <w:rsid w:val="00DB41E2"/>
    <w:rsid w:val="00DB42EC"/>
    <w:rsid w:val="00DB439A"/>
    <w:rsid w:val="00DB43F7"/>
    <w:rsid w:val="00DB4468"/>
    <w:rsid w:val="00DB463E"/>
    <w:rsid w:val="00DB46DC"/>
    <w:rsid w:val="00DB4A76"/>
    <w:rsid w:val="00DB4FD8"/>
    <w:rsid w:val="00DB50DE"/>
    <w:rsid w:val="00DB5197"/>
    <w:rsid w:val="00DB52AD"/>
    <w:rsid w:val="00DB5384"/>
    <w:rsid w:val="00DB5445"/>
    <w:rsid w:val="00DB54A0"/>
    <w:rsid w:val="00DB54AC"/>
    <w:rsid w:val="00DB56E3"/>
    <w:rsid w:val="00DB590B"/>
    <w:rsid w:val="00DB59C6"/>
    <w:rsid w:val="00DB5BD5"/>
    <w:rsid w:val="00DB6270"/>
    <w:rsid w:val="00DB62EC"/>
    <w:rsid w:val="00DB6416"/>
    <w:rsid w:val="00DB65B2"/>
    <w:rsid w:val="00DB66C3"/>
    <w:rsid w:val="00DB66C6"/>
    <w:rsid w:val="00DB6B47"/>
    <w:rsid w:val="00DB6BE4"/>
    <w:rsid w:val="00DB6DDB"/>
    <w:rsid w:val="00DB6DFE"/>
    <w:rsid w:val="00DB6E2E"/>
    <w:rsid w:val="00DB71C5"/>
    <w:rsid w:val="00DB7327"/>
    <w:rsid w:val="00DB756B"/>
    <w:rsid w:val="00DB762B"/>
    <w:rsid w:val="00DB76D3"/>
    <w:rsid w:val="00DB79FC"/>
    <w:rsid w:val="00DB7BE3"/>
    <w:rsid w:val="00DB7D12"/>
    <w:rsid w:val="00DB7D71"/>
    <w:rsid w:val="00DB7E94"/>
    <w:rsid w:val="00DB7EB1"/>
    <w:rsid w:val="00DC0066"/>
    <w:rsid w:val="00DC0186"/>
    <w:rsid w:val="00DC02CC"/>
    <w:rsid w:val="00DC064C"/>
    <w:rsid w:val="00DC0837"/>
    <w:rsid w:val="00DC0C8E"/>
    <w:rsid w:val="00DC0CA3"/>
    <w:rsid w:val="00DC0CA6"/>
    <w:rsid w:val="00DC0D86"/>
    <w:rsid w:val="00DC107A"/>
    <w:rsid w:val="00DC11AB"/>
    <w:rsid w:val="00DC1A5D"/>
    <w:rsid w:val="00DC1A77"/>
    <w:rsid w:val="00DC1B6E"/>
    <w:rsid w:val="00DC1CF2"/>
    <w:rsid w:val="00DC1CFD"/>
    <w:rsid w:val="00DC1D1B"/>
    <w:rsid w:val="00DC1D3D"/>
    <w:rsid w:val="00DC1D61"/>
    <w:rsid w:val="00DC1E21"/>
    <w:rsid w:val="00DC1F1B"/>
    <w:rsid w:val="00DC1F34"/>
    <w:rsid w:val="00DC1F73"/>
    <w:rsid w:val="00DC1FF7"/>
    <w:rsid w:val="00DC2359"/>
    <w:rsid w:val="00DC2AB7"/>
    <w:rsid w:val="00DC2C99"/>
    <w:rsid w:val="00DC2EA8"/>
    <w:rsid w:val="00DC35DC"/>
    <w:rsid w:val="00DC381D"/>
    <w:rsid w:val="00DC3A9C"/>
    <w:rsid w:val="00DC3AFA"/>
    <w:rsid w:val="00DC3CEE"/>
    <w:rsid w:val="00DC4167"/>
    <w:rsid w:val="00DC446E"/>
    <w:rsid w:val="00DC457C"/>
    <w:rsid w:val="00DC4640"/>
    <w:rsid w:val="00DC4677"/>
    <w:rsid w:val="00DC48F2"/>
    <w:rsid w:val="00DC49B5"/>
    <w:rsid w:val="00DC4A8B"/>
    <w:rsid w:val="00DC4B16"/>
    <w:rsid w:val="00DC4E23"/>
    <w:rsid w:val="00DC4F5A"/>
    <w:rsid w:val="00DC503C"/>
    <w:rsid w:val="00DC509A"/>
    <w:rsid w:val="00DC5364"/>
    <w:rsid w:val="00DC55E4"/>
    <w:rsid w:val="00DC5664"/>
    <w:rsid w:val="00DC5B14"/>
    <w:rsid w:val="00DC5D92"/>
    <w:rsid w:val="00DC5ECD"/>
    <w:rsid w:val="00DC6295"/>
    <w:rsid w:val="00DC66B7"/>
    <w:rsid w:val="00DC6AD8"/>
    <w:rsid w:val="00DC6DA9"/>
    <w:rsid w:val="00DC758E"/>
    <w:rsid w:val="00DC786B"/>
    <w:rsid w:val="00DC7F12"/>
    <w:rsid w:val="00DC7F13"/>
    <w:rsid w:val="00DC7F17"/>
    <w:rsid w:val="00DD0141"/>
    <w:rsid w:val="00DD018B"/>
    <w:rsid w:val="00DD02B5"/>
    <w:rsid w:val="00DD0477"/>
    <w:rsid w:val="00DD0681"/>
    <w:rsid w:val="00DD06B4"/>
    <w:rsid w:val="00DD08BA"/>
    <w:rsid w:val="00DD092D"/>
    <w:rsid w:val="00DD0C51"/>
    <w:rsid w:val="00DD0DE2"/>
    <w:rsid w:val="00DD109E"/>
    <w:rsid w:val="00DD1614"/>
    <w:rsid w:val="00DD1772"/>
    <w:rsid w:val="00DD1922"/>
    <w:rsid w:val="00DD1AAC"/>
    <w:rsid w:val="00DD1B9D"/>
    <w:rsid w:val="00DD1D9B"/>
    <w:rsid w:val="00DD26D8"/>
    <w:rsid w:val="00DD2768"/>
    <w:rsid w:val="00DD288F"/>
    <w:rsid w:val="00DD291E"/>
    <w:rsid w:val="00DD2DAD"/>
    <w:rsid w:val="00DD2E91"/>
    <w:rsid w:val="00DD2FF8"/>
    <w:rsid w:val="00DD3149"/>
    <w:rsid w:val="00DD33F6"/>
    <w:rsid w:val="00DD34A2"/>
    <w:rsid w:val="00DD3606"/>
    <w:rsid w:val="00DD371F"/>
    <w:rsid w:val="00DD375B"/>
    <w:rsid w:val="00DD378F"/>
    <w:rsid w:val="00DD379F"/>
    <w:rsid w:val="00DD3819"/>
    <w:rsid w:val="00DD398F"/>
    <w:rsid w:val="00DD3CC7"/>
    <w:rsid w:val="00DD3CF2"/>
    <w:rsid w:val="00DD3F55"/>
    <w:rsid w:val="00DD4432"/>
    <w:rsid w:val="00DD4596"/>
    <w:rsid w:val="00DD4638"/>
    <w:rsid w:val="00DD473D"/>
    <w:rsid w:val="00DD49E6"/>
    <w:rsid w:val="00DD4CCE"/>
    <w:rsid w:val="00DD52B2"/>
    <w:rsid w:val="00DD52C1"/>
    <w:rsid w:val="00DD5387"/>
    <w:rsid w:val="00DD5583"/>
    <w:rsid w:val="00DD55EB"/>
    <w:rsid w:val="00DD56DE"/>
    <w:rsid w:val="00DD577B"/>
    <w:rsid w:val="00DD5846"/>
    <w:rsid w:val="00DD5A64"/>
    <w:rsid w:val="00DD5F84"/>
    <w:rsid w:val="00DD5FFD"/>
    <w:rsid w:val="00DD6020"/>
    <w:rsid w:val="00DD605F"/>
    <w:rsid w:val="00DD622F"/>
    <w:rsid w:val="00DD67FE"/>
    <w:rsid w:val="00DD69B1"/>
    <w:rsid w:val="00DD6A7C"/>
    <w:rsid w:val="00DD6AF6"/>
    <w:rsid w:val="00DD6B93"/>
    <w:rsid w:val="00DD6DFB"/>
    <w:rsid w:val="00DD6F6E"/>
    <w:rsid w:val="00DD724D"/>
    <w:rsid w:val="00DD7324"/>
    <w:rsid w:val="00DD7398"/>
    <w:rsid w:val="00DD7402"/>
    <w:rsid w:val="00DD74A8"/>
    <w:rsid w:val="00DD76A7"/>
    <w:rsid w:val="00DD76E2"/>
    <w:rsid w:val="00DD76E4"/>
    <w:rsid w:val="00DD7985"/>
    <w:rsid w:val="00DD7BB9"/>
    <w:rsid w:val="00DE01B5"/>
    <w:rsid w:val="00DE0387"/>
    <w:rsid w:val="00DE0406"/>
    <w:rsid w:val="00DE05B6"/>
    <w:rsid w:val="00DE05EC"/>
    <w:rsid w:val="00DE0746"/>
    <w:rsid w:val="00DE1429"/>
    <w:rsid w:val="00DE193D"/>
    <w:rsid w:val="00DE1C0A"/>
    <w:rsid w:val="00DE1D19"/>
    <w:rsid w:val="00DE205C"/>
    <w:rsid w:val="00DE20A2"/>
    <w:rsid w:val="00DE21CA"/>
    <w:rsid w:val="00DE2327"/>
    <w:rsid w:val="00DE2510"/>
    <w:rsid w:val="00DE2B88"/>
    <w:rsid w:val="00DE2EA5"/>
    <w:rsid w:val="00DE311A"/>
    <w:rsid w:val="00DE369E"/>
    <w:rsid w:val="00DE3828"/>
    <w:rsid w:val="00DE406E"/>
    <w:rsid w:val="00DE43FC"/>
    <w:rsid w:val="00DE44BA"/>
    <w:rsid w:val="00DE46C6"/>
    <w:rsid w:val="00DE4B71"/>
    <w:rsid w:val="00DE4D89"/>
    <w:rsid w:val="00DE4DDC"/>
    <w:rsid w:val="00DE4F90"/>
    <w:rsid w:val="00DE526C"/>
    <w:rsid w:val="00DE5298"/>
    <w:rsid w:val="00DE5767"/>
    <w:rsid w:val="00DE5BAB"/>
    <w:rsid w:val="00DE6056"/>
    <w:rsid w:val="00DE65A0"/>
    <w:rsid w:val="00DE65C1"/>
    <w:rsid w:val="00DE6A03"/>
    <w:rsid w:val="00DE6C2A"/>
    <w:rsid w:val="00DE6D54"/>
    <w:rsid w:val="00DE6D6E"/>
    <w:rsid w:val="00DE6FC0"/>
    <w:rsid w:val="00DE7046"/>
    <w:rsid w:val="00DE7070"/>
    <w:rsid w:val="00DE73B4"/>
    <w:rsid w:val="00DE73C7"/>
    <w:rsid w:val="00DE7528"/>
    <w:rsid w:val="00DE79FD"/>
    <w:rsid w:val="00DE7C4A"/>
    <w:rsid w:val="00DE7CC3"/>
    <w:rsid w:val="00DF02BA"/>
    <w:rsid w:val="00DF040C"/>
    <w:rsid w:val="00DF0432"/>
    <w:rsid w:val="00DF047F"/>
    <w:rsid w:val="00DF04BD"/>
    <w:rsid w:val="00DF05F3"/>
    <w:rsid w:val="00DF072D"/>
    <w:rsid w:val="00DF0852"/>
    <w:rsid w:val="00DF099F"/>
    <w:rsid w:val="00DF0B79"/>
    <w:rsid w:val="00DF1436"/>
    <w:rsid w:val="00DF156D"/>
    <w:rsid w:val="00DF15D0"/>
    <w:rsid w:val="00DF175B"/>
    <w:rsid w:val="00DF19B5"/>
    <w:rsid w:val="00DF1C95"/>
    <w:rsid w:val="00DF1D56"/>
    <w:rsid w:val="00DF1E8D"/>
    <w:rsid w:val="00DF20F0"/>
    <w:rsid w:val="00DF229B"/>
    <w:rsid w:val="00DF2361"/>
    <w:rsid w:val="00DF271A"/>
    <w:rsid w:val="00DF27EC"/>
    <w:rsid w:val="00DF2B8A"/>
    <w:rsid w:val="00DF3191"/>
    <w:rsid w:val="00DF326B"/>
    <w:rsid w:val="00DF33D2"/>
    <w:rsid w:val="00DF3570"/>
    <w:rsid w:val="00DF3725"/>
    <w:rsid w:val="00DF385D"/>
    <w:rsid w:val="00DF3A75"/>
    <w:rsid w:val="00DF3E8A"/>
    <w:rsid w:val="00DF40A5"/>
    <w:rsid w:val="00DF4558"/>
    <w:rsid w:val="00DF45A4"/>
    <w:rsid w:val="00DF45D6"/>
    <w:rsid w:val="00DF4AFA"/>
    <w:rsid w:val="00DF4F54"/>
    <w:rsid w:val="00DF4F5A"/>
    <w:rsid w:val="00DF4F79"/>
    <w:rsid w:val="00DF517A"/>
    <w:rsid w:val="00DF5778"/>
    <w:rsid w:val="00DF596C"/>
    <w:rsid w:val="00DF5A1D"/>
    <w:rsid w:val="00DF5BCD"/>
    <w:rsid w:val="00DF5C7E"/>
    <w:rsid w:val="00DF5CFF"/>
    <w:rsid w:val="00DF5F4A"/>
    <w:rsid w:val="00DF5FF9"/>
    <w:rsid w:val="00DF600E"/>
    <w:rsid w:val="00DF6066"/>
    <w:rsid w:val="00DF6217"/>
    <w:rsid w:val="00DF62EE"/>
    <w:rsid w:val="00DF636A"/>
    <w:rsid w:val="00DF640B"/>
    <w:rsid w:val="00DF6432"/>
    <w:rsid w:val="00DF654F"/>
    <w:rsid w:val="00DF66EE"/>
    <w:rsid w:val="00DF6AC8"/>
    <w:rsid w:val="00DF6B47"/>
    <w:rsid w:val="00DF6D48"/>
    <w:rsid w:val="00DF73A6"/>
    <w:rsid w:val="00DF74FA"/>
    <w:rsid w:val="00DF75E1"/>
    <w:rsid w:val="00DF7624"/>
    <w:rsid w:val="00DF7C2B"/>
    <w:rsid w:val="00E006FC"/>
    <w:rsid w:val="00E0096B"/>
    <w:rsid w:val="00E00B18"/>
    <w:rsid w:val="00E00CB8"/>
    <w:rsid w:val="00E00E9E"/>
    <w:rsid w:val="00E012E7"/>
    <w:rsid w:val="00E01445"/>
    <w:rsid w:val="00E0157F"/>
    <w:rsid w:val="00E015E8"/>
    <w:rsid w:val="00E01841"/>
    <w:rsid w:val="00E0194E"/>
    <w:rsid w:val="00E0197D"/>
    <w:rsid w:val="00E01A7D"/>
    <w:rsid w:val="00E01BDC"/>
    <w:rsid w:val="00E01CE6"/>
    <w:rsid w:val="00E01D84"/>
    <w:rsid w:val="00E020FC"/>
    <w:rsid w:val="00E0212E"/>
    <w:rsid w:val="00E0228C"/>
    <w:rsid w:val="00E023B8"/>
    <w:rsid w:val="00E0250A"/>
    <w:rsid w:val="00E02561"/>
    <w:rsid w:val="00E02C5D"/>
    <w:rsid w:val="00E032C9"/>
    <w:rsid w:val="00E033EB"/>
    <w:rsid w:val="00E03413"/>
    <w:rsid w:val="00E0361E"/>
    <w:rsid w:val="00E037E9"/>
    <w:rsid w:val="00E039F5"/>
    <w:rsid w:val="00E03F82"/>
    <w:rsid w:val="00E0403D"/>
    <w:rsid w:val="00E0428E"/>
    <w:rsid w:val="00E04655"/>
    <w:rsid w:val="00E046EB"/>
    <w:rsid w:val="00E046F1"/>
    <w:rsid w:val="00E048D0"/>
    <w:rsid w:val="00E04A06"/>
    <w:rsid w:val="00E04EF0"/>
    <w:rsid w:val="00E04F60"/>
    <w:rsid w:val="00E0534C"/>
    <w:rsid w:val="00E053F9"/>
    <w:rsid w:val="00E055F5"/>
    <w:rsid w:val="00E05769"/>
    <w:rsid w:val="00E05A48"/>
    <w:rsid w:val="00E05CF4"/>
    <w:rsid w:val="00E05DF9"/>
    <w:rsid w:val="00E05F70"/>
    <w:rsid w:val="00E0637D"/>
    <w:rsid w:val="00E06402"/>
    <w:rsid w:val="00E06625"/>
    <w:rsid w:val="00E070FB"/>
    <w:rsid w:val="00E07616"/>
    <w:rsid w:val="00E07783"/>
    <w:rsid w:val="00E07B5F"/>
    <w:rsid w:val="00E07C2C"/>
    <w:rsid w:val="00E07E6B"/>
    <w:rsid w:val="00E07ED4"/>
    <w:rsid w:val="00E07F97"/>
    <w:rsid w:val="00E1079E"/>
    <w:rsid w:val="00E107DA"/>
    <w:rsid w:val="00E10EFC"/>
    <w:rsid w:val="00E10F2E"/>
    <w:rsid w:val="00E10FA1"/>
    <w:rsid w:val="00E112D0"/>
    <w:rsid w:val="00E1142A"/>
    <w:rsid w:val="00E11608"/>
    <w:rsid w:val="00E1172D"/>
    <w:rsid w:val="00E1177D"/>
    <w:rsid w:val="00E117F6"/>
    <w:rsid w:val="00E119D8"/>
    <w:rsid w:val="00E12009"/>
    <w:rsid w:val="00E1203D"/>
    <w:rsid w:val="00E12113"/>
    <w:rsid w:val="00E122F8"/>
    <w:rsid w:val="00E123FC"/>
    <w:rsid w:val="00E12425"/>
    <w:rsid w:val="00E128C7"/>
    <w:rsid w:val="00E12C0A"/>
    <w:rsid w:val="00E12E50"/>
    <w:rsid w:val="00E12FC1"/>
    <w:rsid w:val="00E1350B"/>
    <w:rsid w:val="00E1366F"/>
    <w:rsid w:val="00E13764"/>
    <w:rsid w:val="00E13A2F"/>
    <w:rsid w:val="00E13F6A"/>
    <w:rsid w:val="00E1407A"/>
    <w:rsid w:val="00E1425F"/>
    <w:rsid w:val="00E1436E"/>
    <w:rsid w:val="00E144F1"/>
    <w:rsid w:val="00E14523"/>
    <w:rsid w:val="00E14889"/>
    <w:rsid w:val="00E14A6A"/>
    <w:rsid w:val="00E14CAD"/>
    <w:rsid w:val="00E14CFA"/>
    <w:rsid w:val="00E14F9F"/>
    <w:rsid w:val="00E150E8"/>
    <w:rsid w:val="00E15160"/>
    <w:rsid w:val="00E151D6"/>
    <w:rsid w:val="00E1521E"/>
    <w:rsid w:val="00E15843"/>
    <w:rsid w:val="00E15A4A"/>
    <w:rsid w:val="00E15A7A"/>
    <w:rsid w:val="00E15BBE"/>
    <w:rsid w:val="00E15C04"/>
    <w:rsid w:val="00E15D5D"/>
    <w:rsid w:val="00E15D8C"/>
    <w:rsid w:val="00E15DDC"/>
    <w:rsid w:val="00E15EE2"/>
    <w:rsid w:val="00E1632A"/>
    <w:rsid w:val="00E16413"/>
    <w:rsid w:val="00E166C5"/>
    <w:rsid w:val="00E167D0"/>
    <w:rsid w:val="00E16A3D"/>
    <w:rsid w:val="00E16B1C"/>
    <w:rsid w:val="00E1707B"/>
    <w:rsid w:val="00E170C3"/>
    <w:rsid w:val="00E17366"/>
    <w:rsid w:val="00E17367"/>
    <w:rsid w:val="00E173C5"/>
    <w:rsid w:val="00E1741D"/>
    <w:rsid w:val="00E175A2"/>
    <w:rsid w:val="00E175D6"/>
    <w:rsid w:val="00E177D9"/>
    <w:rsid w:val="00E17B4E"/>
    <w:rsid w:val="00E17D0E"/>
    <w:rsid w:val="00E2005D"/>
    <w:rsid w:val="00E2016A"/>
    <w:rsid w:val="00E20274"/>
    <w:rsid w:val="00E20285"/>
    <w:rsid w:val="00E202E6"/>
    <w:rsid w:val="00E205AF"/>
    <w:rsid w:val="00E207B6"/>
    <w:rsid w:val="00E208D3"/>
    <w:rsid w:val="00E20C6D"/>
    <w:rsid w:val="00E210AE"/>
    <w:rsid w:val="00E21178"/>
    <w:rsid w:val="00E213D1"/>
    <w:rsid w:val="00E2163D"/>
    <w:rsid w:val="00E2168A"/>
    <w:rsid w:val="00E21707"/>
    <w:rsid w:val="00E2176E"/>
    <w:rsid w:val="00E218EE"/>
    <w:rsid w:val="00E21AA4"/>
    <w:rsid w:val="00E221E6"/>
    <w:rsid w:val="00E22507"/>
    <w:rsid w:val="00E2270C"/>
    <w:rsid w:val="00E22C7F"/>
    <w:rsid w:val="00E22D17"/>
    <w:rsid w:val="00E22E89"/>
    <w:rsid w:val="00E22EF3"/>
    <w:rsid w:val="00E23001"/>
    <w:rsid w:val="00E2347D"/>
    <w:rsid w:val="00E23486"/>
    <w:rsid w:val="00E23570"/>
    <w:rsid w:val="00E23764"/>
    <w:rsid w:val="00E2404B"/>
    <w:rsid w:val="00E24148"/>
    <w:rsid w:val="00E242B3"/>
    <w:rsid w:val="00E244B8"/>
    <w:rsid w:val="00E245D3"/>
    <w:rsid w:val="00E2466E"/>
    <w:rsid w:val="00E246AF"/>
    <w:rsid w:val="00E24887"/>
    <w:rsid w:val="00E24BFE"/>
    <w:rsid w:val="00E24C41"/>
    <w:rsid w:val="00E24DE1"/>
    <w:rsid w:val="00E2503A"/>
    <w:rsid w:val="00E2518D"/>
    <w:rsid w:val="00E25467"/>
    <w:rsid w:val="00E25502"/>
    <w:rsid w:val="00E25819"/>
    <w:rsid w:val="00E25F1A"/>
    <w:rsid w:val="00E2635C"/>
    <w:rsid w:val="00E264EB"/>
    <w:rsid w:val="00E267F4"/>
    <w:rsid w:val="00E26A35"/>
    <w:rsid w:val="00E26B1B"/>
    <w:rsid w:val="00E26DC9"/>
    <w:rsid w:val="00E26FD4"/>
    <w:rsid w:val="00E26FDF"/>
    <w:rsid w:val="00E27033"/>
    <w:rsid w:val="00E272AD"/>
    <w:rsid w:val="00E272C3"/>
    <w:rsid w:val="00E2738A"/>
    <w:rsid w:val="00E27505"/>
    <w:rsid w:val="00E27514"/>
    <w:rsid w:val="00E275C1"/>
    <w:rsid w:val="00E276B0"/>
    <w:rsid w:val="00E276F0"/>
    <w:rsid w:val="00E277EC"/>
    <w:rsid w:val="00E2796F"/>
    <w:rsid w:val="00E27982"/>
    <w:rsid w:val="00E27EDB"/>
    <w:rsid w:val="00E27F34"/>
    <w:rsid w:val="00E30099"/>
    <w:rsid w:val="00E30371"/>
    <w:rsid w:val="00E303F3"/>
    <w:rsid w:val="00E30D4A"/>
    <w:rsid w:val="00E30E67"/>
    <w:rsid w:val="00E3114A"/>
    <w:rsid w:val="00E31412"/>
    <w:rsid w:val="00E3158B"/>
    <w:rsid w:val="00E31F1A"/>
    <w:rsid w:val="00E31F6E"/>
    <w:rsid w:val="00E32030"/>
    <w:rsid w:val="00E327D8"/>
    <w:rsid w:val="00E32F1C"/>
    <w:rsid w:val="00E330AD"/>
    <w:rsid w:val="00E330AF"/>
    <w:rsid w:val="00E33527"/>
    <w:rsid w:val="00E33602"/>
    <w:rsid w:val="00E33C78"/>
    <w:rsid w:val="00E34099"/>
    <w:rsid w:val="00E34822"/>
    <w:rsid w:val="00E34887"/>
    <w:rsid w:val="00E348AD"/>
    <w:rsid w:val="00E348C0"/>
    <w:rsid w:val="00E34923"/>
    <w:rsid w:val="00E34A6C"/>
    <w:rsid w:val="00E34AC7"/>
    <w:rsid w:val="00E35069"/>
    <w:rsid w:val="00E35146"/>
    <w:rsid w:val="00E35281"/>
    <w:rsid w:val="00E35408"/>
    <w:rsid w:val="00E35663"/>
    <w:rsid w:val="00E35670"/>
    <w:rsid w:val="00E35881"/>
    <w:rsid w:val="00E358FA"/>
    <w:rsid w:val="00E3593A"/>
    <w:rsid w:val="00E359B9"/>
    <w:rsid w:val="00E35ADE"/>
    <w:rsid w:val="00E35D18"/>
    <w:rsid w:val="00E35DAC"/>
    <w:rsid w:val="00E35FA5"/>
    <w:rsid w:val="00E3600E"/>
    <w:rsid w:val="00E36098"/>
    <w:rsid w:val="00E360D3"/>
    <w:rsid w:val="00E361F1"/>
    <w:rsid w:val="00E36332"/>
    <w:rsid w:val="00E366A1"/>
    <w:rsid w:val="00E367D5"/>
    <w:rsid w:val="00E36B41"/>
    <w:rsid w:val="00E36C2E"/>
    <w:rsid w:val="00E36C47"/>
    <w:rsid w:val="00E36DC8"/>
    <w:rsid w:val="00E37224"/>
    <w:rsid w:val="00E372CF"/>
    <w:rsid w:val="00E3740C"/>
    <w:rsid w:val="00E375CE"/>
    <w:rsid w:val="00E37763"/>
    <w:rsid w:val="00E37897"/>
    <w:rsid w:val="00E37898"/>
    <w:rsid w:val="00E378EF"/>
    <w:rsid w:val="00E37D1D"/>
    <w:rsid w:val="00E37D29"/>
    <w:rsid w:val="00E400B7"/>
    <w:rsid w:val="00E408C6"/>
    <w:rsid w:val="00E4090F"/>
    <w:rsid w:val="00E40A67"/>
    <w:rsid w:val="00E40B58"/>
    <w:rsid w:val="00E40CA7"/>
    <w:rsid w:val="00E40EF8"/>
    <w:rsid w:val="00E40FDA"/>
    <w:rsid w:val="00E41061"/>
    <w:rsid w:val="00E4125B"/>
    <w:rsid w:val="00E413BA"/>
    <w:rsid w:val="00E4140E"/>
    <w:rsid w:val="00E4143F"/>
    <w:rsid w:val="00E4148F"/>
    <w:rsid w:val="00E414E0"/>
    <w:rsid w:val="00E419F1"/>
    <w:rsid w:val="00E41A7D"/>
    <w:rsid w:val="00E41BD4"/>
    <w:rsid w:val="00E41D51"/>
    <w:rsid w:val="00E42116"/>
    <w:rsid w:val="00E42299"/>
    <w:rsid w:val="00E422B8"/>
    <w:rsid w:val="00E422E1"/>
    <w:rsid w:val="00E42445"/>
    <w:rsid w:val="00E42614"/>
    <w:rsid w:val="00E4271E"/>
    <w:rsid w:val="00E427A9"/>
    <w:rsid w:val="00E428B3"/>
    <w:rsid w:val="00E4292C"/>
    <w:rsid w:val="00E42936"/>
    <w:rsid w:val="00E42F11"/>
    <w:rsid w:val="00E42F94"/>
    <w:rsid w:val="00E431B9"/>
    <w:rsid w:val="00E431EB"/>
    <w:rsid w:val="00E4345E"/>
    <w:rsid w:val="00E4372F"/>
    <w:rsid w:val="00E4383A"/>
    <w:rsid w:val="00E43984"/>
    <w:rsid w:val="00E439CD"/>
    <w:rsid w:val="00E43B74"/>
    <w:rsid w:val="00E43C21"/>
    <w:rsid w:val="00E43F0B"/>
    <w:rsid w:val="00E43F70"/>
    <w:rsid w:val="00E440B5"/>
    <w:rsid w:val="00E440BE"/>
    <w:rsid w:val="00E4466F"/>
    <w:rsid w:val="00E44715"/>
    <w:rsid w:val="00E44ABF"/>
    <w:rsid w:val="00E44AC5"/>
    <w:rsid w:val="00E44B73"/>
    <w:rsid w:val="00E44C38"/>
    <w:rsid w:val="00E44ED5"/>
    <w:rsid w:val="00E44F91"/>
    <w:rsid w:val="00E4509F"/>
    <w:rsid w:val="00E45316"/>
    <w:rsid w:val="00E45399"/>
    <w:rsid w:val="00E4552B"/>
    <w:rsid w:val="00E45957"/>
    <w:rsid w:val="00E45A7C"/>
    <w:rsid w:val="00E45C26"/>
    <w:rsid w:val="00E45C43"/>
    <w:rsid w:val="00E45C9A"/>
    <w:rsid w:val="00E45F0C"/>
    <w:rsid w:val="00E4606E"/>
    <w:rsid w:val="00E4611F"/>
    <w:rsid w:val="00E4612A"/>
    <w:rsid w:val="00E46893"/>
    <w:rsid w:val="00E46AB5"/>
    <w:rsid w:val="00E46B5A"/>
    <w:rsid w:val="00E46CE6"/>
    <w:rsid w:val="00E473F3"/>
    <w:rsid w:val="00E47515"/>
    <w:rsid w:val="00E4757E"/>
    <w:rsid w:val="00E475CD"/>
    <w:rsid w:val="00E47673"/>
    <w:rsid w:val="00E476A4"/>
    <w:rsid w:val="00E47A44"/>
    <w:rsid w:val="00E47E0D"/>
    <w:rsid w:val="00E47E1A"/>
    <w:rsid w:val="00E5016C"/>
    <w:rsid w:val="00E503FE"/>
    <w:rsid w:val="00E50604"/>
    <w:rsid w:val="00E507B6"/>
    <w:rsid w:val="00E50A29"/>
    <w:rsid w:val="00E50BCC"/>
    <w:rsid w:val="00E513A9"/>
    <w:rsid w:val="00E516B7"/>
    <w:rsid w:val="00E5179B"/>
    <w:rsid w:val="00E519AA"/>
    <w:rsid w:val="00E519AE"/>
    <w:rsid w:val="00E519D5"/>
    <w:rsid w:val="00E51B3C"/>
    <w:rsid w:val="00E5224C"/>
    <w:rsid w:val="00E52274"/>
    <w:rsid w:val="00E525E0"/>
    <w:rsid w:val="00E52707"/>
    <w:rsid w:val="00E5291E"/>
    <w:rsid w:val="00E52AE9"/>
    <w:rsid w:val="00E5307C"/>
    <w:rsid w:val="00E5327C"/>
    <w:rsid w:val="00E5335C"/>
    <w:rsid w:val="00E538C8"/>
    <w:rsid w:val="00E53AB2"/>
    <w:rsid w:val="00E53BF7"/>
    <w:rsid w:val="00E53BFB"/>
    <w:rsid w:val="00E54279"/>
    <w:rsid w:val="00E54549"/>
    <w:rsid w:val="00E545DD"/>
    <w:rsid w:val="00E54A62"/>
    <w:rsid w:val="00E54B96"/>
    <w:rsid w:val="00E55090"/>
    <w:rsid w:val="00E5548D"/>
    <w:rsid w:val="00E55A79"/>
    <w:rsid w:val="00E55BB4"/>
    <w:rsid w:val="00E55E1B"/>
    <w:rsid w:val="00E56063"/>
    <w:rsid w:val="00E56198"/>
    <w:rsid w:val="00E56488"/>
    <w:rsid w:val="00E56619"/>
    <w:rsid w:val="00E56686"/>
    <w:rsid w:val="00E567C3"/>
    <w:rsid w:val="00E56932"/>
    <w:rsid w:val="00E56A41"/>
    <w:rsid w:val="00E56E7E"/>
    <w:rsid w:val="00E56E9A"/>
    <w:rsid w:val="00E57150"/>
    <w:rsid w:val="00E57186"/>
    <w:rsid w:val="00E571DA"/>
    <w:rsid w:val="00E57463"/>
    <w:rsid w:val="00E5752C"/>
    <w:rsid w:val="00E5774B"/>
    <w:rsid w:val="00E5792D"/>
    <w:rsid w:val="00E579CC"/>
    <w:rsid w:val="00E579E1"/>
    <w:rsid w:val="00E57C3D"/>
    <w:rsid w:val="00E57EBC"/>
    <w:rsid w:val="00E60605"/>
    <w:rsid w:val="00E60612"/>
    <w:rsid w:val="00E6063D"/>
    <w:rsid w:val="00E606A8"/>
    <w:rsid w:val="00E606BC"/>
    <w:rsid w:val="00E60A02"/>
    <w:rsid w:val="00E60F4B"/>
    <w:rsid w:val="00E60FCF"/>
    <w:rsid w:val="00E60FEF"/>
    <w:rsid w:val="00E61038"/>
    <w:rsid w:val="00E61358"/>
    <w:rsid w:val="00E614C1"/>
    <w:rsid w:val="00E61638"/>
    <w:rsid w:val="00E618BA"/>
    <w:rsid w:val="00E618D3"/>
    <w:rsid w:val="00E61995"/>
    <w:rsid w:val="00E61B2A"/>
    <w:rsid w:val="00E62793"/>
    <w:rsid w:val="00E62912"/>
    <w:rsid w:val="00E62A25"/>
    <w:rsid w:val="00E62AB8"/>
    <w:rsid w:val="00E62F72"/>
    <w:rsid w:val="00E62F7E"/>
    <w:rsid w:val="00E630C5"/>
    <w:rsid w:val="00E630CE"/>
    <w:rsid w:val="00E6377A"/>
    <w:rsid w:val="00E63870"/>
    <w:rsid w:val="00E63891"/>
    <w:rsid w:val="00E638F5"/>
    <w:rsid w:val="00E63AB5"/>
    <w:rsid w:val="00E63BCB"/>
    <w:rsid w:val="00E63DE8"/>
    <w:rsid w:val="00E63E61"/>
    <w:rsid w:val="00E63E8D"/>
    <w:rsid w:val="00E63EF6"/>
    <w:rsid w:val="00E641EA"/>
    <w:rsid w:val="00E6447F"/>
    <w:rsid w:val="00E64571"/>
    <w:rsid w:val="00E64671"/>
    <w:rsid w:val="00E6468C"/>
    <w:rsid w:val="00E646CB"/>
    <w:rsid w:val="00E6472C"/>
    <w:rsid w:val="00E64846"/>
    <w:rsid w:val="00E648F4"/>
    <w:rsid w:val="00E64D9A"/>
    <w:rsid w:val="00E64E92"/>
    <w:rsid w:val="00E65027"/>
    <w:rsid w:val="00E65104"/>
    <w:rsid w:val="00E654C6"/>
    <w:rsid w:val="00E65BA6"/>
    <w:rsid w:val="00E65D7B"/>
    <w:rsid w:val="00E65EA2"/>
    <w:rsid w:val="00E6609E"/>
    <w:rsid w:val="00E661FE"/>
    <w:rsid w:val="00E6625B"/>
    <w:rsid w:val="00E663B2"/>
    <w:rsid w:val="00E66493"/>
    <w:rsid w:val="00E66681"/>
    <w:rsid w:val="00E66A7E"/>
    <w:rsid w:val="00E66AE6"/>
    <w:rsid w:val="00E66CC5"/>
    <w:rsid w:val="00E66D1A"/>
    <w:rsid w:val="00E66D1F"/>
    <w:rsid w:val="00E66DD1"/>
    <w:rsid w:val="00E66E27"/>
    <w:rsid w:val="00E66FA5"/>
    <w:rsid w:val="00E67079"/>
    <w:rsid w:val="00E67179"/>
    <w:rsid w:val="00E672A1"/>
    <w:rsid w:val="00E672E1"/>
    <w:rsid w:val="00E6735D"/>
    <w:rsid w:val="00E67376"/>
    <w:rsid w:val="00E6777F"/>
    <w:rsid w:val="00E67896"/>
    <w:rsid w:val="00E678BA"/>
    <w:rsid w:val="00E679F1"/>
    <w:rsid w:val="00E67A5A"/>
    <w:rsid w:val="00E7005E"/>
    <w:rsid w:val="00E70167"/>
    <w:rsid w:val="00E702A1"/>
    <w:rsid w:val="00E7054C"/>
    <w:rsid w:val="00E70688"/>
    <w:rsid w:val="00E70756"/>
    <w:rsid w:val="00E70A4C"/>
    <w:rsid w:val="00E70B55"/>
    <w:rsid w:val="00E70C56"/>
    <w:rsid w:val="00E70C99"/>
    <w:rsid w:val="00E70D10"/>
    <w:rsid w:val="00E712F5"/>
    <w:rsid w:val="00E7143F"/>
    <w:rsid w:val="00E715EA"/>
    <w:rsid w:val="00E719FC"/>
    <w:rsid w:val="00E71A93"/>
    <w:rsid w:val="00E71C44"/>
    <w:rsid w:val="00E71E96"/>
    <w:rsid w:val="00E71ED0"/>
    <w:rsid w:val="00E71F87"/>
    <w:rsid w:val="00E72106"/>
    <w:rsid w:val="00E721CB"/>
    <w:rsid w:val="00E724AA"/>
    <w:rsid w:val="00E72963"/>
    <w:rsid w:val="00E72967"/>
    <w:rsid w:val="00E72FCB"/>
    <w:rsid w:val="00E7325B"/>
    <w:rsid w:val="00E73465"/>
    <w:rsid w:val="00E735D8"/>
    <w:rsid w:val="00E73970"/>
    <w:rsid w:val="00E73B93"/>
    <w:rsid w:val="00E73BEA"/>
    <w:rsid w:val="00E7417F"/>
    <w:rsid w:val="00E74499"/>
    <w:rsid w:val="00E744E6"/>
    <w:rsid w:val="00E75115"/>
    <w:rsid w:val="00E7529E"/>
    <w:rsid w:val="00E7532F"/>
    <w:rsid w:val="00E7553C"/>
    <w:rsid w:val="00E75696"/>
    <w:rsid w:val="00E758DB"/>
    <w:rsid w:val="00E75A4F"/>
    <w:rsid w:val="00E75AB4"/>
    <w:rsid w:val="00E75E13"/>
    <w:rsid w:val="00E75EE7"/>
    <w:rsid w:val="00E763F7"/>
    <w:rsid w:val="00E7647C"/>
    <w:rsid w:val="00E76748"/>
    <w:rsid w:val="00E76756"/>
    <w:rsid w:val="00E76C68"/>
    <w:rsid w:val="00E7704F"/>
    <w:rsid w:val="00E77515"/>
    <w:rsid w:val="00E7789E"/>
    <w:rsid w:val="00E77BD1"/>
    <w:rsid w:val="00E77EA4"/>
    <w:rsid w:val="00E77F91"/>
    <w:rsid w:val="00E80356"/>
    <w:rsid w:val="00E80D0C"/>
    <w:rsid w:val="00E812AE"/>
    <w:rsid w:val="00E8150F"/>
    <w:rsid w:val="00E81721"/>
    <w:rsid w:val="00E81793"/>
    <w:rsid w:val="00E817DA"/>
    <w:rsid w:val="00E818D5"/>
    <w:rsid w:val="00E8196F"/>
    <w:rsid w:val="00E81ADE"/>
    <w:rsid w:val="00E81CA1"/>
    <w:rsid w:val="00E81DBA"/>
    <w:rsid w:val="00E81EC3"/>
    <w:rsid w:val="00E8237D"/>
    <w:rsid w:val="00E82759"/>
    <w:rsid w:val="00E82BA1"/>
    <w:rsid w:val="00E82FAF"/>
    <w:rsid w:val="00E83114"/>
    <w:rsid w:val="00E8335B"/>
    <w:rsid w:val="00E83362"/>
    <w:rsid w:val="00E83504"/>
    <w:rsid w:val="00E836F7"/>
    <w:rsid w:val="00E83A0F"/>
    <w:rsid w:val="00E83AA7"/>
    <w:rsid w:val="00E83DCB"/>
    <w:rsid w:val="00E83E64"/>
    <w:rsid w:val="00E83E90"/>
    <w:rsid w:val="00E84112"/>
    <w:rsid w:val="00E842A9"/>
    <w:rsid w:val="00E8437B"/>
    <w:rsid w:val="00E8450B"/>
    <w:rsid w:val="00E84559"/>
    <w:rsid w:val="00E847A8"/>
    <w:rsid w:val="00E848C7"/>
    <w:rsid w:val="00E84BAA"/>
    <w:rsid w:val="00E85010"/>
    <w:rsid w:val="00E85246"/>
    <w:rsid w:val="00E8567E"/>
    <w:rsid w:val="00E8572E"/>
    <w:rsid w:val="00E858B8"/>
    <w:rsid w:val="00E858F8"/>
    <w:rsid w:val="00E85A18"/>
    <w:rsid w:val="00E85F49"/>
    <w:rsid w:val="00E85F78"/>
    <w:rsid w:val="00E8601A"/>
    <w:rsid w:val="00E8602D"/>
    <w:rsid w:val="00E863E2"/>
    <w:rsid w:val="00E86778"/>
    <w:rsid w:val="00E86970"/>
    <w:rsid w:val="00E86ABA"/>
    <w:rsid w:val="00E86C19"/>
    <w:rsid w:val="00E86DDC"/>
    <w:rsid w:val="00E8702F"/>
    <w:rsid w:val="00E871C7"/>
    <w:rsid w:val="00E87280"/>
    <w:rsid w:val="00E8740E"/>
    <w:rsid w:val="00E87439"/>
    <w:rsid w:val="00E87468"/>
    <w:rsid w:val="00E874D5"/>
    <w:rsid w:val="00E8760F"/>
    <w:rsid w:val="00E87826"/>
    <w:rsid w:val="00E87AE4"/>
    <w:rsid w:val="00E87C7F"/>
    <w:rsid w:val="00E87CE8"/>
    <w:rsid w:val="00E87EDA"/>
    <w:rsid w:val="00E90271"/>
    <w:rsid w:val="00E90283"/>
    <w:rsid w:val="00E9049E"/>
    <w:rsid w:val="00E90645"/>
    <w:rsid w:val="00E90646"/>
    <w:rsid w:val="00E908B2"/>
    <w:rsid w:val="00E9098F"/>
    <w:rsid w:val="00E90BA1"/>
    <w:rsid w:val="00E90C5E"/>
    <w:rsid w:val="00E90E29"/>
    <w:rsid w:val="00E90E88"/>
    <w:rsid w:val="00E90F87"/>
    <w:rsid w:val="00E91061"/>
    <w:rsid w:val="00E9107D"/>
    <w:rsid w:val="00E910D1"/>
    <w:rsid w:val="00E91102"/>
    <w:rsid w:val="00E913F6"/>
    <w:rsid w:val="00E916B2"/>
    <w:rsid w:val="00E91760"/>
    <w:rsid w:val="00E91A9D"/>
    <w:rsid w:val="00E920AE"/>
    <w:rsid w:val="00E922C2"/>
    <w:rsid w:val="00E928E3"/>
    <w:rsid w:val="00E92B22"/>
    <w:rsid w:val="00E92CAA"/>
    <w:rsid w:val="00E92E67"/>
    <w:rsid w:val="00E931F0"/>
    <w:rsid w:val="00E93275"/>
    <w:rsid w:val="00E93375"/>
    <w:rsid w:val="00E933C1"/>
    <w:rsid w:val="00E93489"/>
    <w:rsid w:val="00E934EF"/>
    <w:rsid w:val="00E93D3E"/>
    <w:rsid w:val="00E93DA0"/>
    <w:rsid w:val="00E93E20"/>
    <w:rsid w:val="00E93F99"/>
    <w:rsid w:val="00E94013"/>
    <w:rsid w:val="00E94059"/>
    <w:rsid w:val="00E9441B"/>
    <w:rsid w:val="00E9452B"/>
    <w:rsid w:val="00E94635"/>
    <w:rsid w:val="00E94A3C"/>
    <w:rsid w:val="00E94B1B"/>
    <w:rsid w:val="00E94D29"/>
    <w:rsid w:val="00E94DC2"/>
    <w:rsid w:val="00E94DCA"/>
    <w:rsid w:val="00E94DD4"/>
    <w:rsid w:val="00E94DF7"/>
    <w:rsid w:val="00E94E61"/>
    <w:rsid w:val="00E95367"/>
    <w:rsid w:val="00E953E7"/>
    <w:rsid w:val="00E95534"/>
    <w:rsid w:val="00E95906"/>
    <w:rsid w:val="00E9595A"/>
    <w:rsid w:val="00E95AE2"/>
    <w:rsid w:val="00E95E86"/>
    <w:rsid w:val="00E96010"/>
    <w:rsid w:val="00E96242"/>
    <w:rsid w:val="00E9629F"/>
    <w:rsid w:val="00E967AF"/>
    <w:rsid w:val="00E967F1"/>
    <w:rsid w:val="00E96A5C"/>
    <w:rsid w:val="00E96CB8"/>
    <w:rsid w:val="00E96DCB"/>
    <w:rsid w:val="00E96DF2"/>
    <w:rsid w:val="00E96E89"/>
    <w:rsid w:val="00E96F9C"/>
    <w:rsid w:val="00E97086"/>
    <w:rsid w:val="00E97159"/>
    <w:rsid w:val="00E972B4"/>
    <w:rsid w:val="00E972E1"/>
    <w:rsid w:val="00E973C9"/>
    <w:rsid w:val="00E9749E"/>
    <w:rsid w:val="00E97647"/>
    <w:rsid w:val="00E979EB"/>
    <w:rsid w:val="00E97B25"/>
    <w:rsid w:val="00E97CA8"/>
    <w:rsid w:val="00E97ECD"/>
    <w:rsid w:val="00EA006D"/>
    <w:rsid w:val="00EA00E5"/>
    <w:rsid w:val="00EA0137"/>
    <w:rsid w:val="00EA0434"/>
    <w:rsid w:val="00EA063C"/>
    <w:rsid w:val="00EA0751"/>
    <w:rsid w:val="00EA0841"/>
    <w:rsid w:val="00EA0985"/>
    <w:rsid w:val="00EA0A25"/>
    <w:rsid w:val="00EA0DEA"/>
    <w:rsid w:val="00EA1525"/>
    <w:rsid w:val="00EA1594"/>
    <w:rsid w:val="00EA1C72"/>
    <w:rsid w:val="00EA1D41"/>
    <w:rsid w:val="00EA1DB4"/>
    <w:rsid w:val="00EA1EA9"/>
    <w:rsid w:val="00EA2158"/>
    <w:rsid w:val="00EA2412"/>
    <w:rsid w:val="00EA259E"/>
    <w:rsid w:val="00EA25C5"/>
    <w:rsid w:val="00EA2845"/>
    <w:rsid w:val="00EA29C9"/>
    <w:rsid w:val="00EA2C06"/>
    <w:rsid w:val="00EA2D1F"/>
    <w:rsid w:val="00EA30B4"/>
    <w:rsid w:val="00EA30FD"/>
    <w:rsid w:val="00EA31C7"/>
    <w:rsid w:val="00EA3785"/>
    <w:rsid w:val="00EA37F5"/>
    <w:rsid w:val="00EA3AC0"/>
    <w:rsid w:val="00EA3D60"/>
    <w:rsid w:val="00EA3F6B"/>
    <w:rsid w:val="00EA3FBA"/>
    <w:rsid w:val="00EA4069"/>
    <w:rsid w:val="00EA40CA"/>
    <w:rsid w:val="00EA42B1"/>
    <w:rsid w:val="00EA44D0"/>
    <w:rsid w:val="00EA45E6"/>
    <w:rsid w:val="00EA4826"/>
    <w:rsid w:val="00EA4CF0"/>
    <w:rsid w:val="00EA4E6A"/>
    <w:rsid w:val="00EA50BA"/>
    <w:rsid w:val="00EA557D"/>
    <w:rsid w:val="00EA5C0D"/>
    <w:rsid w:val="00EA5C17"/>
    <w:rsid w:val="00EA5C34"/>
    <w:rsid w:val="00EA5CE4"/>
    <w:rsid w:val="00EA5D98"/>
    <w:rsid w:val="00EA5FC7"/>
    <w:rsid w:val="00EA6494"/>
    <w:rsid w:val="00EA69F5"/>
    <w:rsid w:val="00EA6B0A"/>
    <w:rsid w:val="00EA6BFD"/>
    <w:rsid w:val="00EA6D74"/>
    <w:rsid w:val="00EA6F4F"/>
    <w:rsid w:val="00EA70FC"/>
    <w:rsid w:val="00EA741D"/>
    <w:rsid w:val="00EA762D"/>
    <w:rsid w:val="00EA77BE"/>
    <w:rsid w:val="00EA7855"/>
    <w:rsid w:val="00EA7F07"/>
    <w:rsid w:val="00EA7F30"/>
    <w:rsid w:val="00EA7F86"/>
    <w:rsid w:val="00EB040F"/>
    <w:rsid w:val="00EB0464"/>
    <w:rsid w:val="00EB063E"/>
    <w:rsid w:val="00EB0715"/>
    <w:rsid w:val="00EB0826"/>
    <w:rsid w:val="00EB09BB"/>
    <w:rsid w:val="00EB0DC5"/>
    <w:rsid w:val="00EB0F39"/>
    <w:rsid w:val="00EB0F87"/>
    <w:rsid w:val="00EB0FAD"/>
    <w:rsid w:val="00EB10A5"/>
    <w:rsid w:val="00EB10B6"/>
    <w:rsid w:val="00EB1114"/>
    <w:rsid w:val="00EB13C1"/>
    <w:rsid w:val="00EB1478"/>
    <w:rsid w:val="00EB1496"/>
    <w:rsid w:val="00EB14E2"/>
    <w:rsid w:val="00EB14E8"/>
    <w:rsid w:val="00EB155A"/>
    <w:rsid w:val="00EB189B"/>
    <w:rsid w:val="00EB1C85"/>
    <w:rsid w:val="00EB1CC5"/>
    <w:rsid w:val="00EB1E83"/>
    <w:rsid w:val="00EB2107"/>
    <w:rsid w:val="00EB2741"/>
    <w:rsid w:val="00EB29B3"/>
    <w:rsid w:val="00EB2D67"/>
    <w:rsid w:val="00EB2F33"/>
    <w:rsid w:val="00EB30E9"/>
    <w:rsid w:val="00EB338F"/>
    <w:rsid w:val="00EB350A"/>
    <w:rsid w:val="00EB39C4"/>
    <w:rsid w:val="00EB3E67"/>
    <w:rsid w:val="00EB3F29"/>
    <w:rsid w:val="00EB3FDA"/>
    <w:rsid w:val="00EB4084"/>
    <w:rsid w:val="00EB41E5"/>
    <w:rsid w:val="00EB4292"/>
    <w:rsid w:val="00EB43C2"/>
    <w:rsid w:val="00EB4622"/>
    <w:rsid w:val="00EB4624"/>
    <w:rsid w:val="00EB4857"/>
    <w:rsid w:val="00EB4972"/>
    <w:rsid w:val="00EB4AFD"/>
    <w:rsid w:val="00EB4BA8"/>
    <w:rsid w:val="00EB4D0D"/>
    <w:rsid w:val="00EB4EB7"/>
    <w:rsid w:val="00EB5491"/>
    <w:rsid w:val="00EB5611"/>
    <w:rsid w:val="00EB5734"/>
    <w:rsid w:val="00EB588E"/>
    <w:rsid w:val="00EB5998"/>
    <w:rsid w:val="00EB59CD"/>
    <w:rsid w:val="00EB5BC5"/>
    <w:rsid w:val="00EB61CC"/>
    <w:rsid w:val="00EB61EB"/>
    <w:rsid w:val="00EB6422"/>
    <w:rsid w:val="00EB64D0"/>
    <w:rsid w:val="00EB67EA"/>
    <w:rsid w:val="00EB6946"/>
    <w:rsid w:val="00EB711B"/>
    <w:rsid w:val="00EB750E"/>
    <w:rsid w:val="00EB7547"/>
    <w:rsid w:val="00EB7884"/>
    <w:rsid w:val="00EB78B3"/>
    <w:rsid w:val="00EB7ABC"/>
    <w:rsid w:val="00EB7C2F"/>
    <w:rsid w:val="00EC00A5"/>
    <w:rsid w:val="00EC021D"/>
    <w:rsid w:val="00EC06C3"/>
    <w:rsid w:val="00EC0888"/>
    <w:rsid w:val="00EC0899"/>
    <w:rsid w:val="00EC0B3C"/>
    <w:rsid w:val="00EC12EA"/>
    <w:rsid w:val="00EC16E5"/>
    <w:rsid w:val="00EC16F2"/>
    <w:rsid w:val="00EC1F5F"/>
    <w:rsid w:val="00EC2055"/>
    <w:rsid w:val="00EC2134"/>
    <w:rsid w:val="00EC2612"/>
    <w:rsid w:val="00EC267A"/>
    <w:rsid w:val="00EC2758"/>
    <w:rsid w:val="00EC27EA"/>
    <w:rsid w:val="00EC2A9D"/>
    <w:rsid w:val="00EC2DD7"/>
    <w:rsid w:val="00EC322D"/>
    <w:rsid w:val="00EC3257"/>
    <w:rsid w:val="00EC37ED"/>
    <w:rsid w:val="00EC3BE5"/>
    <w:rsid w:val="00EC3DC0"/>
    <w:rsid w:val="00EC3FBC"/>
    <w:rsid w:val="00EC460B"/>
    <w:rsid w:val="00EC4847"/>
    <w:rsid w:val="00EC4AEB"/>
    <w:rsid w:val="00EC4DAE"/>
    <w:rsid w:val="00EC4F2A"/>
    <w:rsid w:val="00EC5492"/>
    <w:rsid w:val="00EC5656"/>
    <w:rsid w:val="00EC565C"/>
    <w:rsid w:val="00EC60BE"/>
    <w:rsid w:val="00EC6302"/>
    <w:rsid w:val="00EC6506"/>
    <w:rsid w:val="00EC65F9"/>
    <w:rsid w:val="00EC664A"/>
    <w:rsid w:val="00EC67B7"/>
    <w:rsid w:val="00EC6909"/>
    <w:rsid w:val="00EC6FC0"/>
    <w:rsid w:val="00EC7348"/>
    <w:rsid w:val="00EC7592"/>
    <w:rsid w:val="00EC7688"/>
    <w:rsid w:val="00EC7A41"/>
    <w:rsid w:val="00EC7D2C"/>
    <w:rsid w:val="00EC7DF5"/>
    <w:rsid w:val="00ED0218"/>
    <w:rsid w:val="00ED02D5"/>
    <w:rsid w:val="00ED036C"/>
    <w:rsid w:val="00ED0407"/>
    <w:rsid w:val="00ED04FF"/>
    <w:rsid w:val="00ED066A"/>
    <w:rsid w:val="00ED06C2"/>
    <w:rsid w:val="00ED088F"/>
    <w:rsid w:val="00ED0AD0"/>
    <w:rsid w:val="00ED0C88"/>
    <w:rsid w:val="00ED1034"/>
    <w:rsid w:val="00ED1226"/>
    <w:rsid w:val="00ED1601"/>
    <w:rsid w:val="00ED17A1"/>
    <w:rsid w:val="00ED1BB9"/>
    <w:rsid w:val="00ED1D09"/>
    <w:rsid w:val="00ED1D7C"/>
    <w:rsid w:val="00ED1E53"/>
    <w:rsid w:val="00ED1F1B"/>
    <w:rsid w:val="00ED2122"/>
    <w:rsid w:val="00ED2484"/>
    <w:rsid w:val="00ED2536"/>
    <w:rsid w:val="00ED2617"/>
    <w:rsid w:val="00ED27B4"/>
    <w:rsid w:val="00ED2926"/>
    <w:rsid w:val="00ED2A36"/>
    <w:rsid w:val="00ED2BFC"/>
    <w:rsid w:val="00ED2E04"/>
    <w:rsid w:val="00ED2EBC"/>
    <w:rsid w:val="00ED2ED9"/>
    <w:rsid w:val="00ED30FF"/>
    <w:rsid w:val="00ED31EF"/>
    <w:rsid w:val="00ED35D9"/>
    <w:rsid w:val="00ED36C0"/>
    <w:rsid w:val="00ED3A18"/>
    <w:rsid w:val="00ED3A9F"/>
    <w:rsid w:val="00ED3BBD"/>
    <w:rsid w:val="00ED3BF5"/>
    <w:rsid w:val="00ED3D16"/>
    <w:rsid w:val="00ED4083"/>
    <w:rsid w:val="00ED421B"/>
    <w:rsid w:val="00ED423A"/>
    <w:rsid w:val="00ED432E"/>
    <w:rsid w:val="00ED438E"/>
    <w:rsid w:val="00ED47B3"/>
    <w:rsid w:val="00ED48AC"/>
    <w:rsid w:val="00ED4E31"/>
    <w:rsid w:val="00ED5017"/>
    <w:rsid w:val="00ED5191"/>
    <w:rsid w:val="00ED5301"/>
    <w:rsid w:val="00ED542A"/>
    <w:rsid w:val="00ED5798"/>
    <w:rsid w:val="00ED5942"/>
    <w:rsid w:val="00ED5A94"/>
    <w:rsid w:val="00ED5C17"/>
    <w:rsid w:val="00ED5E37"/>
    <w:rsid w:val="00ED61CE"/>
    <w:rsid w:val="00ED6332"/>
    <w:rsid w:val="00ED63A6"/>
    <w:rsid w:val="00ED6425"/>
    <w:rsid w:val="00ED64A6"/>
    <w:rsid w:val="00ED6765"/>
    <w:rsid w:val="00ED681D"/>
    <w:rsid w:val="00ED6C68"/>
    <w:rsid w:val="00ED6F11"/>
    <w:rsid w:val="00ED70CF"/>
    <w:rsid w:val="00ED7168"/>
    <w:rsid w:val="00ED71F3"/>
    <w:rsid w:val="00ED7454"/>
    <w:rsid w:val="00ED7992"/>
    <w:rsid w:val="00ED7E2C"/>
    <w:rsid w:val="00ED7F18"/>
    <w:rsid w:val="00ED7F72"/>
    <w:rsid w:val="00EE00F4"/>
    <w:rsid w:val="00EE03C6"/>
    <w:rsid w:val="00EE0424"/>
    <w:rsid w:val="00EE04C6"/>
    <w:rsid w:val="00EE05C9"/>
    <w:rsid w:val="00EE0614"/>
    <w:rsid w:val="00EE0795"/>
    <w:rsid w:val="00EE0A68"/>
    <w:rsid w:val="00EE0A94"/>
    <w:rsid w:val="00EE1127"/>
    <w:rsid w:val="00EE120E"/>
    <w:rsid w:val="00EE12ED"/>
    <w:rsid w:val="00EE156B"/>
    <w:rsid w:val="00EE1849"/>
    <w:rsid w:val="00EE19DA"/>
    <w:rsid w:val="00EE1F18"/>
    <w:rsid w:val="00EE206E"/>
    <w:rsid w:val="00EE20C9"/>
    <w:rsid w:val="00EE20E0"/>
    <w:rsid w:val="00EE24E9"/>
    <w:rsid w:val="00EE2888"/>
    <w:rsid w:val="00EE2986"/>
    <w:rsid w:val="00EE2B5C"/>
    <w:rsid w:val="00EE2BA9"/>
    <w:rsid w:val="00EE2ECC"/>
    <w:rsid w:val="00EE319E"/>
    <w:rsid w:val="00EE3327"/>
    <w:rsid w:val="00EE3534"/>
    <w:rsid w:val="00EE36D6"/>
    <w:rsid w:val="00EE386B"/>
    <w:rsid w:val="00EE3A01"/>
    <w:rsid w:val="00EE3A61"/>
    <w:rsid w:val="00EE3B68"/>
    <w:rsid w:val="00EE3E2B"/>
    <w:rsid w:val="00EE3FDA"/>
    <w:rsid w:val="00EE40A6"/>
    <w:rsid w:val="00EE433E"/>
    <w:rsid w:val="00EE4342"/>
    <w:rsid w:val="00EE4661"/>
    <w:rsid w:val="00EE4A76"/>
    <w:rsid w:val="00EE4B3A"/>
    <w:rsid w:val="00EE4B50"/>
    <w:rsid w:val="00EE4D43"/>
    <w:rsid w:val="00EE51A3"/>
    <w:rsid w:val="00EE532A"/>
    <w:rsid w:val="00EE5464"/>
    <w:rsid w:val="00EE576D"/>
    <w:rsid w:val="00EE582C"/>
    <w:rsid w:val="00EE5C25"/>
    <w:rsid w:val="00EE5CBA"/>
    <w:rsid w:val="00EE5D36"/>
    <w:rsid w:val="00EE5DC4"/>
    <w:rsid w:val="00EE5DDC"/>
    <w:rsid w:val="00EE6044"/>
    <w:rsid w:val="00EE6139"/>
    <w:rsid w:val="00EE6252"/>
    <w:rsid w:val="00EE6330"/>
    <w:rsid w:val="00EE6878"/>
    <w:rsid w:val="00EE69A4"/>
    <w:rsid w:val="00EE6F09"/>
    <w:rsid w:val="00EE7136"/>
    <w:rsid w:val="00EE7526"/>
    <w:rsid w:val="00EE79AF"/>
    <w:rsid w:val="00EE7EA0"/>
    <w:rsid w:val="00EE7FCC"/>
    <w:rsid w:val="00EF0168"/>
    <w:rsid w:val="00EF03BA"/>
    <w:rsid w:val="00EF05D8"/>
    <w:rsid w:val="00EF05FA"/>
    <w:rsid w:val="00EF0704"/>
    <w:rsid w:val="00EF0929"/>
    <w:rsid w:val="00EF0B36"/>
    <w:rsid w:val="00EF0FF9"/>
    <w:rsid w:val="00EF1175"/>
    <w:rsid w:val="00EF136A"/>
    <w:rsid w:val="00EF147F"/>
    <w:rsid w:val="00EF152E"/>
    <w:rsid w:val="00EF1629"/>
    <w:rsid w:val="00EF16BD"/>
    <w:rsid w:val="00EF1808"/>
    <w:rsid w:val="00EF18AF"/>
    <w:rsid w:val="00EF18FC"/>
    <w:rsid w:val="00EF191A"/>
    <w:rsid w:val="00EF2341"/>
    <w:rsid w:val="00EF2597"/>
    <w:rsid w:val="00EF2729"/>
    <w:rsid w:val="00EF2747"/>
    <w:rsid w:val="00EF274E"/>
    <w:rsid w:val="00EF2814"/>
    <w:rsid w:val="00EF2C9A"/>
    <w:rsid w:val="00EF2E39"/>
    <w:rsid w:val="00EF31E4"/>
    <w:rsid w:val="00EF321C"/>
    <w:rsid w:val="00EF33D2"/>
    <w:rsid w:val="00EF3408"/>
    <w:rsid w:val="00EF343E"/>
    <w:rsid w:val="00EF3539"/>
    <w:rsid w:val="00EF383C"/>
    <w:rsid w:val="00EF3A24"/>
    <w:rsid w:val="00EF3BB6"/>
    <w:rsid w:val="00EF3CA6"/>
    <w:rsid w:val="00EF3D0F"/>
    <w:rsid w:val="00EF404E"/>
    <w:rsid w:val="00EF4100"/>
    <w:rsid w:val="00EF4196"/>
    <w:rsid w:val="00EF46B0"/>
    <w:rsid w:val="00EF4772"/>
    <w:rsid w:val="00EF4B53"/>
    <w:rsid w:val="00EF4D7A"/>
    <w:rsid w:val="00EF4E68"/>
    <w:rsid w:val="00EF4FF1"/>
    <w:rsid w:val="00EF5239"/>
    <w:rsid w:val="00EF52A6"/>
    <w:rsid w:val="00EF52AD"/>
    <w:rsid w:val="00EF53CA"/>
    <w:rsid w:val="00EF5A34"/>
    <w:rsid w:val="00EF5ABD"/>
    <w:rsid w:val="00EF5EAD"/>
    <w:rsid w:val="00EF6277"/>
    <w:rsid w:val="00EF6603"/>
    <w:rsid w:val="00EF699B"/>
    <w:rsid w:val="00EF69FC"/>
    <w:rsid w:val="00EF6A64"/>
    <w:rsid w:val="00EF6A99"/>
    <w:rsid w:val="00EF6BC3"/>
    <w:rsid w:val="00EF6C13"/>
    <w:rsid w:val="00EF6D36"/>
    <w:rsid w:val="00EF702D"/>
    <w:rsid w:val="00EF7556"/>
    <w:rsid w:val="00EF7674"/>
    <w:rsid w:val="00EF76C9"/>
    <w:rsid w:val="00EF7711"/>
    <w:rsid w:val="00EF79F5"/>
    <w:rsid w:val="00F00248"/>
    <w:rsid w:val="00F002A9"/>
    <w:rsid w:val="00F002B6"/>
    <w:rsid w:val="00F00374"/>
    <w:rsid w:val="00F00992"/>
    <w:rsid w:val="00F00D83"/>
    <w:rsid w:val="00F00E40"/>
    <w:rsid w:val="00F0170F"/>
    <w:rsid w:val="00F01726"/>
    <w:rsid w:val="00F01BE7"/>
    <w:rsid w:val="00F01D98"/>
    <w:rsid w:val="00F02057"/>
    <w:rsid w:val="00F02584"/>
    <w:rsid w:val="00F02A25"/>
    <w:rsid w:val="00F02BF9"/>
    <w:rsid w:val="00F02C2B"/>
    <w:rsid w:val="00F03158"/>
    <w:rsid w:val="00F031C9"/>
    <w:rsid w:val="00F0327F"/>
    <w:rsid w:val="00F033D6"/>
    <w:rsid w:val="00F034F8"/>
    <w:rsid w:val="00F036F1"/>
    <w:rsid w:val="00F038FE"/>
    <w:rsid w:val="00F039D3"/>
    <w:rsid w:val="00F03A65"/>
    <w:rsid w:val="00F03B89"/>
    <w:rsid w:val="00F03D86"/>
    <w:rsid w:val="00F03D96"/>
    <w:rsid w:val="00F0406D"/>
    <w:rsid w:val="00F04200"/>
    <w:rsid w:val="00F043A0"/>
    <w:rsid w:val="00F047D6"/>
    <w:rsid w:val="00F04B7F"/>
    <w:rsid w:val="00F04CC1"/>
    <w:rsid w:val="00F04D69"/>
    <w:rsid w:val="00F051DD"/>
    <w:rsid w:val="00F05430"/>
    <w:rsid w:val="00F0557E"/>
    <w:rsid w:val="00F0565A"/>
    <w:rsid w:val="00F056C7"/>
    <w:rsid w:val="00F05A77"/>
    <w:rsid w:val="00F05D05"/>
    <w:rsid w:val="00F05EF4"/>
    <w:rsid w:val="00F06263"/>
    <w:rsid w:val="00F068D2"/>
    <w:rsid w:val="00F0696D"/>
    <w:rsid w:val="00F06B94"/>
    <w:rsid w:val="00F06C67"/>
    <w:rsid w:val="00F0705C"/>
    <w:rsid w:val="00F072EC"/>
    <w:rsid w:val="00F0731D"/>
    <w:rsid w:val="00F0753F"/>
    <w:rsid w:val="00F075FF"/>
    <w:rsid w:val="00F07605"/>
    <w:rsid w:val="00F07745"/>
    <w:rsid w:val="00F07788"/>
    <w:rsid w:val="00F07951"/>
    <w:rsid w:val="00F079C9"/>
    <w:rsid w:val="00F07AE7"/>
    <w:rsid w:val="00F07BEB"/>
    <w:rsid w:val="00F07C5A"/>
    <w:rsid w:val="00F07E4C"/>
    <w:rsid w:val="00F103AC"/>
    <w:rsid w:val="00F104A5"/>
    <w:rsid w:val="00F11375"/>
    <w:rsid w:val="00F11495"/>
    <w:rsid w:val="00F1151D"/>
    <w:rsid w:val="00F11534"/>
    <w:rsid w:val="00F11860"/>
    <w:rsid w:val="00F11AEE"/>
    <w:rsid w:val="00F11EDE"/>
    <w:rsid w:val="00F11FA0"/>
    <w:rsid w:val="00F122E8"/>
    <w:rsid w:val="00F1241C"/>
    <w:rsid w:val="00F125A4"/>
    <w:rsid w:val="00F12A1D"/>
    <w:rsid w:val="00F12AE4"/>
    <w:rsid w:val="00F12F5D"/>
    <w:rsid w:val="00F130E5"/>
    <w:rsid w:val="00F1338E"/>
    <w:rsid w:val="00F13464"/>
    <w:rsid w:val="00F136DB"/>
    <w:rsid w:val="00F137F7"/>
    <w:rsid w:val="00F13CA1"/>
    <w:rsid w:val="00F13CCD"/>
    <w:rsid w:val="00F13CD0"/>
    <w:rsid w:val="00F13E03"/>
    <w:rsid w:val="00F13E5D"/>
    <w:rsid w:val="00F14161"/>
    <w:rsid w:val="00F143F2"/>
    <w:rsid w:val="00F1464E"/>
    <w:rsid w:val="00F14B8D"/>
    <w:rsid w:val="00F14CF9"/>
    <w:rsid w:val="00F14D70"/>
    <w:rsid w:val="00F14D9D"/>
    <w:rsid w:val="00F15250"/>
    <w:rsid w:val="00F15307"/>
    <w:rsid w:val="00F153CC"/>
    <w:rsid w:val="00F15534"/>
    <w:rsid w:val="00F1576E"/>
    <w:rsid w:val="00F15811"/>
    <w:rsid w:val="00F15928"/>
    <w:rsid w:val="00F160C5"/>
    <w:rsid w:val="00F1613A"/>
    <w:rsid w:val="00F1637B"/>
    <w:rsid w:val="00F1649D"/>
    <w:rsid w:val="00F16696"/>
    <w:rsid w:val="00F167DF"/>
    <w:rsid w:val="00F169A7"/>
    <w:rsid w:val="00F16B6A"/>
    <w:rsid w:val="00F16BD6"/>
    <w:rsid w:val="00F16FF9"/>
    <w:rsid w:val="00F171A0"/>
    <w:rsid w:val="00F17620"/>
    <w:rsid w:val="00F1790F"/>
    <w:rsid w:val="00F17F0D"/>
    <w:rsid w:val="00F17FD4"/>
    <w:rsid w:val="00F202D3"/>
    <w:rsid w:val="00F20478"/>
    <w:rsid w:val="00F20716"/>
    <w:rsid w:val="00F2094F"/>
    <w:rsid w:val="00F2108B"/>
    <w:rsid w:val="00F212D8"/>
    <w:rsid w:val="00F2145E"/>
    <w:rsid w:val="00F21526"/>
    <w:rsid w:val="00F215AE"/>
    <w:rsid w:val="00F216D7"/>
    <w:rsid w:val="00F217FD"/>
    <w:rsid w:val="00F22212"/>
    <w:rsid w:val="00F2239A"/>
    <w:rsid w:val="00F226C7"/>
    <w:rsid w:val="00F22EC3"/>
    <w:rsid w:val="00F23135"/>
    <w:rsid w:val="00F231DA"/>
    <w:rsid w:val="00F23A43"/>
    <w:rsid w:val="00F23C4A"/>
    <w:rsid w:val="00F23E19"/>
    <w:rsid w:val="00F23F8F"/>
    <w:rsid w:val="00F240EA"/>
    <w:rsid w:val="00F2419E"/>
    <w:rsid w:val="00F24237"/>
    <w:rsid w:val="00F24427"/>
    <w:rsid w:val="00F24436"/>
    <w:rsid w:val="00F24466"/>
    <w:rsid w:val="00F2449D"/>
    <w:rsid w:val="00F24863"/>
    <w:rsid w:val="00F249CA"/>
    <w:rsid w:val="00F24C42"/>
    <w:rsid w:val="00F24FD7"/>
    <w:rsid w:val="00F251D6"/>
    <w:rsid w:val="00F2520D"/>
    <w:rsid w:val="00F252C2"/>
    <w:rsid w:val="00F25374"/>
    <w:rsid w:val="00F25892"/>
    <w:rsid w:val="00F25926"/>
    <w:rsid w:val="00F2597F"/>
    <w:rsid w:val="00F25FB9"/>
    <w:rsid w:val="00F26586"/>
    <w:rsid w:val="00F26659"/>
    <w:rsid w:val="00F266A2"/>
    <w:rsid w:val="00F26977"/>
    <w:rsid w:val="00F26990"/>
    <w:rsid w:val="00F26A44"/>
    <w:rsid w:val="00F26C66"/>
    <w:rsid w:val="00F26CDA"/>
    <w:rsid w:val="00F26F53"/>
    <w:rsid w:val="00F270C2"/>
    <w:rsid w:val="00F270D8"/>
    <w:rsid w:val="00F273FB"/>
    <w:rsid w:val="00F274EC"/>
    <w:rsid w:val="00F27780"/>
    <w:rsid w:val="00F27F92"/>
    <w:rsid w:val="00F3071E"/>
    <w:rsid w:val="00F307C5"/>
    <w:rsid w:val="00F30870"/>
    <w:rsid w:val="00F308D0"/>
    <w:rsid w:val="00F30A5A"/>
    <w:rsid w:val="00F30AAB"/>
    <w:rsid w:val="00F30C39"/>
    <w:rsid w:val="00F30C75"/>
    <w:rsid w:val="00F30CD6"/>
    <w:rsid w:val="00F30EA0"/>
    <w:rsid w:val="00F3100B"/>
    <w:rsid w:val="00F311B6"/>
    <w:rsid w:val="00F3136A"/>
    <w:rsid w:val="00F3143A"/>
    <w:rsid w:val="00F315B4"/>
    <w:rsid w:val="00F315F4"/>
    <w:rsid w:val="00F3175C"/>
    <w:rsid w:val="00F31D14"/>
    <w:rsid w:val="00F31DB7"/>
    <w:rsid w:val="00F31DD9"/>
    <w:rsid w:val="00F31ED7"/>
    <w:rsid w:val="00F32400"/>
    <w:rsid w:val="00F324FF"/>
    <w:rsid w:val="00F32749"/>
    <w:rsid w:val="00F32DDB"/>
    <w:rsid w:val="00F32E26"/>
    <w:rsid w:val="00F330A6"/>
    <w:rsid w:val="00F331D8"/>
    <w:rsid w:val="00F33457"/>
    <w:rsid w:val="00F3346D"/>
    <w:rsid w:val="00F335DD"/>
    <w:rsid w:val="00F33A2A"/>
    <w:rsid w:val="00F33DD5"/>
    <w:rsid w:val="00F33F34"/>
    <w:rsid w:val="00F34302"/>
    <w:rsid w:val="00F34495"/>
    <w:rsid w:val="00F346B4"/>
    <w:rsid w:val="00F346F4"/>
    <w:rsid w:val="00F35244"/>
    <w:rsid w:val="00F35331"/>
    <w:rsid w:val="00F353B5"/>
    <w:rsid w:val="00F354A3"/>
    <w:rsid w:val="00F354F7"/>
    <w:rsid w:val="00F35652"/>
    <w:rsid w:val="00F35A08"/>
    <w:rsid w:val="00F35C05"/>
    <w:rsid w:val="00F35C75"/>
    <w:rsid w:val="00F36009"/>
    <w:rsid w:val="00F361F0"/>
    <w:rsid w:val="00F36443"/>
    <w:rsid w:val="00F366F6"/>
    <w:rsid w:val="00F3699E"/>
    <w:rsid w:val="00F36DC4"/>
    <w:rsid w:val="00F36E02"/>
    <w:rsid w:val="00F36EE6"/>
    <w:rsid w:val="00F37113"/>
    <w:rsid w:val="00F3719E"/>
    <w:rsid w:val="00F37241"/>
    <w:rsid w:val="00F37753"/>
    <w:rsid w:val="00F37773"/>
    <w:rsid w:val="00F37861"/>
    <w:rsid w:val="00F37BED"/>
    <w:rsid w:val="00F37C80"/>
    <w:rsid w:val="00F400A2"/>
    <w:rsid w:val="00F402D6"/>
    <w:rsid w:val="00F4030C"/>
    <w:rsid w:val="00F40451"/>
    <w:rsid w:val="00F404B7"/>
    <w:rsid w:val="00F40596"/>
    <w:rsid w:val="00F40946"/>
    <w:rsid w:val="00F409EA"/>
    <w:rsid w:val="00F40D73"/>
    <w:rsid w:val="00F4117A"/>
    <w:rsid w:val="00F41234"/>
    <w:rsid w:val="00F414D1"/>
    <w:rsid w:val="00F415E3"/>
    <w:rsid w:val="00F41710"/>
    <w:rsid w:val="00F41992"/>
    <w:rsid w:val="00F419BA"/>
    <w:rsid w:val="00F41A2C"/>
    <w:rsid w:val="00F41A9A"/>
    <w:rsid w:val="00F41B8E"/>
    <w:rsid w:val="00F41C94"/>
    <w:rsid w:val="00F41D30"/>
    <w:rsid w:val="00F41FE0"/>
    <w:rsid w:val="00F4221D"/>
    <w:rsid w:val="00F42375"/>
    <w:rsid w:val="00F42A31"/>
    <w:rsid w:val="00F42AB8"/>
    <w:rsid w:val="00F42D1A"/>
    <w:rsid w:val="00F42DF5"/>
    <w:rsid w:val="00F42E11"/>
    <w:rsid w:val="00F43313"/>
    <w:rsid w:val="00F43561"/>
    <w:rsid w:val="00F437B6"/>
    <w:rsid w:val="00F4384E"/>
    <w:rsid w:val="00F43C3D"/>
    <w:rsid w:val="00F4415D"/>
    <w:rsid w:val="00F4469D"/>
    <w:rsid w:val="00F4490F"/>
    <w:rsid w:val="00F449BF"/>
    <w:rsid w:val="00F44B89"/>
    <w:rsid w:val="00F44E8D"/>
    <w:rsid w:val="00F45129"/>
    <w:rsid w:val="00F4585E"/>
    <w:rsid w:val="00F45F31"/>
    <w:rsid w:val="00F45F48"/>
    <w:rsid w:val="00F46283"/>
    <w:rsid w:val="00F4638A"/>
    <w:rsid w:val="00F463E7"/>
    <w:rsid w:val="00F46517"/>
    <w:rsid w:val="00F46679"/>
    <w:rsid w:val="00F46828"/>
    <w:rsid w:val="00F46985"/>
    <w:rsid w:val="00F46F9F"/>
    <w:rsid w:val="00F473B4"/>
    <w:rsid w:val="00F473E8"/>
    <w:rsid w:val="00F47661"/>
    <w:rsid w:val="00F4768B"/>
    <w:rsid w:val="00F47BAB"/>
    <w:rsid w:val="00F47DD0"/>
    <w:rsid w:val="00F47E04"/>
    <w:rsid w:val="00F47F2B"/>
    <w:rsid w:val="00F50001"/>
    <w:rsid w:val="00F504EB"/>
    <w:rsid w:val="00F50644"/>
    <w:rsid w:val="00F50A15"/>
    <w:rsid w:val="00F50DD3"/>
    <w:rsid w:val="00F51071"/>
    <w:rsid w:val="00F51089"/>
    <w:rsid w:val="00F51623"/>
    <w:rsid w:val="00F5162F"/>
    <w:rsid w:val="00F516E8"/>
    <w:rsid w:val="00F51795"/>
    <w:rsid w:val="00F5180E"/>
    <w:rsid w:val="00F518FE"/>
    <w:rsid w:val="00F51919"/>
    <w:rsid w:val="00F519E9"/>
    <w:rsid w:val="00F51A5E"/>
    <w:rsid w:val="00F521E1"/>
    <w:rsid w:val="00F5223C"/>
    <w:rsid w:val="00F52449"/>
    <w:rsid w:val="00F52B8A"/>
    <w:rsid w:val="00F52BA0"/>
    <w:rsid w:val="00F52E54"/>
    <w:rsid w:val="00F533A3"/>
    <w:rsid w:val="00F535A6"/>
    <w:rsid w:val="00F5367C"/>
    <w:rsid w:val="00F53996"/>
    <w:rsid w:val="00F53A5F"/>
    <w:rsid w:val="00F53AD4"/>
    <w:rsid w:val="00F53DC4"/>
    <w:rsid w:val="00F53E41"/>
    <w:rsid w:val="00F53E9E"/>
    <w:rsid w:val="00F53F0D"/>
    <w:rsid w:val="00F54177"/>
    <w:rsid w:val="00F541E6"/>
    <w:rsid w:val="00F542FA"/>
    <w:rsid w:val="00F5491E"/>
    <w:rsid w:val="00F54948"/>
    <w:rsid w:val="00F54ADE"/>
    <w:rsid w:val="00F54BEF"/>
    <w:rsid w:val="00F54FC8"/>
    <w:rsid w:val="00F550DA"/>
    <w:rsid w:val="00F553A5"/>
    <w:rsid w:val="00F5547F"/>
    <w:rsid w:val="00F55702"/>
    <w:rsid w:val="00F55A37"/>
    <w:rsid w:val="00F55D9D"/>
    <w:rsid w:val="00F561F0"/>
    <w:rsid w:val="00F56438"/>
    <w:rsid w:val="00F565EE"/>
    <w:rsid w:val="00F5663F"/>
    <w:rsid w:val="00F566AB"/>
    <w:rsid w:val="00F566F3"/>
    <w:rsid w:val="00F56772"/>
    <w:rsid w:val="00F567D9"/>
    <w:rsid w:val="00F568E4"/>
    <w:rsid w:val="00F568FC"/>
    <w:rsid w:val="00F5696C"/>
    <w:rsid w:val="00F56A21"/>
    <w:rsid w:val="00F56AB3"/>
    <w:rsid w:val="00F56ACA"/>
    <w:rsid w:val="00F5719F"/>
    <w:rsid w:val="00F574A8"/>
    <w:rsid w:val="00F577BE"/>
    <w:rsid w:val="00F57841"/>
    <w:rsid w:val="00F579C4"/>
    <w:rsid w:val="00F57D8F"/>
    <w:rsid w:val="00F57DDA"/>
    <w:rsid w:val="00F60254"/>
    <w:rsid w:val="00F602CF"/>
    <w:rsid w:val="00F603F9"/>
    <w:rsid w:val="00F604DE"/>
    <w:rsid w:val="00F6052A"/>
    <w:rsid w:val="00F606BA"/>
    <w:rsid w:val="00F6081E"/>
    <w:rsid w:val="00F60825"/>
    <w:rsid w:val="00F60C4C"/>
    <w:rsid w:val="00F6103A"/>
    <w:rsid w:val="00F6105B"/>
    <w:rsid w:val="00F6126D"/>
    <w:rsid w:val="00F6128B"/>
    <w:rsid w:val="00F61606"/>
    <w:rsid w:val="00F6162C"/>
    <w:rsid w:val="00F6171D"/>
    <w:rsid w:val="00F61B52"/>
    <w:rsid w:val="00F61EF6"/>
    <w:rsid w:val="00F627E8"/>
    <w:rsid w:val="00F627EE"/>
    <w:rsid w:val="00F62976"/>
    <w:rsid w:val="00F62FD1"/>
    <w:rsid w:val="00F635AB"/>
    <w:rsid w:val="00F635FD"/>
    <w:rsid w:val="00F637FA"/>
    <w:rsid w:val="00F63A1F"/>
    <w:rsid w:val="00F63A7A"/>
    <w:rsid w:val="00F63B6A"/>
    <w:rsid w:val="00F64011"/>
    <w:rsid w:val="00F645E0"/>
    <w:rsid w:val="00F6471A"/>
    <w:rsid w:val="00F647C6"/>
    <w:rsid w:val="00F64A0F"/>
    <w:rsid w:val="00F64A42"/>
    <w:rsid w:val="00F64D93"/>
    <w:rsid w:val="00F6503E"/>
    <w:rsid w:val="00F6507D"/>
    <w:rsid w:val="00F65146"/>
    <w:rsid w:val="00F65221"/>
    <w:rsid w:val="00F653F2"/>
    <w:rsid w:val="00F6545B"/>
    <w:rsid w:val="00F657A8"/>
    <w:rsid w:val="00F658B9"/>
    <w:rsid w:val="00F65A6B"/>
    <w:rsid w:val="00F66114"/>
    <w:rsid w:val="00F664D5"/>
    <w:rsid w:val="00F66592"/>
    <w:rsid w:val="00F6659E"/>
    <w:rsid w:val="00F666BB"/>
    <w:rsid w:val="00F66744"/>
    <w:rsid w:val="00F66ACD"/>
    <w:rsid w:val="00F66B28"/>
    <w:rsid w:val="00F66B48"/>
    <w:rsid w:val="00F66D09"/>
    <w:rsid w:val="00F66E46"/>
    <w:rsid w:val="00F67022"/>
    <w:rsid w:val="00F6705E"/>
    <w:rsid w:val="00F670AC"/>
    <w:rsid w:val="00F670DB"/>
    <w:rsid w:val="00F674E9"/>
    <w:rsid w:val="00F67869"/>
    <w:rsid w:val="00F67A04"/>
    <w:rsid w:val="00F67B02"/>
    <w:rsid w:val="00F7029B"/>
    <w:rsid w:val="00F704BF"/>
    <w:rsid w:val="00F705C4"/>
    <w:rsid w:val="00F706D4"/>
    <w:rsid w:val="00F70856"/>
    <w:rsid w:val="00F70B42"/>
    <w:rsid w:val="00F70C60"/>
    <w:rsid w:val="00F70D31"/>
    <w:rsid w:val="00F70EE2"/>
    <w:rsid w:val="00F710FF"/>
    <w:rsid w:val="00F7111F"/>
    <w:rsid w:val="00F71808"/>
    <w:rsid w:val="00F719F1"/>
    <w:rsid w:val="00F71AC7"/>
    <w:rsid w:val="00F71B03"/>
    <w:rsid w:val="00F71D5C"/>
    <w:rsid w:val="00F71D8B"/>
    <w:rsid w:val="00F71DAC"/>
    <w:rsid w:val="00F71FFC"/>
    <w:rsid w:val="00F723B2"/>
    <w:rsid w:val="00F72BA4"/>
    <w:rsid w:val="00F72E75"/>
    <w:rsid w:val="00F73099"/>
    <w:rsid w:val="00F73129"/>
    <w:rsid w:val="00F733EE"/>
    <w:rsid w:val="00F7378E"/>
    <w:rsid w:val="00F73844"/>
    <w:rsid w:val="00F7389F"/>
    <w:rsid w:val="00F7398A"/>
    <w:rsid w:val="00F73A07"/>
    <w:rsid w:val="00F73B8A"/>
    <w:rsid w:val="00F73DA8"/>
    <w:rsid w:val="00F73EE2"/>
    <w:rsid w:val="00F73F96"/>
    <w:rsid w:val="00F741AB"/>
    <w:rsid w:val="00F74795"/>
    <w:rsid w:val="00F74838"/>
    <w:rsid w:val="00F74994"/>
    <w:rsid w:val="00F749DB"/>
    <w:rsid w:val="00F74ACE"/>
    <w:rsid w:val="00F74C9F"/>
    <w:rsid w:val="00F74D6F"/>
    <w:rsid w:val="00F7500C"/>
    <w:rsid w:val="00F7526F"/>
    <w:rsid w:val="00F754B7"/>
    <w:rsid w:val="00F75635"/>
    <w:rsid w:val="00F759D4"/>
    <w:rsid w:val="00F75C43"/>
    <w:rsid w:val="00F75DCD"/>
    <w:rsid w:val="00F75F1A"/>
    <w:rsid w:val="00F76127"/>
    <w:rsid w:val="00F763C6"/>
    <w:rsid w:val="00F76419"/>
    <w:rsid w:val="00F76596"/>
    <w:rsid w:val="00F766E4"/>
    <w:rsid w:val="00F769AE"/>
    <w:rsid w:val="00F76AA0"/>
    <w:rsid w:val="00F76AAE"/>
    <w:rsid w:val="00F76B8C"/>
    <w:rsid w:val="00F76FB5"/>
    <w:rsid w:val="00F7721B"/>
    <w:rsid w:val="00F772F6"/>
    <w:rsid w:val="00F7774D"/>
    <w:rsid w:val="00F779B5"/>
    <w:rsid w:val="00F77D22"/>
    <w:rsid w:val="00F77EC1"/>
    <w:rsid w:val="00F77EF1"/>
    <w:rsid w:val="00F80135"/>
    <w:rsid w:val="00F801FC"/>
    <w:rsid w:val="00F803C8"/>
    <w:rsid w:val="00F804DE"/>
    <w:rsid w:val="00F805AF"/>
    <w:rsid w:val="00F8072A"/>
    <w:rsid w:val="00F80ED7"/>
    <w:rsid w:val="00F80F32"/>
    <w:rsid w:val="00F81041"/>
    <w:rsid w:val="00F81129"/>
    <w:rsid w:val="00F811BC"/>
    <w:rsid w:val="00F81392"/>
    <w:rsid w:val="00F813AB"/>
    <w:rsid w:val="00F81414"/>
    <w:rsid w:val="00F8170D"/>
    <w:rsid w:val="00F818FE"/>
    <w:rsid w:val="00F819A4"/>
    <w:rsid w:val="00F81C4E"/>
    <w:rsid w:val="00F81D32"/>
    <w:rsid w:val="00F821CA"/>
    <w:rsid w:val="00F8231B"/>
    <w:rsid w:val="00F82578"/>
    <w:rsid w:val="00F82899"/>
    <w:rsid w:val="00F828D3"/>
    <w:rsid w:val="00F82930"/>
    <w:rsid w:val="00F82A30"/>
    <w:rsid w:val="00F82BF2"/>
    <w:rsid w:val="00F82DDA"/>
    <w:rsid w:val="00F82F2C"/>
    <w:rsid w:val="00F834DA"/>
    <w:rsid w:val="00F8364A"/>
    <w:rsid w:val="00F8365D"/>
    <w:rsid w:val="00F83714"/>
    <w:rsid w:val="00F83A45"/>
    <w:rsid w:val="00F83F58"/>
    <w:rsid w:val="00F842A6"/>
    <w:rsid w:val="00F8438E"/>
    <w:rsid w:val="00F84433"/>
    <w:rsid w:val="00F84802"/>
    <w:rsid w:val="00F849BB"/>
    <w:rsid w:val="00F84A8F"/>
    <w:rsid w:val="00F84DF7"/>
    <w:rsid w:val="00F85012"/>
    <w:rsid w:val="00F85299"/>
    <w:rsid w:val="00F853DB"/>
    <w:rsid w:val="00F8553E"/>
    <w:rsid w:val="00F8555E"/>
    <w:rsid w:val="00F856AC"/>
    <w:rsid w:val="00F856EF"/>
    <w:rsid w:val="00F86036"/>
    <w:rsid w:val="00F86173"/>
    <w:rsid w:val="00F8634B"/>
    <w:rsid w:val="00F86793"/>
    <w:rsid w:val="00F867C0"/>
    <w:rsid w:val="00F867C5"/>
    <w:rsid w:val="00F86BD0"/>
    <w:rsid w:val="00F870EB"/>
    <w:rsid w:val="00F875BC"/>
    <w:rsid w:val="00F879A5"/>
    <w:rsid w:val="00F87ADB"/>
    <w:rsid w:val="00F87B0F"/>
    <w:rsid w:val="00F87B7D"/>
    <w:rsid w:val="00F87CAC"/>
    <w:rsid w:val="00F901FD"/>
    <w:rsid w:val="00F90301"/>
    <w:rsid w:val="00F903E0"/>
    <w:rsid w:val="00F9075C"/>
    <w:rsid w:val="00F908C0"/>
    <w:rsid w:val="00F909C6"/>
    <w:rsid w:val="00F90C8F"/>
    <w:rsid w:val="00F90CD2"/>
    <w:rsid w:val="00F90D83"/>
    <w:rsid w:val="00F91499"/>
    <w:rsid w:val="00F91742"/>
    <w:rsid w:val="00F91945"/>
    <w:rsid w:val="00F919B5"/>
    <w:rsid w:val="00F91CAB"/>
    <w:rsid w:val="00F91F22"/>
    <w:rsid w:val="00F91F23"/>
    <w:rsid w:val="00F9222B"/>
    <w:rsid w:val="00F92584"/>
    <w:rsid w:val="00F9264C"/>
    <w:rsid w:val="00F92730"/>
    <w:rsid w:val="00F92D94"/>
    <w:rsid w:val="00F92DB8"/>
    <w:rsid w:val="00F92F3B"/>
    <w:rsid w:val="00F930C8"/>
    <w:rsid w:val="00F932AA"/>
    <w:rsid w:val="00F932BA"/>
    <w:rsid w:val="00F9363E"/>
    <w:rsid w:val="00F9381E"/>
    <w:rsid w:val="00F93AFF"/>
    <w:rsid w:val="00F93C06"/>
    <w:rsid w:val="00F93CA2"/>
    <w:rsid w:val="00F93CB9"/>
    <w:rsid w:val="00F93E09"/>
    <w:rsid w:val="00F93E9A"/>
    <w:rsid w:val="00F941C5"/>
    <w:rsid w:val="00F942BD"/>
    <w:rsid w:val="00F944D7"/>
    <w:rsid w:val="00F948A1"/>
    <w:rsid w:val="00F94A1B"/>
    <w:rsid w:val="00F94A81"/>
    <w:rsid w:val="00F94C4B"/>
    <w:rsid w:val="00F94C8E"/>
    <w:rsid w:val="00F94F5B"/>
    <w:rsid w:val="00F9504E"/>
    <w:rsid w:val="00F950A7"/>
    <w:rsid w:val="00F9525B"/>
    <w:rsid w:val="00F953C0"/>
    <w:rsid w:val="00F95401"/>
    <w:rsid w:val="00F954C8"/>
    <w:rsid w:val="00F95518"/>
    <w:rsid w:val="00F95756"/>
    <w:rsid w:val="00F9585F"/>
    <w:rsid w:val="00F95EBF"/>
    <w:rsid w:val="00F960F9"/>
    <w:rsid w:val="00F96189"/>
    <w:rsid w:val="00F962A9"/>
    <w:rsid w:val="00F970C3"/>
    <w:rsid w:val="00F97566"/>
    <w:rsid w:val="00F97B78"/>
    <w:rsid w:val="00F97BD4"/>
    <w:rsid w:val="00F97DF8"/>
    <w:rsid w:val="00FA05D0"/>
    <w:rsid w:val="00FA07DC"/>
    <w:rsid w:val="00FA0834"/>
    <w:rsid w:val="00FA0AB6"/>
    <w:rsid w:val="00FA0AEA"/>
    <w:rsid w:val="00FA0B18"/>
    <w:rsid w:val="00FA0BDE"/>
    <w:rsid w:val="00FA0DC1"/>
    <w:rsid w:val="00FA15D5"/>
    <w:rsid w:val="00FA1749"/>
    <w:rsid w:val="00FA1FA4"/>
    <w:rsid w:val="00FA25C6"/>
    <w:rsid w:val="00FA29DD"/>
    <w:rsid w:val="00FA2B96"/>
    <w:rsid w:val="00FA2D0D"/>
    <w:rsid w:val="00FA30F2"/>
    <w:rsid w:val="00FA3231"/>
    <w:rsid w:val="00FA3387"/>
    <w:rsid w:val="00FA3531"/>
    <w:rsid w:val="00FA3C95"/>
    <w:rsid w:val="00FA3CF6"/>
    <w:rsid w:val="00FA3D99"/>
    <w:rsid w:val="00FA3F60"/>
    <w:rsid w:val="00FA3F9C"/>
    <w:rsid w:val="00FA41A5"/>
    <w:rsid w:val="00FA42D4"/>
    <w:rsid w:val="00FA462D"/>
    <w:rsid w:val="00FA46ED"/>
    <w:rsid w:val="00FA4793"/>
    <w:rsid w:val="00FA4932"/>
    <w:rsid w:val="00FA4BEE"/>
    <w:rsid w:val="00FA4D05"/>
    <w:rsid w:val="00FA561C"/>
    <w:rsid w:val="00FA5735"/>
    <w:rsid w:val="00FA5844"/>
    <w:rsid w:val="00FA5C8F"/>
    <w:rsid w:val="00FA6091"/>
    <w:rsid w:val="00FA613F"/>
    <w:rsid w:val="00FA6527"/>
    <w:rsid w:val="00FA65A3"/>
    <w:rsid w:val="00FA6890"/>
    <w:rsid w:val="00FA68E9"/>
    <w:rsid w:val="00FA697A"/>
    <w:rsid w:val="00FA6B55"/>
    <w:rsid w:val="00FA6BA3"/>
    <w:rsid w:val="00FA6C27"/>
    <w:rsid w:val="00FA6D1F"/>
    <w:rsid w:val="00FA6EFD"/>
    <w:rsid w:val="00FA6F79"/>
    <w:rsid w:val="00FA6F8F"/>
    <w:rsid w:val="00FA7030"/>
    <w:rsid w:val="00FA706E"/>
    <w:rsid w:val="00FA741C"/>
    <w:rsid w:val="00FA7436"/>
    <w:rsid w:val="00FA75AA"/>
    <w:rsid w:val="00FA7907"/>
    <w:rsid w:val="00FA7A12"/>
    <w:rsid w:val="00FA7E4A"/>
    <w:rsid w:val="00FA7F24"/>
    <w:rsid w:val="00FA7F52"/>
    <w:rsid w:val="00FB07D3"/>
    <w:rsid w:val="00FB0949"/>
    <w:rsid w:val="00FB0A08"/>
    <w:rsid w:val="00FB0A21"/>
    <w:rsid w:val="00FB0AAC"/>
    <w:rsid w:val="00FB0BB1"/>
    <w:rsid w:val="00FB0C93"/>
    <w:rsid w:val="00FB1026"/>
    <w:rsid w:val="00FB1344"/>
    <w:rsid w:val="00FB1623"/>
    <w:rsid w:val="00FB18EE"/>
    <w:rsid w:val="00FB1AA8"/>
    <w:rsid w:val="00FB1C42"/>
    <w:rsid w:val="00FB1FB8"/>
    <w:rsid w:val="00FB2095"/>
    <w:rsid w:val="00FB241A"/>
    <w:rsid w:val="00FB2757"/>
    <w:rsid w:val="00FB2AEB"/>
    <w:rsid w:val="00FB2BC2"/>
    <w:rsid w:val="00FB2E7B"/>
    <w:rsid w:val="00FB3291"/>
    <w:rsid w:val="00FB3A9A"/>
    <w:rsid w:val="00FB3C0C"/>
    <w:rsid w:val="00FB3EF6"/>
    <w:rsid w:val="00FB4045"/>
    <w:rsid w:val="00FB40AC"/>
    <w:rsid w:val="00FB40E1"/>
    <w:rsid w:val="00FB41DE"/>
    <w:rsid w:val="00FB427D"/>
    <w:rsid w:val="00FB429E"/>
    <w:rsid w:val="00FB46C8"/>
    <w:rsid w:val="00FB493F"/>
    <w:rsid w:val="00FB4A85"/>
    <w:rsid w:val="00FB4AC2"/>
    <w:rsid w:val="00FB4B8C"/>
    <w:rsid w:val="00FB4DC6"/>
    <w:rsid w:val="00FB5061"/>
    <w:rsid w:val="00FB5152"/>
    <w:rsid w:val="00FB569A"/>
    <w:rsid w:val="00FB573C"/>
    <w:rsid w:val="00FB57D2"/>
    <w:rsid w:val="00FB5909"/>
    <w:rsid w:val="00FB59D3"/>
    <w:rsid w:val="00FB6203"/>
    <w:rsid w:val="00FB62F3"/>
    <w:rsid w:val="00FB63A0"/>
    <w:rsid w:val="00FB6513"/>
    <w:rsid w:val="00FB694A"/>
    <w:rsid w:val="00FB697C"/>
    <w:rsid w:val="00FB6B57"/>
    <w:rsid w:val="00FB70CB"/>
    <w:rsid w:val="00FB7576"/>
    <w:rsid w:val="00FB7669"/>
    <w:rsid w:val="00FB781F"/>
    <w:rsid w:val="00FB79A5"/>
    <w:rsid w:val="00FB7AA3"/>
    <w:rsid w:val="00FB7E2E"/>
    <w:rsid w:val="00FB7FBA"/>
    <w:rsid w:val="00FC031D"/>
    <w:rsid w:val="00FC04C5"/>
    <w:rsid w:val="00FC095B"/>
    <w:rsid w:val="00FC0AE1"/>
    <w:rsid w:val="00FC0BC9"/>
    <w:rsid w:val="00FC0CCA"/>
    <w:rsid w:val="00FC0CD4"/>
    <w:rsid w:val="00FC0D92"/>
    <w:rsid w:val="00FC0DC5"/>
    <w:rsid w:val="00FC11F2"/>
    <w:rsid w:val="00FC1246"/>
    <w:rsid w:val="00FC146D"/>
    <w:rsid w:val="00FC165F"/>
    <w:rsid w:val="00FC1692"/>
    <w:rsid w:val="00FC1715"/>
    <w:rsid w:val="00FC1845"/>
    <w:rsid w:val="00FC188B"/>
    <w:rsid w:val="00FC1900"/>
    <w:rsid w:val="00FC1938"/>
    <w:rsid w:val="00FC1AB0"/>
    <w:rsid w:val="00FC23A5"/>
    <w:rsid w:val="00FC2500"/>
    <w:rsid w:val="00FC2629"/>
    <w:rsid w:val="00FC280A"/>
    <w:rsid w:val="00FC2835"/>
    <w:rsid w:val="00FC2900"/>
    <w:rsid w:val="00FC292B"/>
    <w:rsid w:val="00FC2C44"/>
    <w:rsid w:val="00FC30B5"/>
    <w:rsid w:val="00FC3330"/>
    <w:rsid w:val="00FC34F4"/>
    <w:rsid w:val="00FC38D7"/>
    <w:rsid w:val="00FC39C6"/>
    <w:rsid w:val="00FC3AB8"/>
    <w:rsid w:val="00FC3ED6"/>
    <w:rsid w:val="00FC40F4"/>
    <w:rsid w:val="00FC4188"/>
    <w:rsid w:val="00FC41B6"/>
    <w:rsid w:val="00FC422E"/>
    <w:rsid w:val="00FC441E"/>
    <w:rsid w:val="00FC4560"/>
    <w:rsid w:val="00FC4762"/>
    <w:rsid w:val="00FC528B"/>
    <w:rsid w:val="00FC5386"/>
    <w:rsid w:val="00FC539B"/>
    <w:rsid w:val="00FC5549"/>
    <w:rsid w:val="00FC5607"/>
    <w:rsid w:val="00FC5A36"/>
    <w:rsid w:val="00FC5D6D"/>
    <w:rsid w:val="00FC5E10"/>
    <w:rsid w:val="00FC5F66"/>
    <w:rsid w:val="00FC66A2"/>
    <w:rsid w:val="00FC6756"/>
    <w:rsid w:val="00FC681A"/>
    <w:rsid w:val="00FC6F85"/>
    <w:rsid w:val="00FC706A"/>
    <w:rsid w:val="00FC7133"/>
    <w:rsid w:val="00FC7231"/>
    <w:rsid w:val="00FC7346"/>
    <w:rsid w:val="00FC750E"/>
    <w:rsid w:val="00FC7556"/>
    <w:rsid w:val="00FC759E"/>
    <w:rsid w:val="00FC7660"/>
    <w:rsid w:val="00FC76F7"/>
    <w:rsid w:val="00FC770D"/>
    <w:rsid w:val="00FC790F"/>
    <w:rsid w:val="00FC7991"/>
    <w:rsid w:val="00FC79CE"/>
    <w:rsid w:val="00FC7A21"/>
    <w:rsid w:val="00FC7C8F"/>
    <w:rsid w:val="00FC7D10"/>
    <w:rsid w:val="00FC7D48"/>
    <w:rsid w:val="00FC7E53"/>
    <w:rsid w:val="00FC7EB7"/>
    <w:rsid w:val="00FD02F3"/>
    <w:rsid w:val="00FD04AD"/>
    <w:rsid w:val="00FD06D1"/>
    <w:rsid w:val="00FD0E08"/>
    <w:rsid w:val="00FD0E0F"/>
    <w:rsid w:val="00FD0F2D"/>
    <w:rsid w:val="00FD0FD5"/>
    <w:rsid w:val="00FD1225"/>
    <w:rsid w:val="00FD12DF"/>
    <w:rsid w:val="00FD1409"/>
    <w:rsid w:val="00FD140F"/>
    <w:rsid w:val="00FD14A0"/>
    <w:rsid w:val="00FD1684"/>
    <w:rsid w:val="00FD1752"/>
    <w:rsid w:val="00FD1CCB"/>
    <w:rsid w:val="00FD1F14"/>
    <w:rsid w:val="00FD1F28"/>
    <w:rsid w:val="00FD1F71"/>
    <w:rsid w:val="00FD2077"/>
    <w:rsid w:val="00FD2232"/>
    <w:rsid w:val="00FD2486"/>
    <w:rsid w:val="00FD24F6"/>
    <w:rsid w:val="00FD29A5"/>
    <w:rsid w:val="00FD2A2D"/>
    <w:rsid w:val="00FD2ACC"/>
    <w:rsid w:val="00FD2F06"/>
    <w:rsid w:val="00FD2F1B"/>
    <w:rsid w:val="00FD2F34"/>
    <w:rsid w:val="00FD3107"/>
    <w:rsid w:val="00FD3305"/>
    <w:rsid w:val="00FD367D"/>
    <w:rsid w:val="00FD38E8"/>
    <w:rsid w:val="00FD3AA4"/>
    <w:rsid w:val="00FD3E49"/>
    <w:rsid w:val="00FD3F09"/>
    <w:rsid w:val="00FD4192"/>
    <w:rsid w:val="00FD42EC"/>
    <w:rsid w:val="00FD43AB"/>
    <w:rsid w:val="00FD44F0"/>
    <w:rsid w:val="00FD4A60"/>
    <w:rsid w:val="00FD4D52"/>
    <w:rsid w:val="00FD5220"/>
    <w:rsid w:val="00FD55F7"/>
    <w:rsid w:val="00FD5824"/>
    <w:rsid w:val="00FD5F4F"/>
    <w:rsid w:val="00FD60A4"/>
    <w:rsid w:val="00FD622E"/>
    <w:rsid w:val="00FD6315"/>
    <w:rsid w:val="00FD6592"/>
    <w:rsid w:val="00FD6621"/>
    <w:rsid w:val="00FD6B81"/>
    <w:rsid w:val="00FD6C36"/>
    <w:rsid w:val="00FD726E"/>
    <w:rsid w:val="00FD728F"/>
    <w:rsid w:val="00FD72EC"/>
    <w:rsid w:val="00FD7306"/>
    <w:rsid w:val="00FD73D3"/>
    <w:rsid w:val="00FD74B4"/>
    <w:rsid w:val="00FD7651"/>
    <w:rsid w:val="00FD7886"/>
    <w:rsid w:val="00FD78FC"/>
    <w:rsid w:val="00FD793F"/>
    <w:rsid w:val="00FD7CAF"/>
    <w:rsid w:val="00FD7FC1"/>
    <w:rsid w:val="00FE00BB"/>
    <w:rsid w:val="00FE03D4"/>
    <w:rsid w:val="00FE041D"/>
    <w:rsid w:val="00FE0599"/>
    <w:rsid w:val="00FE05DE"/>
    <w:rsid w:val="00FE062A"/>
    <w:rsid w:val="00FE075A"/>
    <w:rsid w:val="00FE07DA"/>
    <w:rsid w:val="00FE0A69"/>
    <w:rsid w:val="00FE0C34"/>
    <w:rsid w:val="00FE0DB4"/>
    <w:rsid w:val="00FE1027"/>
    <w:rsid w:val="00FE1270"/>
    <w:rsid w:val="00FE14EC"/>
    <w:rsid w:val="00FE1551"/>
    <w:rsid w:val="00FE16B5"/>
    <w:rsid w:val="00FE17B4"/>
    <w:rsid w:val="00FE1BFE"/>
    <w:rsid w:val="00FE1C03"/>
    <w:rsid w:val="00FE1C09"/>
    <w:rsid w:val="00FE2239"/>
    <w:rsid w:val="00FE2549"/>
    <w:rsid w:val="00FE25A9"/>
    <w:rsid w:val="00FE2638"/>
    <w:rsid w:val="00FE26B6"/>
    <w:rsid w:val="00FE287A"/>
    <w:rsid w:val="00FE291B"/>
    <w:rsid w:val="00FE2B6E"/>
    <w:rsid w:val="00FE2CCF"/>
    <w:rsid w:val="00FE2E80"/>
    <w:rsid w:val="00FE2FF3"/>
    <w:rsid w:val="00FE33A7"/>
    <w:rsid w:val="00FE3806"/>
    <w:rsid w:val="00FE38CC"/>
    <w:rsid w:val="00FE3F18"/>
    <w:rsid w:val="00FE4192"/>
    <w:rsid w:val="00FE443F"/>
    <w:rsid w:val="00FE456D"/>
    <w:rsid w:val="00FE4764"/>
    <w:rsid w:val="00FE4EB6"/>
    <w:rsid w:val="00FE4FC5"/>
    <w:rsid w:val="00FE5258"/>
    <w:rsid w:val="00FE531E"/>
    <w:rsid w:val="00FE5847"/>
    <w:rsid w:val="00FE5EDC"/>
    <w:rsid w:val="00FE6788"/>
    <w:rsid w:val="00FE67CA"/>
    <w:rsid w:val="00FE67EA"/>
    <w:rsid w:val="00FE6807"/>
    <w:rsid w:val="00FE6888"/>
    <w:rsid w:val="00FE69E7"/>
    <w:rsid w:val="00FE6A89"/>
    <w:rsid w:val="00FE6B96"/>
    <w:rsid w:val="00FE7621"/>
    <w:rsid w:val="00FE77AB"/>
    <w:rsid w:val="00FE79B0"/>
    <w:rsid w:val="00FE79BE"/>
    <w:rsid w:val="00FE7AB5"/>
    <w:rsid w:val="00FF012F"/>
    <w:rsid w:val="00FF01EA"/>
    <w:rsid w:val="00FF06B8"/>
    <w:rsid w:val="00FF0793"/>
    <w:rsid w:val="00FF07FF"/>
    <w:rsid w:val="00FF0B0B"/>
    <w:rsid w:val="00FF12FF"/>
    <w:rsid w:val="00FF16FD"/>
    <w:rsid w:val="00FF175B"/>
    <w:rsid w:val="00FF1905"/>
    <w:rsid w:val="00FF1AC2"/>
    <w:rsid w:val="00FF1B82"/>
    <w:rsid w:val="00FF1B89"/>
    <w:rsid w:val="00FF1B8D"/>
    <w:rsid w:val="00FF22A8"/>
    <w:rsid w:val="00FF2362"/>
    <w:rsid w:val="00FF24A2"/>
    <w:rsid w:val="00FF26EA"/>
    <w:rsid w:val="00FF273A"/>
    <w:rsid w:val="00FF2857"/>
    <w:rsid w:val="00FF29F2"/>
    <w:rsid w:val="00FF2CB9"/>
    <w:rsid w:val="00FF2DE4"/>
    <w:rsid w:val="00FF2E39"/>
    <w:rsid w:val="00FF373C"/>
    <w:rsid w:val="00FF3948"/>
    <w:rsid w:val="00FF3AF3"/>
    <w:rsid w:val="00FF3FB3"/>
    <w:rsid w:val="00FF4336"/>
    <w:rsid w:val="00FF433E"/>
    <w:rsid w:val="00FF45EA"/>
    <w:rsid w:val="00FF4A6A"/>
    <w:rsid w:val="00FF4B07"/>
    <w:rsid w:val="00FF4E27"/>
    <w:rsid w:val="00FF5139"/>
    <w:rsid w:val="00FF51F6"/>
    <w:rsid w:val="00FF5232"/>
    <w:rsid w:val="00FF53A9"/>
    <w:rsid w:val="00FF55E3"/>
    <w:rsid w:val="00FF56BB"/>
    <w:rsid w:val="00FF5B1A"/>
    <w:rsid w:val="00FF5BA8"/>
    <w:rsid w:val="00FF5C26"/>
    <w:rsid w:val="00FF5C57"/>
    <w:rsid w:val="00FF5CA7"/>
    <w:rsid w:val="00FF5D98"/>
    <w:rsid w:val="00FF5F4B"/>
    <w:rsid w:val="00FF602B"/>
    <w:rsid w:val="00FF63CD"/>
    <w:rsid w:val="00FF658A"/>
    <w:rsid w:val="00FF69CC"/>
    <w:rsid w:val="00FF6C3F"/>
    <w:rsid w:val="00FF6D83"/>
    <w:rsid w:val="00FF6F42"/>
    <w:rsid w:val="00FF6F83"/>
    <w:rsid w:val="00FF71BA"/>
    <w:rsid w:val="00FF7779"/>
    <w:rsid w:val="00FF77DE"/>
    <w:rsid w:val="00FF792C"/>
    <w:rsid w:val="00FF7C48"/>
    <w:rsid w:val="00FF7D30"/>
    <w:rsid w:val="00FF7EF5"/>
    <w:rsid w:val="00FF7F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0BA5875A"/>
  <w15:chartTrackingRefBased/>
  <w15:docId w15:val="{1B739E1B-0839-4DF0-BC1E-7B891DEF80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theme="minorBidi"/>
        <w:sz w:val="23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7A1E"/>
  </w:style>
  <w:style w:type="paragraph" w:styleId="Heading2">
    <w:name w:val="heading 2"/>
    <w:basedOn w:val="Normal"/>
    <w:next w:val="Normal"/>
    <w:link w:val="Heading2Char"/>
    <w:unhideWhenUsed/>
    <w:qFormat/>
    <w:rsid w:val="00741E7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B172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6303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63035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030B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30BA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nhideWhenUsed/>
    <w:rsid w:val="00E24C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4C41"/>
  </w:style>
  <w:style w:type="paragraph" w:styleId="Footer">
    <w:name w:val="footer"/>
    <w:basedOn w:val="Normal"/>
    <w:link w:val="FooterChar"/>
    <w:unhideWhenUsed/>
    <w:rsid w:val="00E24C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4C41"/>
  </w:style>
  <w:style w:type="table" w:styleId="TableGrid">
    <w:name w:val="Table Grid"/>
    <w:basedOn w:val="TableNormal"/>
    <w:uiPriority w:val="39"/>
    <w:rsid w:val="006242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unhideWhenUsed/>
    <w:rsid w:val="004E6D31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14305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4305"/>
    <w:rPr>
      <w:rFonts w:ascii="Calibri" w:hAnsi="Calibri" w:cs="Calibri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C14305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C14305"/>
    <w:rPr>
      <w:rFonts w:ascii="Calibri" w:hAnsi="Calibri" w:cs="Calibri"/>
      <w:noProof/>
      <w:sz w:val="22"/>
    </w:rPr>
  </w:style>
  <w:style w:type="paragraph" w:customStyle="1" w:styleId="KCEParagraphKCE">
    <w:name w:val="KCE_Paragraph_KCE"/>
    <w:basedOn w:val="Normal"/>
    <w:link w:val="KCEParagraphKCEChar"/>
    <w:qFormat/>
    <w:rsid w:val="005A0C67"/>
    <w:pPr>
      <w:kinsoku w:val="0"/>
      <w:overflowPunct w:val="0"/>
      <w:autoSpaceDE w:val="0"/>
      <w:autoSpaceDN w:val="0"/>
      <w:spacing w:before="120" w:after="0" w:line="360" w:lineRule="auto"/>
      <w:jc w:val="both"/>
    </w:pPr>
    <w:rPr>
      <w:rFonts w:ascii="Arial" w:eastAsia="Arial Unicode MS" w:hAnsi="Arial" w:cs="Times New Roman"/>
      <w:bCs/>
      <w:lang w:val="en-GB" w:eastAsia="zh-CN"/>
    </w:rPr>
  </w:style>
  <w:style w:type="character" w:customStyle="1" w:styleId="KCEParagraphKCEChar">
    <w:name w:val="KCE_Paragraph_KCE Char"/>
    <w:link w:val="KCEParagraphKCE"/>
    <w:rsid w:val="005A0C67"/>
    <w:rPr>
      <w:rFonts w:ascii="Arial" w:eastAsia="Arial Unicode MS" w:hAnsi="Arial" w:cs="Times New Roman"/>
      <w:bCs/>
      <w:lang w:val="en-GB"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C548E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548E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548E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548E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548E9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DA28B4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41E7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numbering" w:customStyle="1" w:styleId="NoList1">
    <w:name w:val="No List1"/>
    <w:next w:val="NoList"/>
    <w:uiPriority w:val="99"/>
    <w:semiHidden/>
    <w:rsid w:val="00B90DBB"/>
  </w:style>
  <w:style w:type="paragraph" w:customStyle="1" w:styleId="msonormal0">
    <w:name w:val="msonormal"/>
    <w:basedOn w:val="Normal"/>
    <w:rsid w:val="00B90DBB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paragraph" w:customStyle="1" w:styleId="font5">
    <w:name w:val="font5"/>
    <w:basedOn w:val="Normal"/>
    <w:rsid w:val="00B90DBB"/>
    <w:pPr>
      <w:spacing w:before="100" w:beforeAutospacing="1" w:after="100" w:afterAutospacing="1" w:line="240" w:lineRule="auto"/>
    </w:pPr>
    <w:rPr>
      <w:rFonts w:ascii="Tahoma" w:eastAsia="Times New Roman" w:hAnsi="Tahoma" w:cs="Tahoma"/>
      <w:color w:val="000000"/>
      <w:sz w:val="18"/>
      <w:szCs w:val="18"/>
    </w:rPr>
  </w:style>
  <w:style w:type="paragraph" w:customStyle="1" w:styleId="font6">
    <w:name w:val="font6"/>
    <w:basedOn w:val="Normal"/>
    <w:rsid w:val="00B90DBB"/>
    <w:pPr>
      <w:spacing w:before="100" w:beforeAutospacing="1" w:after="100" w:afterAutospacing="1" w:line="240" w:lineRule="auto"/>
    </w:pPr>
    <w:rPr>
      <w:rFonts w:ascii="Tahoma" w:eastAsia="Times New Roman" w:hAnsi="Tahoma" w:cs="Tahoma"/>
      <w:b/>
      <w:bCs/>
      <w:color w:val="000000"/>
      <w:sz w:val="18"/>
      <w:szCs w:val="18"/>
    </w:rPr>
  </w:style>
  <w:style w:type="paragraph" w:customStyle="1" w:styleId="font7">
    <w:name w:val="font7"/>
    <w:basedOn w:val="Normal"/>
    <w:rsid w:val="00B90DBB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66">
    <w:name w:val="xl66"/>
    <w:basedOn w:val="Normal"/>
    <w:rsid w:val="00B90DBB"/>
    <w:pPr>
      <w:shd w:val="clear" w:color="000000" w:fill="FFFFFF"/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paragraph" w:customStyle="1" w:styleId="xl67">
    <w:name w:val="xl67"/>
    <w:basedOn w:val="Normal"/>
    <w:rsid w:val="00B90DBB"/>
    <w:pP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eastAsia="Times New Roman" w:cs="Times New Roman"/>
      <w:sz w:val="24"/>
      <w:szCs w:val="24"/>
    </w:rPr>
  </w:style>
  <w:style w:type="paragraph" w:customStyle="1" w:styleId="xl68">
    <w:name w:val="xl68"/>
    <w:basedOn w:val="Normal"/>
    <w:rsid w:val="00B90DBB"/>
    <w:pP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b/>
      <w:bCs/>
      <w:sz w:val="18"/>
      <w:szCs w:val="18"/>
    </w:rPr>
  </w:style>
  <w:style w:type="paragraph" w:customStyle="1" w:styleId="xl69">
    <w:name w:val="xl69"/>
    <w:basedOn w:val="Normal"/>
    <w:rsid w:val="00B90DBB"/>
    <w:pPr>
      <w:shd w:val="clear" w:color="000000" w:fill="FFFFFF"/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</w:rPr>
  </w:style>
  <w:style w:type="paragraph" w:customStyle="1" w:styleId="xl70">
    <w:name w:val="xl70"/>
    <w:basedOn w:val="Normal"/>
    <w:rsid w:val="00B90DBB"/>
    <w:pP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sz w:val="18"/>
      <w:szCs w:val="18"/>
    </w:rPr>
  </w:style>
  <w:style w:type="paragraph" w:customStyle="1" w:styleId="xl71">
    <w:name w:val="xl71"/>
    <w:basedOn w:val="Normal"/>
    <w:rsid w:val="00B90DBB"/>
    <w:pPr>
      <w:shd w:val="clear" w:color="000000" w:fill="FFFFFF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sz w:val="18"/>
      <w:szCs w:val="18"/>
    </w:rPr>
  </w:style>
  <w:style w:type="paragraph" w:customStyle="1" w:styleId="xl72">
    <w:name w:val="xl72"/>
    <w:basedOn w:val="Normal"/>
    <w:rsid w:val="00B90DBB"/>
    <w:pPr>
      <w:shd w:val="clear" w:color="000000" w:fill="FFFFFF"/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</w:rPr>
  </w:style>
  <w:style w:type="paragraph" w:customStyle="1" w:styleId="xl73">
    <w:name w:val="xl73"/>
    <w:basedOn w:val="Normal"/>
    <w:rsid w:val="00B90DBB"/>
    <w:pPr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sz w:val="18"/>
      <w:szCs w:val="18"/>
    </w:rPr>
  </w:style>
  <w:style w:type="paragraph" w:customStyle="1" w:styleId="xl74">
    <w:name w:val="xl74"/>
    <w:basedOn w:val="Normal"/>
    <w:rsid w:val="00B90DBB"/>
    <w:pPr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sz w:val="18"/>
      <w:szCs w:val="18"/>
    </w:rPr>
  </w:style>
  <w:style w:type="paragraph" w:customStyle="1" w:styleId="xl75">
    <w:name w:val="xl75"/>
    <w:basedOn w:val="Normal"/>
    <w:rsid w:val="00B90DBB"/>
    <w:pP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sz w:val="18"/>
      <w:szCs w:val="18"/>
    </w:rPr>
  </w:style>
  <w:style w:type="paragraph" w:customStyle="1" w:styleId="xl76">
    <w:name w:val="xl76"/>
    <w:basedOn w:val="Normal"/>
    <w:rsid w:val="00B90DBB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sz w:val="18"/>
      <w:szCs w:val="18"/>
    </w:rPr>
  </w:style>
  <w:style w:type="paragraph" w:customStyle="1" w:styleId="xl77">
    <w:name w:val="xl77"/>
    <w:basedOn w:val="Normal"/>
    <w:rsid w:val="00B90DBB"/>
    <w:pP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sz w:val="18"/>
      <w:szCs w:val="18"/>
    </w:rPr>
  </w:style>
  <w:style w:type="paragraph" w:customStyle="1" w:styleId="xl78">
    <w:name w:val="xl78"/>
    <w:basedOn w:val="Normal"/>
    <w:rsid w:val="00B90DBB"/>
    <w:pPr>
      <w:shd w:val="clear" w:color="000000" w:fill="FFFFFF"/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</w:rPr>
  </w:style>
  <w:style w:type="paragraph" w:customStyle="1" w:styleId="xl79">
    <w:name w:val="xl79"/>
    <w:basedOn w:val="Normal"/>
    <w:rsid w:val="00B90DBB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sz w:val="18"/>
      <w:szCs w:val="18"/>
    </w:rPr>
  </w:style>
  <w:style w:type="paragraph" w:customStyle="1" w:styleId="xl80">
    <w:name w:val="xl80"/>
    <w:basedOn w:val="Normal"/>
    <w:rsid w:val="00B90DBB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b/>
      <w:bCs/>
      <w:sz w:val="18"/>
      <w:szCs w:val="18"/>
    </w:rPr>
  </w:style>
  <w:style w:type="paragraph" w:customStyle="1" w:styleId="xl81">
    <w:name w:val="xl81"/>
    <w:basedOn w:val="Normal"/>
    <w:rsid w:val="00B90DBB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18"/>
      <w:szCs w:val="18"/>
    </w:rPr>
  </w:style>
  <w:style w:type="paragraph" w:customStyle="1" w:styleId="xl82">
    <w:name w:val="xl82"/>
    <w:basedOn w:val="Normal"/>
    <w:rsid w:val="00B90DBB"/>
    <w:pP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sz w:val="18"/>
      <w:szCs w:val="18"/>
    </w:rPr>
  </w:style>
  <w:style w:type="paragraph" w:customStyle="1" w:styleId="xl83">
    <w:name w:val="xl83"/>
    <w:basedOn w:val="Normal"/>
    <w:rsid w:val="00B90DBB"/>
    <w:pP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sz w:val="18"/>
      <w:szCs w:val="18"/>
    </w:rPr>
  </w:style>
  <w:style w:type="paragraph" w:customStyle="1" w:styleId="xl84">
    <w:name w:val="xl84"/>
    <w:basedOn w:val="Normal"/>
    <w:rsid w:val="00B90DBB"/>
    <w:pP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sz w:val="18"/>
      <w:szCs w:val="18"/>
    </w:rPr>
  </w:style>
  <w:style w:type="paragraph" w:customStyle="1" w:styleId="xl85">
    <w:name w:val="xl85"/>
    <w:basedOn w:val="Normal"/>
    <w:rsid w:val="00B90DBB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b/>
      <w:bCs/>
      <w:sz w:val="18"/>
      <w:szCs w:val="18"/>
    </w:rPr>
  </w:style>
  <w:style w:type="paragraph" w:customStyle="1" w:styleId="xl86">
    <w:name w:val="xl86"/>
    <w:basedOn w:val="Normal"/>
    <w:rsid w:val="00B90DBB"/>
    <w:pP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sz w:val="18"/>
      <w:szCs w:val="18"/>
    </w:rPr>
  </w:style>
  <w:style w:type="paragraph" w:customStyle="1" w:styleId="xl87">
    <w:name w:val="xl87"/>
    <w:basedOn w:val="Normal"/>
    <w:rsid w:val="00B90DBB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i/>
      <w:iCs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4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0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481306">
          <w:marLeft w:val="1008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493229">
          <w:marLeft w:val="144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461235">
          <w:marLeft w:val="1008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773396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32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9625147">
          <w:marLeft w:val="1555"/>
          <w:marRight w:val="0"/>
          <w:marTop w:val="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48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9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90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27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457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09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436105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8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2658207">
                  <w:marLeft w:val="0"/>
                  <w:marRight w:val="0"/>
                  <w:marTop w:val="0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10654364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03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47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67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45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2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518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718501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341202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381245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227325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617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41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99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76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24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181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43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07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84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190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178347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531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1906741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623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575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423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44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99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773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339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953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872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362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497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216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046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597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202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200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444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119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224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3653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738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970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369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815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70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804706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9905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8766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534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15874573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1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77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993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22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39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12650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543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792318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294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59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93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22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45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29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9364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1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5936605">
                  <w:marLeft w:val="0"/>
                  <w:marRight w:val="0"/>
                  <w:marTop w:val="0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4246107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088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340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21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586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21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70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42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528249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301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27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5739756">
          <w:marLeft w:val="1440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747003">
          <w:marLeft w:val="1440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076691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858613">
          <w:marLeft w:val="1440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050211">
          <w:marLeft w:val="1440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255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4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2119227">
          <w:marLeft w:val="115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hyperlink" Target="mailto:d.l.pauley@vu.nl" TargetMode="External"/><Relationship Id="rId1" Type="http://schemas.openxmlformats.org/officeDocument/2006/relationships/hyperlink" Target="mailto:d.l.pauley@vu.n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943953-6748-44EB-8E57-E223A7DF0A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3</Pages>
  <Words>4566</Words>
  <Characters>36402</Characters>
  <Application>Microsoft Office Word</Application>
  <DocSecurity>0</DocSecurity>
  <Lines>303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.pAULEY- RESEACH question – EPIDEMIOLOGICAL RESARCH</vt:lpstr>
    </vt:vector>
  </TitlesOfParts>
  <Company/>
  <LinksUpToDate>false</LinksUpToDate>
  <CharactersWithSpaces>40887</CharactersWithSpaces>
  <SharedDoc>false</SharedDoc>
  <HLinks>
    <vt:vector size="594" baseType="variant">
      <vt:variant>
        <vt:i4>1507422</vt:i4>
      </vt:variant>
      <vt:variant>
        <vt:i4>465</vt:i4>
      </vt:variant>
      <vt:variant>
        <vt:i4>0</vt:i4>
      </vt:variant>
      <vt:variant>
        <vt:i4>5</vt:i4>
      </vt:variant>
      <vt:variant>
        <vt:lpwstr>https://doi.org/10.3109/00048671003614171</vt:lpwstr>
      </vt:variant>
      <vt:variant>
        <vt:lpwstr/>
      </vt:variant>
      <vt:variant>
        <vt:i4>131139</vt:i4>
      </vt:variant>
      <vt:variant>
        <vt:i4>462</vt:i4>
      </vt:variant>
      <vt:variant>
        <vt:i4>0</vt:i4>
      </vt:variant>
      <vt:variant>
        <vt:i4>5</vt:i4>
      </vt:variant>
      <vt:variant>
        <vt:lpwstr>https://doi.org/10.2196/jmir.2362</vt:lpwstr>
      </vt:variant>
      <vt:variant>
        <vt:lpwstr/>
      </vt:variant>
      <vt:variant>
        <vt:i4>4194382</vt:i4>
      </vt:variant>
      <vt:variant>
        <vt:i4>459</vt:i4>
      </vt:variant>
      <vt:variant>
        <vt:i4>0</vt:i4>
      </vt:variant>
      <vt:variant>
        <vt:i4>5</vt:i4>
      </vt:variant>
      <vt:variant>
        <vt:lpwstr>https://doi.org/10.1371/journal.pone.0123997</vt:lpwstr>
      </vt:variant>
      <vt:variant>
        <vt:lpwstr/>
      </vt:variant>
      <vt:variant>
        <vt:i4>1507417</vt:i4>
      </vt:variant>
      <vt:variant>
        <vt:i4>456</vt:i4>
      </vt:variant>
      <vt:variant>
        <vt:i4>0</vt:i4>
      </vt:variant>
      <vt:variant>
        <vt:i4>5</vt:i4>
      </vt:variant>
      <vt:variant>
        <vt:lpwstr>https://doi.org/10.1080/00048670802119762</vt:lpwstr>
      </vt:variant>
      <vt:variant>
        <vt:lpwstr/>
      </vt:variant>
      <vt:variant>
        <vt:i4>1245270</vt:i4>
      </vt:variant>
      <vt:variant>
        <vt:i4>453</vt:i4>
      </vt:variant>
      <vt:variant>
        <vt:i4>0</vt:i4>
      </vt:variant>
      <vt:variant>
        <vt:i4>5</vt:i4>
      </vt:variant>
      <vt:variant>
        <vt:lpwstr>https://doi.org/10.1080/00048670802119820</vt:lpwstr>
      </vt:variant>
      <vt:variant>
        <vt:lpwstr/>
      </vt:variant>
      <vt:variant>
        <vt:i4>1507418</vt:i4>
      </vt:variant>
      <vt:variant>
        <vt:i4>450</vt:i4>
      </vt:variant>
      <vt:variant>
        <vt:i4>0</vt:i4>
      </vt:variant>
      <vt:variant>
        <vt:i4>5</vt:i4>
      </vt:variant>
      <vt:variant>
        <vt:lpwstr>https://doi.org/10.1080/00048670903179269</vt:lpwstr>
      </vt:variant>
      <vt:variant>
        <vt:lpwstr/>
      </vt:variant>
      <vt:variant>
        <vt:i4>2490420</vt:i4>
      </vt:variant>
      <vt:variant>
        <vt:i4>447</vt:i4>
      </vt:variant>
      <vt:variant>
        <vt:i4>0</vt:i4>
      </vt:variant>
      <vt:variant>
        <vt:i4>5</vt:i4>
      </vt:variant>
      <vt:variant>
        <vt:lpwstr>https://doi.org/10.1016/j.brat.2010.05.014</vt:lpwstr>
      </vt:variant>
      <vt:variant>
        <vt:lpwstr/>
      </vt:variant>
      <vt:variant>
        <vt:i4>1966175</vt:i4>
      </vt:variant>
      <vt:variant>
        <vt:i4>444</vt:i4>
      </vt:variant>
      <vt:variant>
        <vt:i4>0</vt:i4>
      </vt:variant>
      <vt:variant>
        <vt:i4>5</vt:i4>
      </vt:variant>
      <vt:variant>
        <vt:lpwstr>https://doi.org/10.1080/00048670802512107</vt:lpwstr>
      </vt:variant>
      <vt:variant>
        <vt:lpwstr/>
      </vt:variant>
      <vt:variant>
        <vt:i4>1638485</vt:i4>
      </vt:variant>
      <vt:variant>
        <vt:i4>441</vt:i4>
      </vt:variant>
      <vt:variant>
        <vt:i4>0</vt:i4>
      </vt:variant>
      <vt:variant>
        <vt:i4>5</vt:i4>
      </vt:variant>
      <vt:variant>
        <vt:lpwstr>https://doi.org/10.1177/0022034515598134</vt:lpwstr>
      </vt:variant>
      <vt:variant>
        <vt:lpwstr/>
      </vt:variant>
      <vt:variant>
        <vt:i4>2031623</vt:i4>
      </vt:variant>
      <vt:variant>
        <vt:i4>438</vt:i4>
      </vt:variant>
      <vt:variant>
        <vt:i4>0</vt:i4>
      </vt:variant>
      <vt:variant>
        <vt:i4>5</vt:i4>
      </vt:variant>
      <vt:variant>
        <vt:lpwstr>https://doi.org/10.1037/a0033589</vt:lpwstr>
      </vt:variant>
      <vt:variant>
        <vt:lpwstr/>
      </vt:variant>
      <vt:variant>
        <vt:i4>7405694</vt:i4>
      </vt:variant>
      <vt:variant>
        <vt:i4>435</vt:i4>
      </vt:variant>
      <vt:variant>
        <vt:i4>0</vt:i4>
      </vt:variant>
      <vt:variant>
        <vt:i4>5</vt:i4>
      </vt:variant>
      <vt:variant>
        <vt:lpwstr>https://doi.org/10.1037/ccp0000301</vt:lpwstr>
      </vt:variant>
      <vt:variant>
        <vt:lpwstr/>
      </vt:variant>
      <vt:variant>
        <vt:i4>720922</vt:i4>
      </vt:variant>
      <vt:variant>
        <vt:i4>432</vt:i4>
      </vt:variant>
      <vt:variant>
        <vt:i4>0</vt:i4>
      </vt:variant>
      <vt:variant>
        <vt:i4>5</vt:i4>
      </vt:variant>
      <vt:variant>
        <vt:lpwstr>https://doi.org/10.1007/s11126-018-9620-5</vt:lpwstr>
      </vt:variant>
      <vt:variant>
        <vt:lpwstr/>
      </vt:variant>
      <vt:variant>
        <vt:i4>852035</vt:i4>
      </vt:variant>
      <vt:variant>
        <vt:i4>429</vt:i4>
      </vt:variant>
      <vt:variant>
        <vt:i4>0</vt:i4>
      </vt:variant>
      <vt:variant>
        <vt:i4>5</vt:i4>
      </vt:variant>
      <vt:variant>
        <vt:lpwstr>https://doi.org/10.1080/16506073.2019.1628808</vt:lpwstr>
      </vt:variant>
      <vt:variant>
        <vt:lpwstr/>
      </vt:variant>
      <vt:variant>
        <vt:i4>131144</vt:i4>
      </vt:variant>
      <vt:variant>
        <vt:i4>426</vt:i4>
      </vt:variant>
      <vt:variant>
        <vt:i4>0</vt:i4>
      </vt:variant>
      <vt:variant>
        <vt:i4>5</vt:i4>
      </vt:variant>
      <vt:variant>
        <vt:lpwstr>https://doi.org/10.2196/jmir.1853</vt:lpwstr>
      </vt:variant>
      <vt:variant>
        <vt:lpwstr/>
      </vt:variant>
      <vt:variant>
        <vt:i4>262154</vt:i4>
      </vt:variant>
      <vt:variant>
        <vt:i4>423</vt:i4>
      </vt:variant>
      <vt:variant>
        <vt:i4>0</vt:i4>
      </vt:variant>
      <vt:variant>
        <vt:i4>5</vt:i4>
      </vt:variant>
      <vt:variant>
        <vt:lpwstr>https://doi.org/10.1016/S0022-3956(01)00028-0</vt:lpwstr>
      </vt:variant>
      <vt:variant>
        <vt:lpwstr/>
      </vt:variant>
      <vt:variant>
        <vt:i4>2162739</vt:i4>
      </vt:variant>
      <vt:variant>
        <vt:i4>420</vt:i4>
      </vt:variant>
      <vt:variant>
        <vt:i4>0</vt:i4>
      </vt:variant>
      <vt:variant>
        <vt:i4>5</vt:i4>
      </vt:variant>
      <vt:variant>
        <vt:lpwstr>https://doi.org/10.1016/j.brat.2016.07.001</vt:lpwstr>
      </vt:variant>
      <vt:variant>
        <vt:lpwstr/>
      </vt:variant>
      <vt:variant>
        <vt:i4>3997808</vt:i4>
      </vt:variant>
      <vt:variant>
        <vt:i4>417</vt:i4>
      </vt:variant>
      <vt:variant>
        <vt:i4>0</vt:i4>
      </vt:variant>
      <vt:variant>
        <vt:i4>5</vt:i4>
      </vt:variant>
      <vt:variant>
        <vt:lpwstr>https://doi.org/10.1016/j.jbtep.2016.05.002</vt:lpwstr>
      </vt:variant>
      <vt:variant>
        <vt:lpwstr/>
      </vt:variant>
      <vt:variant>
        <vt:i4>1310731</vt:i4>
      </vt:variant>
      <vt:variant>
        <vt:i4>414</vt:i4>
      </vt:variant>
      <vt:variant>
        <vt:i4>0</vt:i4>
      </vt:variant>
      <vt:variant>
        <vt:i4>5</vt:i4>
      </vt:variant>
      <vt:variant>
        <vt:lpwstr>https://doi.org/10.1037/a0013643</vt:lpwstr>
      </vt:variant>
      <vt:variant>
        <vt:lpwstr/>
      </vt:variant>
      <vt:variant>
        <vt:i4>16</vt:i4>
      </vt:variant>
      <vt:variant>
        <vt:i4>411</vt:i4>
      </vt:variant>
      <vt:variant>
        <vt:i4>0</vt:i4>
      </vt:variant>
      <vt:variant>
        <vt:i4>5</vt:i4>
      </vt:variant>
      <vt:variant>
        <vt:lpwstr>https://doi.org/10.1007/s10488-016-0750-5</vt:lpwstr>
      </vt:variant>
      <vt:variant>
        <vt:lpwstr/>
      </vt:variant>
      <vt:variant>
        <vt:i4>4587538</vt:i4>
      </vt:variant>
      <vt:variant>
        <vt:i4>408</vt:i4>
      </vt:variant>
      <vt:variant>
        <vt:i4>0</vt:i4>
      </vt:variant>
      <vt:variant>
        <vt:i4>5</vt:i4>
      </vt:variant>
      <vt:variant>
        <vt:lpwstr>https://doi.org/10.1002/da.20503</vt:lpwstr>
      </vt:variant>
      <vt:variant>
        <vt:lpwstr/>
      </vt:variant>
      <vt:variant>
        <vt:i4>5046281</vt:i4>
      </vt:variant>
      <vt:variant>
        <vt:i4>405</vt:i4>
      </vt:variant>
      <vt:variant>
        <vt:i4>0</vt:i4>
      </vt:variant>
      <vt:variant>
        <vt:i4>5</vt:i4>
      </vt:variant>
      <vt:variant>
        <vt:lpwstr>https://doi.org/10.1016/j.janxdis.2010.01.010</vt:lpwstr>
      </vt:variant>
      <vt:variant>
        <vt:lpwstr/>
      </vt:variant>
      <vt:variant>
        <vt:i4>851997</vt:i4>
      </vt:variant>
      <vt:variant>
        <vt:i4>402</vt:i4>
      </vt:variant>
      <vt:variant>
        <vt:i4>0</vt:i4>
      </vt:variant>
      <vt:variant>
        <vt:i4>5</vt:i4>
      </vt:variant>
      <vt:variant>
        <vt:lpwstr>https://doi.org/10.1007/s10862-016-9571-9</vt:lpwstr>
      </vt:variant>
      <vt:variant>
        <vt:lpwstr/>
      </vt:variant>
      <vt:variant>
        <vt:i4>4587585</vt:i4>
      </vt:variant>
      <vt:variant>
        <vt:i4>399</vt:i4>
      </vt:variant>
      <vt:variant>
        <vt:i4>0</vt:i4>
      </vt:variant>
      <vt:variant>
        <vt:i4>5</vt:i4>
      </vt:variant>
      <vt:variant>
        <vt:lpwstr>https://doi.org/10.1371/journal.pone.0010942</vt:lpwstr>
      </vt:variant>
      <vt:variant>
        <vt:lpwstr/>
      </vt:variant>
      <vt:variant>
        <vt:i4>655377</vt:i4>
      </vt:variant>
      <vt:variant>
        <vt:i4>396</vt:i4>
      </vt:variant>
      <vt:variant>
        <vt:i4>0</vt:i4>
      </vt:variant>
      <vt:variant>
        <vt:i4>5</vt:i4>
      </vt:variant>
      <vt:variant>
        <vt:lpwstr>https://doi.org/10.1186/s12875-015-0358-y</vt:lpwstr>
      </vt:variant>
      <vt:variant>
        <vt:lpwstr/>
      </vt:variant>
      <vt:variant>
        <vt:i4>4325400</vt:i4>
      </vt:variant>
      <vt:variant>
        <vt:i4>393</vt:i4>
      </vt:variant>
      <vt:variant>
        <vt:i4>0</vt:i4>
      </vt:variant>
      <vt:variant>
        <vt:i4>5</vt:i4>
      </vt:variant>
      <vt:variant>
        <vt:lpwstr>https://www.cochranelibrary.com/central/doi/10.1002/central/CN-00595687/full</vt:lpwstr>
      </vt:variant>
      <vt:variant>
        <vt:lpwstr/>
      </vt:variant>
      <vt:variant>
        <vt:i4>6094912</vt:i4>
      </vt:variant>
      <vt:variant>
        <vt:i4>390</vt:i4>
      </vt:variant>
      <vt:variant>
        <vt:i4>0</vt:i4>
      </vt:variant>
      <vt:variant>
        <vt:i4>5</vt:i4>
      </vt:variant>
      <vt:variant>
        <vt:lpwstr>https://doi.org/10.1016/j.invent.2016.10.003</vt:lpwstr>
      </vt:variant>
      <vt:variant>
        <vt:lpwstr/>
      </vt:variant>
      <vt:variant>
        <vt:i4>5701639</vt:i4>
      </vt:variant>
      <vt:variant>
        <vt:i4>387</vt:i4>
      </vt:variant>
      <vt:variant>
        <vt:i4>0</vt:i4>
      </vt:variant>
      <vt:variant>
        <vt:i4>5</vt:i4>
      </vt:variant>
      <vt:variant>
        <vt:lpwstr>https://doi.org/https://doi.org/10.1016/j.invent.2015.07.003</vt:lpwstr>
      </vt:variant>
      <vt:variant>
        <vt:lpwstr/>
      </vt:variant>
      <vt:variant>
        <vt:i4>720970</vt:i4>
      </vt:variant>
      <vt:variant>
        <vt:i4>384</vt:i4>
      </vt:variant>
      <vt:variant>
        <vt:i4>0</vt:i4>
      </vt:variant>
      <vt:variant>
        <vt:i4>5</vt:i4>
      </vt:variant>
      <vt:variant>
        <vt:lpwstr>https://doi.org/10.1080/16506073.2011.576699</vt:lpwstr>
      </vt:variant>
      <vt:variant>
        <vt:lpwstr/>
      </vt:variant>
      <vt:variant>
        <vt:i4>65607</vt:i4>
      </vt:variant>
      <vt:variant>
        <vt:i4>381</vt:i4>
      </vt:variant>
      <vt:variant>
        <vt:i4>0</vt:i4>
      </vt:variant>
      <vt:variant>
        <vt:i4>5</vt:i4>
      </vt:variant>
      <vt:variant>
        <vt:lpwstr>https://doi.org/10.1080/16506073.2016.1231219</vt:lpwstr>
      </vt:variant>
      <vt:variant>
        <vt:lpwstr/>
      </vt:variant>
      <vt:variant>
        <vt:i4>70</vt:i4>
      </vt:variant>
      <vt:variant>
        <vt:i4>378</vt:i4>
      </vt:variant>
      <vt:variant>
        <vt:i4>0</vt:i4>
      </vt:variant>
      <vt:variant>
        <vt:i4>5</vt:i4>
      </vt:variant>
      <vt:variant>
        <vt:lpwstr>https://doi.org/10.1080/16506073.2016.1163615</vt:lpwstr>
      </vt:variant>
      <vt:variant>
        <vt:lpwstr/>
      </vt:variant>
      <vt:variant>
        <vt:i4>2424881</vt:i4>
      </vt:variant>
      <vt:variant>
        <vt:i4>375</vt:i4>
      </vt:variant>
      <vt:variant>
        <vt:i4>0</vt:i4>
      </vt:variant>
      <vt:variant>
        <vt:i4>5</vt:i4>
      </vt:variant>
      <vt:variant>
        <vt:lpwstr>https://doi.org/10.1016/j.brat.2014.05.007</vt:lpwstr>
      </vt:variant>
      <vt:variant>
        <vt:lpwstr/>
      </vt:variant>
      <vt:variant>
        <vt:i4>2031631</vt:i4>
      </vt:variant>
      <vt:variant>
        <vt:i4>372</vt:i4>
      </vt:variant>
      <vt:variant>
        <vt:i4>0</vt:i4>
      </vt:variant>
      <vt:variant>
        <vt:i4>5</vt:i4>
      </vt:variant>
      <vt:variant>
        <vt:lpwstr>https://doi.org/10.1037/a0032519</vt:lpwstr>
      </vt:variant>
      <vt:variant>
        <vt:lpwstr/>
      </vt:variant>
      <vt:variant>
        <vt:i4>2162742</vt:i4>
      </vt:variant>
      <vt:variant>
        <vt:i4>369</vt:i4>
      </vt:variant>
      <vt:variant>
        <vt:i4>0</vt:i4>
      </vt:variant>
      <vt:variant>
        <vt:i4>5</vt:i4>
      </vt:variant>
      <vt:variant>
        <vt:lpwstr>https://doi.org/10.1016/j.brat.2012.10.006</vt:lpwstr>
      </vt:variant>
      <vt:variant>
        <vt:lpwstr/>
      </vt:variant>
      <vt:variant>
        <vt:i4>3014767</vt:i4>
      </vt:variant>
      <vt:variant>
        <vt:i4>366</vt:i4>
      </vt:variant>
      <vt:variant>
        <vt:i4>0</vt:i4>
      </vt:variant>
      <vt:variant>
        <vt:i4>5</vt:i4>
      </vt:variant>
      <vt:variant>
        <vt:lpwstr>https://www.ncbi.nlm.nih.gov/books/NBK82916</vt:lpwstr>
      </vt:variant>
      <vt:variant>
        <vt:lpwstr/>
      </vt:variant>
      <vt:variant>
        <vt:i4>3276854</vt:i4>
      </vt:variant>
      <vt:variant>
        <vt:i4>363</vt:i4>
      </vt:variant>
      <vt:variant>
        <vt:i4>0</vt:i4>
      </vt:variant>
      <vt:variant>
        <vt:i4>5</vt:i4>
      </vt:variant>
      <vt:variant>
        <vt:lpwstr>http://www.ncbi.nlm.nih.gov/books/NBK82916</vt:lpwstr>
      </vt:variant>
      <vt:variant>
        <vt:lpwstr/>
      </vt:variant>
      <vt:variant>
        <vt:i4>3866668</vt:i4>
      </vt:variant>
      <vt:variant>
        <vt:i4>360</vt:i4>
      </vt:variant>
      <vt:variant>
        <vt:i4>0</vt:i4>
      </vt:variant>
      <vt:variant>
        <vt:i4>5</vt:i4>
      </vt:variant>
      <vt:variant>
        <vt:lpwstr>https://doi.org/10.1016/j.ijsu.2010.02.007</vt:lpwstr>
      </vt:variant>
      <vt:variant>
        <vt:lpwstr/>
      </vt:variant>
      <vt:variant>
        <vt:i4>4063351</vt:i4>
      </vt:variant>
      <vt:variant>
        <vt:i4>357</vt:i4>
      </vt:variant>
      <vt:variant>
        <vt:i4>0</vt:i4>
      </vt:variant>
      <vt:variant>
        <vt:i4>5</vt:i4>
      </vt:variant>
      <vt:variant>
        <vt:lpwstr>https://doi.org/10.1016/j.jbtep.2014.12.003</vt:lpwstr>
      </vt:variant>
      <vt:variant>
        <vt:lpwstr/>
      </vt:variant>
      <vt:variant>
        <vt:i4>6029377</vt:i4>
      </vt:variant>
      <vt:variant>
        <vt:i4>354</vt:i4>
      </vt:variant>
      <vt:variant>
        <vt:i4>0</vt:i4>
      </vt:variant>
      <vt:variant>
        <vt:i4>5</vt:i4>
      </vt:variant>
      <vt:variant>
        <vt:lpwstr>https://doi.org/10.1016/j.invent.2016.03.001</vt:lpwstr>
      </vt:variant>
      <vt:variant>
        <vt:lpwstr/>
      </vt:variant>
      <vt:variant>
        <vt:i4>393224</vt:i4>
      </vt:variant>
      <vt:variant>
        <vt:i4>351</vt:i4>
      </vt:variant>
      <vt:variant>
        <vt:i4>0</vt:i4>
      </vt:variant>
      <vt:variant>
        <vt:i4>5</vt:i4>
      </vt:variant>
      <vt:variant>
        <vt:lpwstr>https://doi.org/10.1016/s0005-7967(03)00139-6</vt:lpwstr>
      </vt:variant>
      <vt:variant>
        <vt:lpwstr/>
      </vt:variant>
      <vt:variant>
        <vt:i4>2424879</vt:i4>
      </vt:variant>
      <vt:variant>
        <vt:i4>348</vt:i4>
      </vt:variant>
      <vt:variant>
        <vt:i4>0</vt:i4>
      </vt:variant>
      <vt:variant>
        <vt:i4>5</vt:i4>
      </vt:variant>
      <vt:variant>
        <vt:lpwstr>https://doi.org/10.1016/j.biopsych.2005.09.014</vt:lpwstr>
      </vt:variant>
      <vt:variant>
        <vt:lpwstr/>
      </vt:variant>
      <vt:variant>
        <vt:i4>458820</vt:i4>
      </vt:variant>
      <vt:variant>
        <vt:i4>345</vt:i4>
      </vt:variant>
      <vt:variant>
        <vt:i4>0</vt:i4>
      </vt:variant>
      <vt:variant>
        <vt:i4>5</vt:i4>
      </vt:variant>
      <vt:variant>
        <vt:lpwstr>https://doi.org/10.2196/jmir.3429</vt:lpwstr>
      </vt:variant>
      <vt:variant>
        <vt:lpwstr/>
      </vt:variant>
      <vt:variant>
        <vt:i4>4063347</vt:i4>
      </vt:variant>
      <vt:variant>
        <vt:i4>342</vt:i4>
      </vt:variant>
      <vt:variant>
        <vt:i4>0</vt:i4>
      </vt:variant>
      <vt:variant>
        <vt:i4>5</vt:i4>
      </vt:variant>
      <vt:variant>
        <vt:lpwstr>https://doi.org/10.1016/j.jbtep.2005.07.001</vt:lpwstr>
      </vt:variant>
      <vt:variant>
        <vt:lpwstr/>
      </vt:variant>
      <vt:variant>
        <vt:i4>4456456</vt:i4>
      </vt:variant>
      <vt:variant>
        <vt:i4>339</vt:i4>
      </vt:variant>
      <vt:variant>
        <vt:i4>0</vt:i4>
      </vt:variant>
      <vt:variant>
        <vt:i4>5</vt:i4>
      </vt:variant>
      <vt:variant>
        <vt:lpwstr>https://doi.org/10.1016/j.janxdis.2008.01.008</vt:lpwstr>
      </vt:variant>
      <vt:variant>
        <vt:lpwstr/>
      </vt:variant>
      <vt:variant>
        <vt:i4>3801149</vt:i4>
      </vt:variant>
      <vt:variant>
        <vt:i4>336</vt:i4>
      </vt:variant>
      <vt:variant>
        <vt:i4>0</vt:i4>
      </vt:variant>
      <vt:variant>
        <vt:i4>5</vt:i4>
      </vt:variant>
      <vt:variant>
        <vt:lpwstr>https://doi.org/10.1037/0022-006x.71.6.1068</vt:lpwstr>
      </vt:variant>
      <vt:variant>
        <vt:lpwstr/>
      </vt:variant>
      <vt:variant>
        <vt:i4>2293808</vt:i4>
      </vt:variant>
      <vt:variant>
        <vt:i4>333</vt:i4>
      </vt:variant>
      <vt:variant>
        <vt:i4>0</vt:i4>
      </vt:variant>
      <vt:variant>
        <vt:i4>5</vt:i4>
      </vt:variant>
      <vt:variant>
        <vt:lpwstr>https://doi.org/10.1016/j.brat.2015.12.016</vt:lpwstr>
      </vt:variant>
      <vt:variant>
        <vt:lpwstr/>
      </vt:variant>
      <vt:variant>
        <vt:i4>4849678</vt:i4>
      </vt:variant>
      <vt:variant>
        <vt:i4>330</vt:i4>
      </vt:variant>
      <vt:variant>
        <vt:i4>0</vt:i4>
      </vt:variant>
      <vt:variant>
        <vt:i4>5</vt:i4>
      </vt:variant>
      <vt:variant>
        <vt:lpwstr>https://doi.org/10.1016/j.janxdis.2016.06.007</vt:lpwstr>
      </vt:variant>
      <vt:variant>
        <vt:lpwstr/>
      </vt:variant>
      <vt:variant>
        <vt:i4>4980800</vt:i4>
      </vt:variant>
      <vt:variant>
        <vt:i4>327</vt:i4>
      </vt:variant>
      <vt:variant>
        <vt:i4>0</vt:i4>
      </vt:variant>
      <vt:variant>
        <vt:i4>5</vt:i4>
      </vt:variant>
      <vt:variant>
        <vt:lpwstr>https://doi.org/10.1002/mpr.1766</vt:lpwstr>
      </vt:variant>
      <vt:variant>
        <vt:lpwstr/>
      </vt:variant>
      <vt:variant>
        <vt:i4>4718600</vt:i4>
      </vt:variant>
      <vt:variant>
        <vt:i4>324</vt:i4>
      </vt:variant>
      <vt:variant>
        <vt:i4>0</vt:i4>
      </vt:variant>
      <vt:variant>
        <vt:i4>5</vt:i4>
      </vt:variant>
      <vt:variant>
        <vt:lpwstr>https://doi.org/10.1016/j.janxdis.2015.10.006</vt:lpwstr>
      </vt:variant>
      <vt:variant>
        <vt:lpwstr/>
      </vt:variant>
      <vt:variant>
        <vt:i4>4653130</vt:i4>
      </vt:variant>
      <vt:variant>
        <vt:i4>321</vt:i4>
      </vt:variant>
      <vt:variant>
        <vt:i4>0</vt:i4>
      </vt:variant>
      <vt:variant>
        <vt:i4>5</vt:i4>
      </vt:variant>
      <vt:variant>
        <vt:lpwstr>https://doi.org/10.1371/journal.pone.0028079</vt:lpwstr>
      </vt:variant>
      <vt:variant>
        <vt:lpwstr/>
      </vt:variant>
      <vt:variant>
        <vt:i4>6619245</vt:i4>
      </vt:variant>
      <vt:variant>
        <vt:i4>318</vt:i4>
      </vt:variant>
      <vt:variant>
        <vt:i4>0</vt:i4>
      </vt:variant>
      <vt:variant>
        <vt:i4>5</vt:i4>
      </vt:variant>
      <vt:variant>
        <vt:lpwstr>https://doi.org/10.1037/pst0000147</vt:lpwstr>
      </vt:variant>
      <vt:variant>
        <vt:lpwstr/>
      </vt:variant>
      <vt:variant>
        <vt:i4>4915201</vt:i4>
      </vt:variant>
      <vt:variant>
        <vt:i4>315</vt:i4>
      </vt:variant>
      <vt:variant>
        <vt:i4>0</vt:i4>
      </vt:variant>
      <vt:variant>
        <vt:i4>5</vt:i4>
      </vt:variant>
      <vt:variant>
        <vt:lpwstr>https://doi.org/10.1016/j.janxdis.2016.09.012</vt:lpwstr>
      </vt:variant>
      <vt:variant>
        <vt:lpwstr/>
      </vt:variant>
      <vt:variant>
        <vt:i4>1966106</vt:i4>
      </vt:variant>
      <vt:variant>
        <vt:i4>312</vt:i4>
      </vt:variant>
      <vt:variant>
        <vt:i4>0</vt:i4>
      </vt:variant>
      <vt:variant>
        <vt:i4>5</vt:i4>
      </vt:variant>
      <vt:variant>
        <vt:lpwstr>https://doi.org/10.1192/bjp.bp.113.142612</vt:lpwstr>
      </vt:variant>
      <vt:variant>
        <vt:lpwstr/>
      </vt:variant>
      <vt:variant>
        <vt:i4>1966173</vt:i4>
      </vt:variant>
      <vt:variant>
        <vt:i4>309</vt:i4>
      </vt:variant>
      <vt:variant>
        <vt:i4>0</vt:i4>
      </vt:variant>
      <vt:variant>
        <vt:i4>5</vt:i4>
      </vt:variant>
      <vt:variant>
        <vt:lpwstr>https://doi.org/10.1002/9780470712184</vt:lpwstr>
      </vt:variant>
      <vt:variant>
        <vt:lpwstr/>
      </vt:variant>
      <vt:variant>
        <vt:i4>4980813</vt:i4>
      </vt:variant>
      <vt:variant>
        <vt:i4>306</vt:i4>
      </vt:variant>
      <vt:variant>
        <vt:i4>0</vt:i4>
      </vt:variant>
      <vt:variant>
        <vt:i4>5</vt:i4>
      </vt:variant>
      <vt:variant>
        <vt:lpwstr>https://doi.org/10.1371/journal.pone.0018001</vt:lpwstr>
      </vt:variant>
      <vt:variant>
        <vt:lpwstr/>
      </vt:variant>
      <vt:variant>
        <vt:i4>2097248</vt:i4>
      </vt:variant>
      <vt:variant>
        <vt:i4>303</vt:i4>
      </vt:variant>
      <vt:variant>
        <vt:i4>0</vt:i4>
      </vt:variant>
      <vt:variant>
        <vt:i4>5</vt:i4>
      </vt:variant>
      <vt:variant>
        <vt:lpwstr>https://doi.org/10.2307/1164953</vt:lpwstr>
      </vt:variant>
      <vt:variant>
        <vt:lpwstr/>
      </vt:variant>
      <vt:variant>
        <vt:i4>1572936</vt:i4>
      </vt:variant>
      <vt:variant>
        <vt:i4>300</vt:i4>
      </vt:variant>
      <vt:variant>
        <vt:i4>0</vt:i4>
      </vt:variant>
      <vt:variant>
        <vt:i4>5</vt:i4>
      </vt:variant>
      <vt:variant>
        <vt:lpwstr>https://doi.org/10.1375/bech.18.2.103</vt:lpwstr>
      </vt:variant>
      <vt:variant>
        <vt:lpwstr/>
      </vt:variant>
      <vt:variant>
        <vt:i4>3145840</vt:i4>
      </vt:variant>
      <vt:variant>
        <vt:i4>297</vt:i4>
      </vt:variant>
      <vt:variant>
        <vt:i4>0</vt:i4>
      </vt:variant>
      <vt:variant>
        <vt:i4>5</vt:i4>
      </vt:variant>
      <vt:variant>
        <vt:lpwstr>https://doi.org/10.1016/j.euroneuro.2011.08.008</vt:lpwstr>
      </vt:variant>
      <vt:variant>
        <vt:lpwstr/>
      </vt:variant>
      <vt:variant>
        <vt:i4>1310735</vt:i4>
      </vt:variant>
      <vt:variant>
        <vt:i4>294</vt:i4>
      </vt:variant>
      <vt:variant>
        <vt:i4>0</vt:i4>
      </vt:variant>
      <vt:variant>
        <vt:i4>5</vt:i4>
      </vt:variant>
      <vt:variant>
        <vt:lpwstr>https://doi.org/10.1037/a0033403</vt:lpwstr>
      </vt:variant>
      <vt:variant>
        <vt:lpwstr/>
      </vt:variant>
      <vt:variant>
        <vt:i4>4325402</vt:i4>
      </vt:variant>
      <vt:variant>
        <vt:i4>291</vt:i4>
      </vt:variant>
      <vt:variant>
        <vt:i4>0</vt:i4>
      </vt:variant>
      <vt:variant>
        <vt:i4>5</vt:i4>
      </vt:variant>
      <vt:variant>
        <vt:lpwstr>https://www.cochranelibrary.com/central/doi/10.1002/central/CN-00342896/full</vt:lpwstr>
      </vt:variant>
      <vt:variant>
        <vt:lpwstr/>
      </vt:variant>
      <vt:variant>
        <vt:i4>2490411</vt:i4>
      </vt:variant>
      <vt:variant>
        <vt:i4>288</vt:i4>
      </vt:variant>
      <vt:variant>
        <vt:i4>0</vt:i4>
      </vt:variant>
      <vt:variant>
        <vt:i4>5</vt:i4>
      </vt:variant>
      <vt:variant>
        <vt:lpwstr>https://doi.org/10.1016/j.jclinepi.2005.06.006</vt:lpwstr>
      </vt:variant>
      <vt:variant>
        <vt:lpwstr/>
      </vt:variant>
      <vt:variant>
        <vt:i4>1966102</vt:i4>
      </vt:variant>
      <vt:variant>
        <vt:i4>285</vt:i4>
      </vt:variant>
      <vt:variant>
        <vt:i4>0</vt:i4>
      </vt:variant>
      <vt:variant>
        <vt:i4>5</vt:i4>
      </vt:variant>
      <vt:variant>
        <vt:lpwstr>https://doi.org/10.1192/bjp.bp.108.060996</vt:lpwstr>
      </vt:variant>
      <vt:variant>
        <vt:lpwstr/>
      </vt:variant>
      <vt:variant>
        <vt:i4>917513</vt:i4>
      </vt:variant>
      <vt:variant>
        <vt:i4>282</vt:i4>
      </vt:variant>
      <vt:variant>
        <vt:i4>0</vt:i4>
      </vt:variant>
      <vt:variant>
        <vt:i4>5</vt:i4>
      </vt:variant>
      <vt:variant>
        <vt:lpwstr>https://doi.org/10.1016/S2215-0366(18)30226-8</vt:lpwstr>
      </vt:variant>
      <vt:variant>
        <vt:lpwstr/>
      </vt:variant>
      <vt:variant>
        <vt:i4>2228260</vt:i4>
      </vt:variant>
      <vt:variant>
        <vt:i4>279</vt:i4>
      </vt:variant>
      <vt:variant>
        <vt:i4>0</vt:i4>
      </vt:variant>
      <vt:variant>
        <vt:i4>5</vt:i4>
      </vt:variant>
      <vt:variant>
        <vt:lpwstr>https://doi.org/10.1016/j.beth.2014.09.007</vt:lpwstr>
      </vt:variant>
      <vt:variant>
        <vt:lpwstr/>
      </vt:variant>
      <vt:variant>
        <vt:i4>131140</vt:i4>
      </vt:variant>
      <vt:variant>
        <vt:i4>276</vt:i4>
      </vt:variant>
      <vt:variant>
        <vt:i4>0</vt:i4>
      </vt:variant>
      <vt:variant>
        <vt:i4>5</vt:i4>
      </vt:variant>
      <vt:variant>
        <vt:lpwstr>https://doi.org/10.1080/16506073.2011.582138</vt:lpwstr>
      </vt:variant>
      <vt:variant>
        <vt:lpwstr/>
      </vt:variant>
      <vt:variant>
        <vt:i4>2228273</vt:i4>
      </vt:variant>
      <vt:variant>
        <vt:i4>273</vt:i4>
      </vt:variant>
      <vt:variant>
        <vt:i4>0</vt:i4>
      </vt:variant>
      <vt:variant>
        <vt:i4>5</vt:i4>
      </vt:variant>
      <vt:variant>
        <vt:lpwstr>https://doi.org/10.1016/j.brat.2015.12.007</vt:lpwstr>
      </vt:variant>
      <vt:variant>
        <vt:lpwstr/>
      </vt:variant>
      <vt:variant>
        <vt:i4>4456459</vt:i4>
      </vt:variant>
      <vt:variant>
        <vt:i4>270</vt:i4>
      </vt:variant>
      <vt:variant>
        <vt:i4>0</vt:i4>
      </vt:variant>
      <vt:variant>
        <vt:i4>5</vt:i4>
      </vt:variant>
      <vt:variant>
        <vt:lpwstr>https://doi.org/10.1016/j.janxdis.2018.03.009</vt:lpwstr>
      </vt:variant>
      <vt:variant>
        <vt:lpwstr/>
      </vt:variant>
      <vt:variant>
        <vt:i4>327749</vt:i4>
      </vt:variant>
      <vt:variant>
        <vt:i4>267</vt:i4>
      </vt:variant>
      <vt:variant>
        <vt:i4>0</vt:i4>
      </vt:variant>
      <vt:variant>
        <vt:i4>5</vt:i4>
      </vt:variant>
      <vt:variant>
        <vt:lpwstr>https://doi.org/10.2196/jmir.3507</vt:lpwstr>
      </vt:variant>
      <vt:variant>
        <vt:lpwstr/>
      </vt:variant>
      <vt:variant>
        <vt:i4>393228</vt:i4>
      </vt:variant>
      <vt:variant>
        <vt:i4>264</vt:i4>
      </vt:variant>
      <vt:variant>
        <vt:i4>0</vt:i4>
      </vt:variant>
      <vt:variant>
        <vt:i4>5</vt:i4>
      </vt:variant>
      <vt:variant>
        <vt:lpwstr>https://doi.org/10.1016/S0005-7894(01)80019-8</vt:lpwstr>
      </vt:variant>
      <vt:variant>
        <vt:lpwstr/>
      </vt:variant>
      <vt:variant>
        <vt:i4>2359344</vt:i4>
      </vt:variant>
      <vt:variant>
        <vt:i4>261</vt:i4>
      </vt:variant>
      <vt:variant>
        <vt:i4>0</vt:i4>
      </vt:variant>
      <vt:variant>
        <vt:i4>5</vt:i4>
      </vt:variant>
      <vt:variant>
        <vt:lpwstr>https://doi.org/10.1016/j.brat.2004.10.002</vt:lpwstr>
      </vt:variant>
      <vt:variant>
        <vt:lpwstr/>
      </vt:variant>
      <vt:variant>
        <vt:i4>2424884</vt:i4>
      </vt:variant>
      <vt:variant>
        <vt:i4>258</vt:i4>
      </vt:variant>
      <vt:variant>
        <vt:i4>0</vt:i4>
      </vt:variant>
      <vt:variant>
        <vt:i4>5</vt:i4>
      </vt:variant>
      <vt:variant>
        <vt:lpwstr>https://doi.org/10.1016/j.brat.2010.10.002</vt:lpwstr>
      </vt:variant>
      <vt:variant>
        <vt:lpwstr/>
      </vt:variant>
      <vt:variant>
        <vt:i4>1703962</vt:i4>
      </vt:variant>
      <vt:variant>
        <vt:i4>255</vt:i4>
      </vt:variant>
      <vt:variant>
        <vt:i4>0</vt:i4>
      </vt:variant>
      <vt:variant>
        <vt:i4>5</vt:i4>
      </vt:variant>
      <vt:variant>
        <vt:lpwstr>https://doi.org/10.1192/bjp.bp.105.020107</vt:lpwstr>
      </vt:variant>
      <vt:variant>
        <vt:lpwstr/>
      </vt:variant>
      <vt:variant>
        <vt:i4>4390985</vt:i4>
      </vt:variant>
      <vt:variant>
        <vt:i4>252</vt:i4>
      </vt:variant>
      <vt:variant>
        <vt:i4>0</vt:i4>
      </vt:variant>
      <vt:variant>
        <vt:i4>5</vt:i4>
      </vt:variant>
      <vt:variant>
        <vt:lpwstr>https://doi.org/10.1176/ajp.2006.163.12.2119</vt:lpwstr>
      </vt:variant>
      <vt:variant>
        <vt:lpwstr/>
      </vt:variant>
      <vt:variant>
        <vt:i4>3211302</vt:i4>
      </vt:variant>
      <vt:variant>
        <vt:i4>249</vt:i4>
      </vt:variant>
      <vt:variant>
        <vt:i4>0</vt:i4>
      </vt:variant>
      <vt:variant>
        <vt:i4>5</vt:i4>
      </vt:variant>
      <vt:variant>
        <vt:lpwstr>https://doi.org/10.1186/1471-244x-12-66</vt:lpwstr>
      </vt:variant>
      <vt:variant>
        <vt:lpwstr/>
      </vt:variant>
      <vt:variant>
        <vt:i4>4456448</vt:i4>
      </vt:variant>
      <vt:variant>
        <vt:i4>246</vt:i4>
      </vt:variant>
      <vt:variant>
        <vt:i4>0</vt:i4>
      </vt:variant>
      <vt:variant>
        <vt:i4>5</vt:i4>
      </vt:variant>
      <vt:variant>
        <vt:lpwstr>https://doi.org/10.1016/j.janxdis.2018.08.003</vt:lpwstr>
      </vt:variant>
      <vt:variant>
        <vt:lpwstr/>
      </vt:variant>
      <vt:variant>
        <vt:i4>655381</vt:i4>
      </vt:variant>
      <vt:variant>
        <vt:i4>243</vt:i4>
      </vt:variant>
      <vt:variant>
        <vt:i4>0</vt:i4>
      </vt:variant>
      <vt:variant>
        <vt:i4>5</vt:i4>
      </vt:variant>
      <vt:variant>
        <vt:lpwstr>https://doi.org/10.1186/s12888-019-2060-4</vt:lpwstr>
      </vt:variant>
      <vt:variant>
        <vt:lpwstr/>
      </vt:variant>
      <vt:variant>
        <vt:i4>2621474</vt:i4>
      </vt:variant>
      <vt:variant>
        <vt:i4>240</vt:i4>
      </vt:variant>
      <vt:variant>
        <vt:i4>0</vt:i4>
      </vt:variant>
      <vt:variant>
        <vt:i4>5</vt:i4>
      </vt:variant>
      <vt:variant>
        <vt:lpwstr>https://doi.org/10.1016/j.beth.2013.04.010</vt:lpwstr>
      </vt:variant>
      <vt:variant>
        <vt:lpwstr/>
      </vt:variant>
      <vt:variant>
        <vt:i4>2228286</vt:i4>
      </vt:variant>
      <vt:variant>
        <vt:i4>237</vt:i4>
      </vt:variant>
      <vt:variant>
        <vt:i4>0</vt:i4>
      </vt:variant>
      <vt:variant>
        <vt:i4>5</vt:i4>
      </vt:variant>
      <vt:variant>
        <vt:lpwstr>https://doi.org/10.1089/cyber.2009.0224</vt:lpwstr>
      </vt:variant>
      <vt:variant>
        <vt:lpwstr/>
      </vt:variant>
      <vt:variant>
        <vt:i4>4980802</vt:i4>
      </vt:variant>
      <vt:variant>
        <vt:i4>234</vt:i4>
      </vt:variant>
      <vt:variant>
        <vt:i4>0</vt:i4>
      </vt:variant>
      <vt:variant>
        <vt:i4>5</vt:i4>
      </vt:variant>
      <vt:variant>
        <vt:lpwstr>https://doi.org/10.1371/journal.pone.0071760</vt:lpwstr>
      </vt:variant>
      <vt:variant>
        <vt:lpwstr/>
      </vt:variant>
      <vt:variant>
        <vt:i4>3014690</vt:i4>
      </vt:variant>
      <vt:variant>
        <vt:i4>231</vt:i4>
      </vt:variant>
      <vt:variant>
        <vt:i4>0</vt:i4>
      </vt:variant>
      <vt:variant>
        <vt:i4>5</vt:i4>
      </vt:variant>
      <vt:variant>
        <vt:lpwstr>https://doi.org/10.1016/j.beth.2013.11.003</vt:lpwstr>
      </vt:variant>
      <vt:variant>
        <vt:lpwstr/>
      </vt:variant>
      <vt:variant>
        <vt:i4>3145766</vt:i4>
      </vt:variant>
      <vt:variant>
        <vt:i4>228</vt:i4>
      </vt:variant>
      <vt:variant>
        <vt:i4>0</vt:i4>
      </vt:variant>
      <vt:variant>
        <vt:i4>5</vt:i4>
      </vt:variant>
      <vt:variant>
        <vt:lpwstr>https://doi.org/10.1186/1471-244x-10-54</vt:lpwstr>
      </vt:variant>
      <vt:variant>
        <vt:lpwstr/>
      </vt:variant>
      <vt:variant>
        <vt:i4>3604592</vt:i4>
      </vt:variant>
      <vt:variant>
        <vt:i4>225</vt:i4>
      </vt:variant>
      <vt:variant>
        <vt:i4>0</vt:i4>
      </vt:variant>
      <vt:variant>
        <vt:i4>5</vt:i4>
      </vt:variant>
      <vt:variant>
        <vt:lpwstr>https://doi.org/10.1002/jclp.20603</vt:lpwstr>
      </vt:variant>
      <vt:variant>
        <vt:lpwstr/>
      </vt:variant>
      <vt:variant>
        <vt:i4>1114124</vt:i4>
      </vt:variant>
      <vt:variant>
        <vt:i4>222</vt:i4>
      </vt:variant>
      <vt:variant>
        <vt:i4>0</vt:i4>
      </vt:variant>
      <vt:variant>
        <vt:i4>5</vt:i4>
      </vt:variant>
      <vt:variant>
        <vt:lpwstr>https://doi.org/10.1037/a0032527</vt:lpwstr>
      </vt:variant>
      <vt:variant>
        <vt:lpwstr/>
      </vt:variant>
      <vt:variant>
        <vt:i4>1376341</vt:i4>
      </vt:variant>
      <vt:variant>
        <vt:i4>219</vt:i4>
      </vt:variant>
      <vt:variant>
        <vt:i4>0</vt:i4>
      </vt:variant>
      <vt:variant>
        <vt:i4>5</vt:i4>
      </vt:variant>
      <vt:variant>
        <vt:lpwstr>https://doi.org/10.1177/0004867412437345</vt:lpwstr>
      </vt:variant>
      <vt:variant>
        <vt:lpwstr/>
      </vt:variant>
      <vt:variant>
        <vt:i4>196634</vt:i4>
      </vt:variant>
      <vt:variant>
        <vt:i4>216</vt:i4>
      </vt:variant>
      <vt:variant>
        <vt:i4>0</vt:i4>
      </vt:variant>
      <vt:variant>
        <vt:i4>5</vt:i4>
      </vt:variant>
      <vt:variant>
        <vt:lpwstr>https://doi.org/10.1007/s10608-013-9580-x</vt:lpwstr>
      </vt:variant>
      <vt:variant>
        <vt:lpwstr/>
      </vt:variant>
      <vt:variant>
        <vt:i4>4980812</vt:i4>
      </vt:variant>
      <vt:variant>
        <vt:i4>213</vt:i4>
      </vt:variant>
      <vt:variant>
        <vt:i4>0</vt:i4>
      </vt:variant>
      <vt:variant>
        <vt:i4>5</vt:i4>
      </vt:variant>
      <vt:variant>
        <vt:lpwstr>https://doi.org/10.1371/journal.pone.0098118</vt:lpwstr>
      </vt:variant>
      <vt:variant>
        <vt:lpwstr/>
      </vt:variant>
      <vt:variant>
        <vt:i4>65610</vt:i4>
      </vt:variant>
      <vt:variant>
        <vt:i4>210</vt:i4>
      </vt:variant>
      <vt:variant>
        <vt:i4>0</vt:i4>
      </vt:variant>
      <vt:variant>
        <vt:i4>5</vt:i4>
      </vt:variant>
      <vt:variant>
        <vt:lpwstr>https://doi.org/10.3109/00048674.2010.538840</vt:lpwstr>
      </vt:variant>
      <vt:variant>
        <vt:lpwstr/>
      </vt:variant>
      <vt:variant>
        <vt:i4>4849743</vt:i4>
      </vt:variant>
      <vt:variant>
        <vt:i4>207</vt:i4>
      </vt:variant>
      <vt:variant>
        <vt:i4>0</vt:i4>
      </vt:variant>
      <vt:variant>
        <vt:i4>5</vt:i4>
      </vt:variant>
      <vt:variant>
        <vt:lpwstr>https://doi.org/10.1371/journal.pone.0013196</vt:lpwstr>
      </vt:variant>
      <vt:variant>
        <vt:lpwstr/>
      </vt:variant>
      <vt:variant>
        <vt:i4>4456457</vt:i4>
      </vt:variant>
      <vt:variant>
        <vt:i4>204</vt:i4>
      </vt:variant>
      <vt:variant>
        <vt:i4>0</vt:i4>
      </vt:variant>
      <vt:variant>
        <vt:i4>5</vt:i4>
      </vt:variant>
      <vt:variant>
        <vt:lpwstr>https://doi.org/10.1016/j.janxdis.2018.01.001</vt:lpwstr>
      </vt:variant>
      <vt:variant>
        <vt:lpwstr/>
      </vt:variant>
      <vt:variant>
        <vt:i4>458830</vt:i4>
      </vt:variant>
      <vt:variant>
        <vt:i4>201</vt:i4>
      </vt:variant>
      <vt:variant>
        <vt:i4>0</vt:i4>
      </vt:variant>
      <vt:variant>
        <vt:i4>5</vt:i4>
      </vt:variant>
      <vt:variant>
        <vt:lpwstr>https://doi.org/10.1080/16506073.2013.844202</vt:lpwstr>
      </vt:variant>
      <vt:variant>
        <vt:lpwstr/>
      </vt:variant>
      <vt:variant>
        <vt:i4>1507412</vt:i4>
      </vt:variant>
      <vt:variant>
        <vt:i4>198</vt:i4>
      </vt:variant>
      <vt:variant>
        <vt:i4>0</vt:i4>
      </vt:variant>
      <vt:variant>
        <vt:i4>5</vt:i4>
      </vt:variant>
      <vt:variant>
        <vt:lpwstr>https://doi.org/10.1080/16506070902931326</vt:lpwstr>
      </vt:variant>
      <vt:variant>
        <vt:lpwstr/>
      </vt:variant>
      <vt:variant>
        <vt:i4>1769554</vt:i4>
      </vt:variant>
      <vt:variant>
        <vt:i4>195</vt:i4>
      </vt:variant>
      <vt:variant>
        <vt:i4>0</vt:i4>
      </vt:variant>
      <vt:variant>
        <vt:i4>5</vt:i4>
      </vt:variant>
      <vt:variant>
        <vt:lpwstr>https://doi.org/10.1159/000339371</vt:lpwstr>
      </vt:variant>
      <vt:variant>
        <vt:lpwstr/>
      </vt:variant>
      <vt:variant>
        <vt:i4>3866682</vt:i4>
      </vt:variant>
      <vt:variant>
        <vt:i4>192</vt:i4>
      </vt:variant>
      <vt:variant>
        <vt:i4>0</vt:i4>
      </vt:variant>
      <vt:variant>
        <vt:i4>5</vt:i4>
      </vt:variant>
      <vt:variant>
        <vt:lpwstr>https://doi.org/10.1037/0022-006x.74.4.677</vt:lpwstr>
      </vt:variant>
      <vt:variant>
        <vt:lpwstr/>
      </vt:variant>
      <vt:variant>
        <vt:i4>4849731</vt:i4>
      </vt:variant>
      <vt:variant>
        <vt:i4>189</vt:i4>
      </vt:variant>
      <vt:variant>
        <vt:i4>0</vt:i4>
      </vt:variant>
      <vt:variant>
        <vt:i4>5</vt:i4>
      </vt:variant>
      <vt:variant>
        <vt:lpwstr>https://doi.org/10.1371/journal.pone.0037411</vt:lpwstr>
      </vt:variant>
      <vt:variant>
        <vt:lpwstr/>
      </vt:variant>
      <vt:variant>
        <vt:i4>1245192</vt:i4>
      </vt:variant>
      <vt:variant>
        <vt:i4>186</vt:i4>
      </vt:variant>
      <vt:variant>
        <vt:i4>0</vt:i4>
      </vt:variant>
      <vt:variant>
        <vt:i4>5</vt:i4>
      </vt:variant>
      <vt:variant>
        <vt:lpwstr>https://doi.org/10.1037/a0026928</vt:lpwstr>
      </vt:variant>
      <vt:variant>
        <vt:lpwstr/>
      </vt:variant>
      <vt:variant>
        <vt:i4>2424868</vt:i4>
      </vt:variant>
      <vt:variant>
        <vt:i4>183</vt:i4>
      </vt:variant>
      <vt:variant>
        <vt:i4>0</vt:i4>
      </vt:variant>
      <vt:variant>
        <vt:i4>5</vt:i4>
      </vt:variant>
      <vt:variant>
        <vt:lpwstr>https://doi.org/10.1016/j.brat.2019.103446</vt:lpwstr>
      </vt:variant>
      <vt:variant>
        <vt:lpwstr/>
      </vt:variant>
      <vt:variant>
        <vt:i4>1179650</vt:i4>
      </vt:variant>
      <vt:variant>
        <vt:i4>180</vt:i4>
      </vt:variant>
      <vt:variant>
        <vt:i4>0</vt:i4>
      </vt:variant>
      <vt:variant>
        <vt:i4>5</vt:i4>
      </vt:variant>
      <vt:variant>
        <vt:lpwstr>https://doi.org/10.1037/a0016685</vt:lpwstr>
      </vt:variant>
      <vt:variant>
        <vt:lpwstr/>
      </vt:variant>
      <vt:variant>
        <vt:i4>7471138</vt:i4>
      </vt:variant>
      <vt:variant>
        <vt:i4>177</vt:i4>
      </vt:variant>
      <vt:variant>
        <vt:i4>0</vt:i4>
      </vt:variant>
      <vt:variant>
        <vt:i4>5</vt:i4>
      </vt:variant>
      <vt:variant>
        <vt:lpwstr>https://doi.org/10.1192/bjpo.bp.115.001826</vt:lpwstr>
      </vt:variant>
      <vt:variant>
        <vt:lpwstr/>
      </vt:variant>
      <vt:variant>
        <vt:i4>4325400</vt:i4>
      </vt:variant>
      <vt:variant>
        <vt:i4>171</vt:i4>
      </vt:variant>
      <vt:variant>
        <vt:i4>0</vt:i4>
      </vt:variant>
      <vt:variant>
        <vt:i4>5</vt:i4>
      </vt:variant>
      <vt:variant>
        <vt:lpwstr>https://www.cochranelibrary.com/central/doi/10.1002/central/CN-00595687/full</vt:lpwstr>
      </vt:variant>
      <vt:variant>
        <vt:lpwstr/>
      </vt:variant>
      <vt:variant>
        <vt:i4>4325402</vt:i4>
      </vt:variant>
      <vt:variant>
        <vt:i4>168</vt:i4>
      </vt:variant>
      <vt:variant>
        <vt:i4>0</vt:i4>
      </vt:variant>
      <vt:variant>
        <vt:i4>5</vt:i4>
      </vt:variant>
      <vt:variant>
        <vt:lpwstr>https://www.cochranelibrary.com/central/doi/10.1002/central/CN-00342896/ful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.pAULEY- RESEACH question – EPIDEMIOLOGICAL RESARCH</dc:title>
  <dc:subject/>
  <dc:creator>Darin Pauley</dc:creator>
  <cp:keywords/>
  <dc:description/>
  <cp:lastModifiedBy>Darin Pauley</cp:lastModifiedBy>
  <cp:revision>7</cp:revision>
  <cp:lastPrinted>2019-04-06T17:36:00Z</cp:lastPrinted>
  <dcterms:created xsi:type="dcterms:W3CDTF">2021-04-24T06:23:00Z</dcterms:created>
  <dcterms:modified xsi:type="dcterms:W3CDTF">2021-04-24T06:26:00Z</dcterms:modified>
</cp:coreProperties>
</file>